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Министерство </w:t>
      </w:r>
      <w:r w:rsidR="00F967BF">
        <w:rPr>
          <w:rFonts w:ascii="Times New Roman" w:eastAsia="SimSun" w:hAnsi="Times New Roman" w:cs="Times New Roman"/>
          <w:kern w:val="1"/>
          <w:sz w:val="28"/>
          <w:szCs w:val="28"/>
          <w:lang w:eastAsia="ar-SA"/>
        </w:rPr>
        <w:t>науки и высшего образования</w:t>
      </w:r>
      <w:r w:rsidRPr="000A1FFA">
        <w:rPr>
          <w:rFonts w:ascii="Times New Roman" w:eastAsia="SimSun" w:hAnsi="Times New Roman" w:cs="Times New Roman"/>
          <w:kern w:val="1"/>
          <w:sz w:val="28"/>
          <w:szCs w:val="28"/>
          <w:lang w:eastAsia="ar-SA"/>
        </w:rPr>
        <w:t xml:space="preserve"> Российской Федерации</w:t>
      </w:r>
    </w:p>
    <w:p w:rsidR="00E83DD2"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Федеральное государственное бюджетное образовательное учреждение</w:t>
      </w:r>
    </w:p>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сшего образования</w:t>
      </w:r>
    </w:p>
    <w:p w:rsidR="000A1FFA" w:rsidRPr="003F0858" w:rsidRDefault="000A1FFA" w:rsidP="001C7355">
      <w:pPr>
        <w:suppressAutoHyphens/>
        <w:spacing w:after="720" w:line="240" w:lineRule="auto"/>
        <w:jc w:val="center"/>
        <w:rPr>
          <w:rFonts w:ascii="Times New Roman" w:eastAsia="SimSun" w:hAnsi="Times New Roman" w:cs="Times New Roman"/>
          <w:b/>
          <w:kern w:val="1"/>
          <w:sz w:val="28"/>
          <w:szCs w:val="28"/>
          <w:lang w:eastAsia="ar-SA"/>
        </w:rPr>
      </w:pPr>
      <w:r w:rsidRPr="003F0858">
        <w:rPr>
          <w:rFonts w:ascii="Times New Roman" w:eastAsia="SimSun" w:hAnsi="Times New Roman" w:cs="Times New Roman"/>
          <w:b/>
          <w:kern w:val="1"/>
          <w:sz w:val="28"/>
          <w:szCs w:val="28"/>
          <w:lang w:eastAsia="ar-SA"/>
        </w:rPr>
        <w:t>ИРКУТСКИЙ НАЦИОНАЛЬНЫЙ ИССЛЕДОВАТЕЛЬСКИЙ</w:t>
      </w:r>
      <w:r w:rsidR="00E83DD2">
        <w:rPr>
          <w:rFonts w:ascii="Times New Roman" w:eastAsia="SimSun" w:hAnsi="Times New Roman" w:cs="Times New Roman"/>
          <w:b/>
          <w:kern w:val="1"/>
          <w:sz w:val="28"/>
          <w:szCs w:val="28"/>
          <w:lang w:eastAsia="ar-SA"/>
        </w:rPr>
        <w:br/>
      </w:r>
      <w:r w:rsidRPr="003F0858">
        <w:rPr>
          <w:rFonts w:ascii="Times New Roman" w:eastAsia="SimSun" w:hAnsi="Times New Roman" w:cs="Times New Roman"/>
          <w:b/>
          <w:kern w:val="1"/>
          <w:sz w:val="28"/>
          <w:szCs w:val="28"/>
          <w:lang w:eastAsia="ar-SA"/>
        </w:rPr>
        <w:t>ТЕХНИЧЕСКИЙ УНИВЕРСИТЕТ</w:t>
      </w:r>
    </w:p>
    <w:tbl>
      <w:tblPr>
        <w:tblStyle w:val="ab"/>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0"/>
      </w:tblGrid>
      <w:tr w:rsidR="004C58A3" w:rsidRPr="000A1FFA" w:rsidTr="004C58A3">
        <w:trPr>
          <w:jc w:val="center"/>
        </w:trPr>
        <w:tc>
          <w:tcPr>
            <w:tcW w:w="7540" w:type="dxa"/>
          </w:tcPr>
          <w:p w:rsidR="000A1FFA" w:rsidRPr="000A1FFA" w:rsidRDefault="004C58A3" w:rsidP="001C7355">
            <w:pPr>
              <w:autoSpaceDE w:val="0"/>
              <w:autoSpaceDN w:val="0"/>
              <w:adjustRightInd w:val="0"/>
              <w:jc w:val="center"/>
              <w:rPr>
                <w:color w:val="000000"/>
                <w:sz w:val="28"/>
                <w:szCs w:val="28"/>
              </w:rPr>
            </w:pPr>
            <w:r w:rsidRPr="004C58A3">
              <w:rPr>
                <w:color w:val="000000"/>
                <w:sz w:val="28"/>
                <w:szCs w:val="28"/>
              </w:rPr>
              <w:t>Институт информационных технологий и анализа данных</w:t>
            </w:r>
          </w:p>
        </w:tc>
      </w:tr>
    </w:tbl>
    <w:p w:rsidR="000A1FFA" w:rsidRPr="006E035F" w:rsidRDefault="000A1FFA" w:rsidP="001C7355">
      <w:pPr>
        <w:suppressAutoHyphens/>
        <w:spacing w:after="480" w:line="240" w:lineRule="auto"/>
        <w:jc w:val="center"/>
        <w:rPr>
          <w:rFonts w:ascii="Times New Roman" w:eastAsia="SimSun" w:hAnsi="Times New Roman" w:cs="Times New Roman"/>
          <w:kern w:val="1"/>
          <w:szCs w:val="28"/>
          <w:lang w:eastAsia="ar-SA"/>
        </w:rPr>
      </w:pPr>
      <w:r w:rsidRPr="006E035F">
        <w:rPr>
          <w:rFonts w:ascii="Times New Roman" w:eastAsia="SimSun" w:hAnsi="Times New Roman" w:cs="Times New Roman"/>
          <w:kern w:val="1"/>
          <w:szCs w:val="28"/>
          <w:lang w:eastAsia="ar-SA"/>
        </w:rPr>
        <w:t>наименование института</w:t>
      </w:r>
    </w:p>
    <w:p w:rsidR="000A1FFA" w:rsidRDefault="000A1FFA" w:rsidP="00E83DD2">
      <w:pPr>
        <w:suppressAutoHyphens/>
        <w:spacing w:after="120" w:line="240" w:lineRule="auto"/>
        <w:jc w:val="center"/>
        <w:rPr>
          <w:rFonts w:ascii="Times New Roman" w:eastAsia="SimSun" w:hAnsi="Times New Roman" w:cs="Times New Roman"/>
          <w:kern w:val="1"/>
          <w:sz w:val="28"/>
          <w:szCs w:val="28"/>
          <w:lang w:eastAsia="ar-SA"/>
        </w:rPr>
      </w:pPr>
    </w:p>
    <w:p w:rsidR="000E0642" w:rsidRPr="003F0858" w:rsidRDefault="000E0642" w:rsidP="00E83DD2">
      <w:pPr>
        <w:suppressAutoHyphens/>
        <w:spacing w:after="120" w:line="240" w:lineRule="auto"/>
        <w:jc w:val="center"/>
        <w:rPr>
          <w:rFonts w:ascii="Times New Roman" w:eastAsia="SimSun" w:hAnsi="Times New Roman" w:cs="Times New Roman"/>
          <w:kern w:val="1"/>
          <w:sz w:val="28"/>
          <w:szCs w:val="28"/>
          <w:lang w:eastAsia="ar-SA"/>
        </w:rPr>
      </w:pPr>
    </w:p>
    <w:tbl>
      <w:tblPr>
        <w:tblStyle w:val="ab"/>
        <w:tblW w:w="2693" w:type="dxa"/>
        <w:tblInd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tblGrid>
      <w:tr w:rsidR="003F0858" w:rsidRPr="000A1FFA" w:rsidTr="00EC503D">
        <w:tc>
          <w:tcPr>
            <w:tcW w:w="2693" w:type="dxa"/>
            <w:tcBorders>
              <w:bottom w:val="single" w:sz="4" w:space="0" w:color="auto"/>
            </w:tcBorders>
          </w:tcPr>
          <w:p w:rsidR="003F0858" w:rsidRDefault="003F0858" w:rsidP="003F0858">
            <w:pPr>
              <w:suppressAutoHyphens/>
              <w:rPr>
                <w:rFonts w:eastAsia="SimSun"/>
                <w:kern w:val="1"/>
                <w:sz w:val="28"/>
                <w:szCs w:val="28"/>
                <w:lang w:eastAsia="ar-SA"/>
              </w:rPr>
            </w:pPr>
            <w:r w:rsidRPr="003F0858">
              <w:rPr>
                <w:rFonts w:eastAsia="SimSun"/>
                <w:kern w:val="1"/>
                <w:sz w:val="28"/>
                <w:szCs w:val="28"/>
                <w:lang w:eastAsia="ar-SA"/>
              </w:rPr>
              <w:t>Допускаю к защите</w:t>
            </w:r>
          </w:p>
          <w:p w:rsidR="003F0858" w:rsidRDefault="003F0858" w:rsidP="003F0858">
            <w:pPr>
              <w:suppressAutoHyphens/>
              <w:rPr>
                <w:rFonts w:eastAsia="SimSun"/>
                <w:kern w:val="1"/>
                <w:sz w:val="28"/>
                <w:szCs w:val="28"/>
                <w:lang w:eastAsia="ar-SA"/>
              </w:rPr>
            </w:pPr>
            <w:r w:rsidRPr="000A1FFA">
              <w:rPr>
                <w:rFonts w:eastAsia="SimSun"/>
                <w:kern w:val="1"/>
                <w:sz w:val="28"/>
                <w:szCs w:val="28"/>
                <w:lang w:eastAsia="ar-SA"/>
              </w:rPr>
              <w:t>Руководитель</w:t>
            </w:r>
            <w:r>
              <w:rPr>
                <w:rFonts w:eastAsia="SimSun"/>
                <w:kern w:val="1"/>
                <w:sz w:val="28"/>
                <w:szCs w:val="28"/>
                <w:lang w:eastAsia="ar-SA"/>
              </w:rPr>
              <w:t>:</w:t>
            </w:r>
          </w:p>
          <w:p w:rsidR="003F0858" w:rsidRPr="002735BD" w:rsidRDefault="00F47D90" w:rsidP="002735BD">
            <w:pPr>
              <w:suppressAutoHyphens/>
              <w:rPr>
                <w:rFonts w:eastAsia="SimSun"/>
                <w:kern w:val="1"/>
                <w:sz w:val="28"/>
                <w:szCs w:val="28"/>
                <w:lang w:eastAsia="ar-SA"/>
              </w:rPr>
            </w:pPr>
            <w:r w:rsidRPr="000461E0">
              <w:rPr>
                <w:rFonts w:eastAsia="SimSun"/>
                <w:kern w:val="1"/>
                <w:sz w:val="28"/>
                <w:szCs w:val="28"/>
                <w:highlight w:val="yellow"/>
                <w:lang w:eastAsia="ar-SA"/>
              </w:rPr>
              <w:t>В.Л.</w:t>
            </w:r>
            <w:r w:rsidR="00CC3A70" w:rsidRPr="000461E0">
              <w:rPr>
                <w:rFonts w:eastAsia="SimSun"/>
                <w:kern w:val="1"/>
                <w:sz w:val="28"/>
                <w:szCs w:val="28"/>
                <w:highlight w:val="yellow"/>
                <w:lang w:eastAsia="ar-SA"/>
              </w:rPr>
              <w:t xml:space="preserve"> </w:t>
            </w:r>
            <w:r w:rsidRPr="000461E0">
              <w:rPr>
                <w:rFonts w:eastAsia="SimSun"/>
                <w:kern w:val="1"/>
                <w:sz w:val="28"/>
                <w:szCs w:val="28"/>
                <w:highlight w:val="yellow"/>
                <w:lang w:eastAsia="ar-SA"/>
              </w:rPr>
              <w:t>Аршинский</w:t>
            </w:r>
          </w:p>
        </w:tc>
      </w:tr>
      <w:tr w:rsidR="003F0858" w:rsidRPr="000A1FFA" w:rsidTr="00EC503D">
        <w:tc>
          <w:tcPr>
            <w:tcW w:w="2693" w:type="dxa"/>
            <w:tcBorders>
              <w:top w:val="single" w:sz="4" w:space="0" w:color="auto"/>
            </w:tcBorders>
          </w:tcPr>
          <w:p w:rsidR="003F0858" w:rsidRPr="000A1FFA" w:rsidRDefault="003F0858" w:rsidP="001C7355">
            <w:pPr>
              <w:suppressAutoHyphens/>
              <w:jc w:val="center"/>
              <w:rPr>
                <w:rFonts w:eastAsia="SimSun"/>
                <w:kern w:val="1"/>
                <w:sz w:val="28"/>
                <w:szCs w:val="28"/>
                <w:vertAlign w:val="superscript"/>
                <w:lang w:eastAsia="ar-SA"/>
              </w:rPr>
            </w:pPr>
            <w:r w:rsidRPr="000A1FFA">
              <w:rPr>
                <w:rFonts w:eastAsia="SimSun"/>
                <w:kern w:val="1"/>
                <w:sz w:val="28"/>
                <w:szCs w:val="28"/>
                <w:vertAlign w:val="superscript"/>
                <w:lang w:eastAsia="ar-SA"/>
              </w:rPr>
              <w:t>И.О. Фамилия</w:t>
            </w:r>
          </w:p>
        </w:tc>
      </w:tr>
    </w:tbl>
    <w:p w:rsidR="000A1FFA" w:rsidRPr="006E035F" w:rsidRDefault="00DE3338" w:rsidP="00DA089B">
      <w:pPr>
        <w:suppressAutoHyphens/>
        <w:spacing w:after="360" w:line="240" w:lineRule="auto"/>
        <w:jc w:val="center"/>
        <w:rPr>
          <w:rFonts w:ascii="Times New Roman" w:eastAsia="SimSun" w:hAnsi="Times New Roman" w:cs="Times New Roman"/>
          <w:kern w:val="1"/>
          <w:szCs w:val="28"/>
          <w:lang w:eastAsia="ar-SA"/>
        </w:rPr>
      </w:pPr>
      <w:r w:rsidRPr="000461E0">
        <w:rPr>
          <w:rFonts w:ascii="Times New Roman" w:eastAsia="SimSun" w:hAnsi="Times New Roman" w:cs="Times New Roman"/>
          <w:kern w:val="1"/>
          <w:sz w:val="28"/>
          <w:szCs w:val="28"/>
          <w:u w:val="single"/>
          <w:lang w:eastAsia="ar-SA"/>
        </w:rPr>
        <w:t>Распознавание и регистрация идентификационных номеров полувагонов</w:t>
      </w:r>
      <w:r w:rsidRPr="00DE3338">
        <w:rPr>
          <w:rFonts w:ascii="Times New Roman" w:eastAsia="SimSun" w:hAnsi="Times New Roman" w:cs="Times New Roman"/>
          <w:kern w:val="1"/>
          <w:sz w:val="28"/>
          <w:szCs w:val="28"/>
          <w:u w:val="single"/>
          <w:lang w:eastAsia="ar-SA"/>
        </w:rPr>
        <w:t xml:space="preserve"> </w:t>
      </w:r>
      <w:r w:rsidR="000A1FFA" w:rsidRPr="006E035F">
        <w:rPr>
          <w:rFonts w:ascii="Times New Roman" w:eastAsia="SimSun" w:hAnsi="Times New Roman" w:cs="Times New Roman"/>
          <w:kern w:val="1"/>
          <w:szCs w:val="28"/>
          <w:lang w:eastAsia="ar-SA"/>
        </w:rPr>
        <w:t>наименование темы</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ПОЯСНИТЕЛЬНАЯ ЗАПИСКА</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F54704">
        <w:rPr>
          <w:rFonts w:ascii="Times New Roman" w:eastAsia="SimSun" w:hAnsi="Times New Roman" w:cs="Times New Roman"/>
          <w:kern w:val="1"/>
          <w:sz w:val="28"/>
          <w:szCs w:val="28"/>
          <w:lang w:eastAsia="ar-SA"/>
        </w:rPr>
        <w:t xml:space="preserve">к </w:t>
      </w:r>
      <w:r w:rsidR="00F47D90">
        <w:rPr>
          <w:rFonts w:ascii="Times New Roman" w:eastAsia="SimSun" w:hAnsi="Times New Roman" w:cs="Times New Roman"/>
          <w:kern w:val="1"/>
          <w:sz w:val="28"/>
          <w:szCs w:val="28"/>
          <w:lang w:eastAsia="ar-SA"/>
        </w:rPr>
        <w:t>курсовому проекту</w:t>
      </w:r>
      <w:r w:rsidR="002F0D95" w:rsidRPr="00F54704">
        <w:rPr>
          <w:rFonts w:ascii="Times New Roman" w:eastAsia="SimSun" w:hAnsi="Times New Roman" w:cs="Times New Roman"/>
          <w:kern w:val="1"/>
          <w:sz w:val="28"/>
          <w:szCs w:val="28"/>
          <w:lang w:eastAsia="ar-SA"/>
        </w:rPr>
        <w:t xml:space="preserve"> </w:t>
      </w:r>
      <w:r w:rsidRPr="00F54704">
        <w:rPr>
          <w:rFonts w:ascii="Times New Roman" w:eastAsia="SimSun" w:hAnsi="Times New Roman" w:cs="Times New Roman"/>
          <w:kern w:val="1"/>
          <w:sz w:val="28"/>
          <w:szCs w:val="28"/>
          <w:lang w:eastAsia="ar-SA"/>
        </w:rPr>
        <w:t xml:space="preserve">по </w:t>
      </w:r>
      <w:r w:rsidRPr="000A1FFA">
        <w:rPr>
          <w:rFonts w:ascii="Times New Roman" w:eastAsia="SimSun" w:hAnsi="Times New Roman" w:cs="Times New Roman"/>
          <w:kern w:val="1"/>
          <w:sz w:val="28"/>
          <w:szCs w:val="28"/>
          <w:lang w:eastAsia="ar-SA"/>
        </w:rPr>
        <w:t>дисциплине</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7"/>
      </w:tblGrid>
      <w:tr w:rsidR="000A1FFA" w:rsidRPr="000A1FFA" w:rsidTr="003F0858">
        <w:trPr>
          <w:trHeight w:hRule="exact" w:val="397"/>
          <w:jc w:val="center"/>
        </w:trPr>
        <w:tc>
          <w:tcPr>
            <w:tcW w:w="5867" w:type="dxa"/>
            <w:tcBorders>
              <w:bottom w:val="single" w:sz="4" w:space="0" w:color="auto"/>
            </w:tcBorders>
            <w:vAlign w:val="bottom"/>
          </w:tcPr>
          <w:p w:rsidR="000A1FFA" w:rsidRPr="007E2D0D" w:rsidRDefault="00F47D90" w:rsidP="001C7355">
            <w:pPr>
              <w:suppressAutoHyphens/>
              <w:jc w:val="center"/>
              <w:rPr>
                <w:rFonts w:eastAsia="SimSun"/>
                <w:kern w:val="28"/>
                <w:sz w:val="28"/>
                <w:szCs w:val="28"/>
                <w:lang w:eastAsia="ar-SA"/>
              </w:rPr>
            </w:pPr>
            <w:r>
              <w:rPr>
                <w:color w:val="000000"/>
                <w:sz w:val="28"/>
                <w:szCs w:val="28"/>
              </w:rPr>
              <w:t>Объектно-ориентированное программирование</w:t>
            </w:r>
          </w:p>
        </w:tc>
      </w:tr>
    </w:tbl>
    <w:p w:rsidR="000A1FFA" w:rsidRDefault="000A1FFA" w:rsidP="003F0858">
      <w:pPr>
        <w:suppressAutoHyphens/>
        <w:spacing w:after="0" w:line="240" w:lineRule="auto"/>
        <w:jc w:val="center"/>
        <w:rPr>
          <w:rFonts w:ascii="Times New Roman" w:eastAsia="SimSun" w:hAnsi="Times New Roman" w:cs="Times New Roman"/>
          <w:kern w:val="1"/>
          <w:sz w:val="28"/>
          <w:szCs w:val="28"/>
          <w:lang w:eastAsia="ar-SA"/>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tblGrid>
      <w:tr w:rsidR="003F0858" w:rsidRPr="000A1FFA" w:rsidTr="003F0858">
        <w:trPr>
          <w:trHeight w:hRule="exact" w:val="397"/>
          <w:jc w:val="center"/>
        </w:trPr>
        <w:tc>
          <w:tcPr>
            <w:tcW w:w="2371" w:type="dxa"/>
            <w:tcBorders>
              <w:bottom w:val="single" w:sz="4" w:space="0" w:color="auto"/>
            </w:tcBorders>
            <w:vAlign w:val="bottom"/>
          </w:tcPr>
          <w:p w:rsidR="003F0858" w:rsidRPr="003F0858" w:rsidRDefault="0094035C" w:rsidP="003F0858">
            <w:pPr>
              <w:jc w:val="center"/>
              <w:rPr>
                <w:sz w:val="28"/>
                <w:szCs w:val="28"/>
              </w:rPr>
            </w:pPr>
            <w:r>
              <w:rPr>
                <w:sz w:val="28"/>
                <w:szCs w:val="28"/>
              </w:rPr>
              <w:t>1.</w:t>
            </w:r>
            <w:r w:rsidR="00C23487">
              <w:rPr>
                <w:sz w:val="28"/>
                <w:szCs w:val="28"/>
              </w:rPr>
              <w:t>020</w:t>
            </w:r>
            <w:r w:rsidR="003F0858" w:rsidRPr="00C23487">
              <w:rPr>
                <w:sz w:val="28"/>
                <w:szCs w:val="28"/>
              </w:rPr>
              <w:t>.</w:t>
            </w:r>
            <w:r w:rsidR="003F0858" w:rsidRPr="0094035C">
              <w:rPr>
                <w:sz w:val="28"/>
                <w:szCs w:val="28"/>
              </w:rPr>
              <w:t>00.00 ПЗ</w:t>
            </w:r>
          </w:p>
          <w:p w:rsidR="003F0858" w:rsidRPr="007E2D0D" w:rsidRDefault="003F0858" w:rsidP="00DB7CBE">
            <w:pPr>
              <w:suppressAutoHyphens/>
              <w:jc w:val="center"/>
              <w:rPr>
                <w:rFonts w:eastAsia="SimSun"/>
                <w:kern w:val="28"/>
                <w:sz w:val="28"/>
                <w:szCs w:val="28"/>
                <w:lang w:eastAsia="ar-SA"/>
              </w:rPr>
            </w:pPr>
          </w:p>
        </w:tc>
      </w:tr>
      <w:tr w:rsidR="003F0858" w:rsidRPr="000A1FFA" w:rsidTr="003F0858">
        <w:trPr>
          <w:trHeight w:hRule="exact" w:val="397"/>
          <w:jc w:val="center"/>
        </w:trPr>
        <w:tc>
          <w:tcPr>
            <w:tcW w:w="2371" w:type="dxa"/>
            <w:tcBorders>
              <w:top w:val="single" w:sz="4" w:space="0" w:color="auto"/>
            </w:tcBorders>
          </w:tcPr>
          <w:p w:rsidR="003F0858" w:rsidRPr="003F0858" w:rsidRDefault="003F0858" w:rsidP="00DB7CBE">
            <w:pPr>
              <w:suppressAutoHyphens/>
              <w:jc w:val="center"/>
              <w:rPr>
                <w:rFonts w:eastAsia="SimSun"/>
                <w:kern w:val="1"/>
                <w:sz w:val="28"/>
                <w:szCs w:val="28"/>
                <w:vertAlign w:val="superscript"/>
                <w:lang w:eastAsia="ar-SA"/>
              </w:rPr>
            </w:pPr>
            <w:r w:rsidRPr="003F0858">
              <w:rPr>
                <w:rFonts w:eastAsia="SimSun"/>
                <w:kern w:val="1"/>
                <w:sz w:val="28"/>
                <w:szCs w:val="28"/>
                <w:vertAlign w:val="superscript"/>
                <w:lang w:eastAsia="ar-SA"/>
              </w:rPr>
              <w:t>обозначение документа</w:t>
            </w:r>
          </w:p>
        </w:tc>
      </w:tr>
    </w:tbl>
    <w:p w:rsidR="003F0858" w:rsidRPr="000A1FFA" w:rsidRDefault="003F0858" w:rsidP="001C7355">
      <w:pPr>
        <w:suppressAutoHyphens/>
        <w:spacing w:after="600" w:line="240" w:lineRule="auto"/>
        <w:jc w:val="center"/>
        <w:rPr>
          <w:rFonts w:ascii="Times New Roman" w:eastAsia="SimSun" w:hAnsi="Times New Roman" w:cs="Times New Roman"/>
          <w:kern w:val="1"/>
          <w:sz w:val="28"/>
          <w:szCs w:val="28"/>
          <w:lang w:eastAsia="ar-SA"/>
        </w:rPr>
      </w:pPr>
    </w:p>
    <w:tbl>
      <w:tblPr>
        <w:tblW w:w="9191" w:type="dxa"/>
        <w:tblLayout w:type="fixed"/>
        <w:tblLook w:val="0000" w:firstRow="0" w:lastRow="0" w:firstColumn="0" w:lastColumn="0" w:noHBand="0" w:noVBand="0"/>
      </w:tblPr>
      <w:tblGrid>
        <w:gridCol w:w="3402"/>
        <w:gridCol w:w="1814"/>
        <w:gridCol w:w="241"/>
        <w:gridCol w:w="1134"/>
        <w:gridCol w:w="284"/>
        <w:gridCol w:w="2316"/>
      </w:tblGrid>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полнил студент группы</w:t>
            </w:r>
          </w:p>
        </w:tc>
        <w:tc>
          <w:tcPr>
            <w:tcW w:w="1814" w:type="dxa"/>
            <w:tcBorders>
              <w:bottom w:val="single" w:sz="4" w:space="0" w:color="000000"/>
            </w:tcBorders>
            <w:shd w:val="clear" w:color="auto" w:fill="auto"/>
          </w:tcPr>
          <w:p w:rsidR="000A1FFA" w:rsidRPr="00DC2950" w:rsidRDefault="000A1FFA" w:rsidP="00B82588">
            <w:pPr>
              <w:suppressAutoHyphens/>
              <w:spacing w:after="100" w:afterAutospacing="1" w:line="240" w:lineRule="auto"/>
              <w:jc w:val="center"/>
              <w:rPr>
                <w:rFonts w:ascii="Times New Roman" w:eastAsia="SimSun" w:hAnsi="Times New Roman" w:cs="Times New Roman"/>
                <w:kern w:val="1"/>
                <w:sz w:val="28"/>
                <w:szCs w:val="28"/>
                <w:lang w:val="en-US" w:eastAsia="ar-SA"/>
              </w:rPr>
            </w:pPr>
            <w:r w:rsidRPr="0094035C">
              <w:rPr>
                <w:rFonts w:ascii="Times New Roman" w:eastAsia="SimSun" w:hAnsi="Times New Roman" w:cs="Times New Roman"/>
                <w:kern w:val="1"/>
                <w:sz w:val="28"/>
                <w:szCs w:val="28"/>
                <w:lang w:eastAsia="ar-SA"/>
              </w:rPr>
              <w:t>ИС</w:t>
            </w:r>
            <w:r w:rsidR="0094035C">
              <w:rPr>
                <w:rFonts w:ascii="Times New Roman" w:eastAsia="SimSun" w:hAnsi="Times New Roman" w:cs="Times New Roman"/>
                <w:kern w:val="1"/>
                <w:sz w:val="28"/>
                <w:szCs w:val="28"/>
                <w:lang w:eastAsia="ar-SA"/>
              </w:rPr>
              <w:t>Мб</w:t>
            </w:r>
            <w:r w:rsidR="00FC1674" w:rsidRPr="0094035C">
              <w:rPr>
                <w:rFonts w:ascii="Times New Roman" w:eastAsia="SimSun" w:hAnsi="Times New Roman" w:cs="Times New Roman"/>
                <w:kern w:val="1"/>
                <w:sz w:val="28"/>
                <w:szCs w:val="28"/>
                <w:lang w:eastAsia="ar-SA"/>
              </w:rPr>
              <w:t xml:space="preserve"> 1</w:t>
            </w:r>
            <w:r w:rsidR="00FC1674" w:rsidRPr="0094035C">
              <w:rPr>
                <w:rFonts w:ascii="Times New Roman" w:eastAsia="SimSun" w:hAnsi="Times New Roman" w:cs="Times New Roman"/>
                <w:kern w:val="1"/>
                <w:sz w:val="28"/>
                <w:szCs w:val="28"/>
                <w:lang w:val="en-US" w:eastAsia="ar-SA"/>
              </w:rPr>
              <w:t>9</w:t>
            </w:r>
            <w:r w:rsidRPr="0094035C">
              <w:rPr>
                <w:rFonts w:ascii="Times New Roman" w:eastAsia="SimSun" w:hAnsi="Times New Roman" w:cs="Times New Roman"/>
                <w:kern w:val="1"/>
                <w:sz w:val="28"/>
                <w:szCs w:val="28"/>
                <w:lang w:eastAsia="ar-SA"/>
              </w:rPr>
              <w:t>-1</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0A1FFA" w:rsidRDefault="0094035C" w:rsidP="001C7355">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Солопов Д.Д.</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p>
        </w:tc>
        <w:tc>
          <w:tcPr>
            <w:tcW w:w="181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шифр группы</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r w:rsidR="000A1FFA" w:rsidRPr="002735BD"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Нормоконтроль</w:t>
            </w: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CC3A70" w:rsidRDefault="00CC3A70" w:rsidP="002735BD">
            <w:pPr>
              <w:suppressAutoHyphens/>
              <w:spacing w:after="0" w:line="240" w:lineRule="auto"/>
              <w:jc w:val="center"/>
              <w:rPr>
                <w:rFonts w:ascii="Times New Roman" w:eastAsia="SimSun" w:hAnsi="Times New Roman" w:cs="Times New Roman"/>
                <w:kern w:val="1"/>
                <w:sz w:val="28"/>
                <w:szCs w:val="28"/>
                <w:lang w:eastAsia="ar-SA"/>
              </w:rPr>
            </w:pPr>
            <w:r w:rsidRPr="000461E0">
              <w:rPr>
                <w:rFonts w:ascii="Times New Roman" w:eastAsia="SimSun" w:hAnsi="Times New Roman" w:cs="Times New Roman"/>
                <w:kern w:val="1"/>
                <w:sz w:val="28"/>
                <w:szCs w:val="28"/>
                <w:highlight w:val="yellow"/>
                <w:lang w:eastAsia="ar-SA"/>
              </w:rPr>
              <w:t>Аршинский В.Л.</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bl>
    <w:tbl>
      <w:tblPr>
        <w:tblStyle w:val="ab"/>
        <w:tblW w:w="0" w:type="auto"/>
        <w:tblLook w:val="04A0" w:firstRow="1" w:lastRow="0" w:firstColumn="1" w:lastColumn="0" w:noHBand="0" w:noVBand="1"/>
      </w:tblPr>
      <w:tblGrid>
        <w:gridCol w:w="5920"/>
        <w:gridCol w:w="2977"/>
      </w:tblGrid>
      <w:tr w:rsidR="000A1FFA" w:rsidRPr="000A1FFA" w:rsidTr="00F54704">
        <w:tc>
          <w:tcPr>
            <w:tcW w:w="5920" w:type="dxa"/>
            <w:tcBorders>
              <w:top w:val="nil"/>
              <w:left w:val="nil"/>
              <w:bottom w:val="nil"/>
              <w:right w:val="nil"/>
            </w:tcBorders>
          </w:tcPr>
          <w:p w:rsidR="000A1FFA" w:rsidRPr="000A1FFA" w:rsidRDefault="0028129C" w:rsidP="00F54704">
            <w:pPr>
              <w:suppressAutoHyphens/>
              <w:rPr>
                <w:rFonts w:eastAsia="SimSun"/>
                <w:kern w:val="1"/>
                <w:sz w:val="28"/>
                <w:szCs w:val="28"/>
                <w:lang w:eastAsia="ar-SA"/>
              </w:rPr>
            </w:pPr>
            <w:r w:rsidRPr="00F54704">
              <w:rPr>
                <w:rFonts w:eastAsia="SimSun"/>
                <w:kern w:val="1"/>
                <w:sz w:val="28"/>
                <w:szCs w:val="28"/>
                <w:lang w:eastAsia="ar-SA"/>
              </w:rPr>
              <w:t>Курсов</w:t>
            </w:r>
            <w:r w:rsidR="002F0D95" w:rsidRPr="00F54704">
              <w:rPr>
                <w:rFonts w:eastAsia="SimSun"/>
                <w:kern w:val="1"/>
                <w:sz w:val="28"/>
                <w:szCs w:val="28"/>
                <w:lang w:eastAsia="ar-SA"/>
              </w:rPr>
              <w:t>ая</w:t>
            </w:r>
            <w:r w:rsidRPr="00F54704">
              <w:rPr>
                <w:rFonts w:eastAsia="SimSun"/>
                <w:kern w:val="1"/>
                <w:sz w:val="28"/>
                <w:szCs w:val="28"/>
                <w:lang w:eastAsia="ar-SA"/>
              </w:rPr>
              <w:t xml:space="preserve"> </w:t>
            </w:r>
            <w:r w:rsidR="002F0D95" w:rsidRPr="00F54704">
              <w:rPr>
                <w:rFonts w:eastAsia="SimSun"/>
                <w:kern w:val="1"/>
                <w:sz w:val="28"/>
                <w:szCs w:val="28"/>
                <w:lang w:eastAsia="ar-SA"/>
              </w:rPr>
              <w:t>работа</w:t>
            </w:r>
            <w:r w:rsidR="000A1FFA" w:rsidRPr="000A1FFA">
              <w:rPr>
                <w:rFonts w:eastAsia="SimSun"/>
                <w:kern w:val="1"/>
                <w:sz w:val="28"/>
                <w:szCs w:val="28"/>
                <w:lang w:eastAsia="ar-SA"/>
              </w:rPr>
              <w:t xml:space="preserve"> защищена с оценкой</w:t>
            </w:r>
          </w:p>
        </w:tc>
        <w:tc>
          <w:tcPr>
            <w:tcW w:w="2977" w:type="dxa"/>
            <w:tcBorders>
              <w:top w:val="nil"/>
              <w:left w:val="nil"/>
              <w:bottom w:val="single" w:sz="4" w:space="0" w:color="auto"/>
              <w:right w:val="nil"/>
            </w:tcBorders>
          </w:tcPr>
          <w:p w:rsidR="000A1FFA" w:rsidRPr="000A1FFA" w:rsidRDefault="000A1FFA" w:rsidP="001C7355">
            <w:pPr>
              <w:suppressAutoHyphens/>
              <w:jc w:val="center"/>
              <w:rPr>
                <w:rFonts w:eastAsia="SimSun"/>
                <w:kern w:val="1"/>
                <w:sz w:val="28"/>
                <w:szCs w:val="28"/>
                <w:lang w:eastAsia="ar-SA"/>
              </w:rPr>
            </w:pPr>
          </w:p>
        </w:tc>
      </w:tr>
    </w:tbl>
    <w:p w:rsidR="007E2D0D" w:rsidRDefault="000A1FFA" w:rsidP="000461E0">
      <w:pPr>
        <w:suppressAutoHyphens/>
        <w:spacing w:before="2400"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Иркутск </w:t>
      </w:r>
      <w:r w:rsidRPr="000A1FFA">
        <w:rPr>
          <w:rFonts w:ascii="Times New Roman" w:eastAsia="SimSun" w:hAnsi="Times New Roman" w:cs="Times New Roman"/>
          <w:kern w:val="1"/>
          <w:sz w:val="28"/>
          <w:szCs w:val="28"/>
          <w:lang w:eastAsia="ar-SA"/>
        </w:rPr>
        <w:fldChar w:fldCharType="begin"/>
      </w:r>
      <w:r w:rsidRPr="000A1FFA">
        <w:rPr>
          <w:rFonts w:ascii="Times New Roman" w:eastAsia="SimSun" w:hAnsi="Times New Roman" w:cs="Times New Roman"/>
          <w:kern w:val="1"/>
          <w:sz w:val="28"/>
          <w:szCs w:val="28"/>
          <w:lang w:eastAsia="ar-SA"/>
        </w:rPr>
        <w:instrText xml:space="preserve"> DATE  \@ "yyyy 'г.'" </w:instrText>
      </w:r>
      <w:r w:rsidRPr="000A1FFA">
        <w:rPr>
          <w:rFonts w:ascii="Times New Roman" w:eastAsia="SimSun" w:hAnsi="Times New Roman" w:cs="Times New Roman"/>
          <w:kern w:val="1"/>
          <w:sz w:val="28"/>
          <w:szCs w:val="28"/>
          <w:lang w:eastAsia="ar-SA"/>
        </w:rPr>
        <w:fldChar w:fldCharType="separate"/>
      </w:r>
      <w:r w:rsidR="00D86212">
        <w:rPr>
          <w:rFonts w:ascii="Times New Roman" w:eastAsia="SimSun" w:hAnsi="Times New Roman" w:cs="Times New Roman"/>
          <w:noProof/>
          <w:kern w:val="1"/>
          <w:sz w:val="28"/>
          <w:szCs w:val="28"/>
          <w:lang w:eastAsia="ar-SA"/>
        </w:rPr>
        <w:t>2021 г.</w:t>
      </w:r>
      <w:r w:rsidRPr="000A1FFA">
        <w:rPr>
          <w:rFonts w:ascii="Times New Roman" w:eastAsia="SimSun" w:hAnsi="Times New Roman" w:cs="Times New Roman"/>
          <w:kern w:val="1"/>
          <w:sz w:val="28"/>
          <w:szCs w:val="28"/>
          <w:lang w:eastAsia="ar-SA"/>
        </w:rPr>
        <w:fldChar w:fldCharType="end"/>
      </w:r>
      <w:r w:rsidR="007E2D0D">
        <w:rPr>
          <w:rFonts w:ascii="Times New Roman" w:eastAsia="SimSun" w:hAnsi="Times New Roman" w:cs="Times New Roman"/>
          <w:kern w:val="1"/>
          <w:sz w:val="28"/>
          <w:szCs w:val="28"/>
          <w:lang w:eastAsia="ar-SA"/>
        </w:rPr>
        <w:br w:type="page"/>
      </w:r>
    </w:p>
    <w:p w:rsidR="00150E5A" w:rsidRDefault="00150E5A"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150E5A">
        <w:rPr>
          <w:rFonts w:ascii="Times New Roman" w:eastAsia="Times New Roman" w:hAnsi="Times New Roman" w:cs="Times New Roman"/>
          <w:b/>
          <w:color w:val="000000"/>
          <w:sz w:val="28"/>
          <w:szCs w:val="28"/>
          <w:lang w:eastAsia="ru-RU"/>
        </w:rPr>
        <w:lastRenderedPageBreak/>
        <w:t>Министерство науки и высшего образования Российской Федерации</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Федеральное государственное бюджетное образовательное учреждение</w:t>
      </w:r>
    </w:p>
    <w:p w:rsidR="007E2D0D" w:rsidRPr="00E83DD2" w:rsidRDefault="007E2D0D" w:rsidP="007E2D0D">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высшего образования</w:t>
      </w:r>
    </w:p>
    <w:p w:rsidR="007E2D0D" w:rsidRPr="00E83DD2" w:rsidRDefault="007E2D0D" w:rsidP="00E83DD2">
      <w:pPr>
        <w:autoSpaceDE w:val="0"/>
        <w:autoSpaceDN w:val="0"/>
        <w:adjustRightInd w:val="0"/>
        <w:spacing w:after="8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ИРКУТСКИЙ НАЦИОНАЛЬНЫЙ ИССЛЕДОВАТЕЛЬСКИЙ ТЕХНИЧЕСКИЙ УНИВЕРСИТЕТ</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ЗАДАНИЕ</w:t>
      </w:r>
    </w:p>
    <w:p w:rsidR="007E2D0D" w:rsidRPr="00E83DD2" w:rsidRDefault="007E2D0D" w:rsidP="00206F79">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 xml:space="preserve">НА </w:t>
      </w:r>
      <w:r w:rsidR="00F47D90">
        <w:rPr>
          <w:rFonts w:ascii="Times New Roman" w:eastAsia="Times New Roman" w:hAnsi="Times New Roman" w:cs="Times New Roman"/>
          <w:b/>
          <w:sz w:val="28"/>
          <w:szCs w:val="28"/>
          <w:lang w:eastAsia="ru-RU"/>
        </w:rPr>
        <w:t>КУРСОВОЙ ПРОЕКТ</w:t>
      </w:r>
    </w:p>
    <w:tbl>
      <w:tblPr>
        <w:tblW w:w="5000" w:type="pct"/>
        <w:tblLook w:val="0000" w:firstRow="0" w:lastRow="0" w:firstColumn="0" w:lastColumn="0" w:noHBand="0" w:noVBand="0"/>
      </w:tblPr>
      <w:tblGrid>
        <w:gridCol w:w="2028"/>
        <w:gridCol w:w="727"/>
        <w:gridCol w:w="6703"/>
        <w:gridCol w:w="396"/>
      </w:tblGrid>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По курсу</w:t>
            </w:r>
          </w:p>
        </w:tc>
        <w:tc>
          <w:tcPr>
            <w:tcW w:w="3770" w:type="pct"/>
            <w:gridSpan w:val="2"/>
            <w:tcBorders>
              <w:bottom w:val="single" w:sz="4" w:space="0" w:color="auto"/>
            </w:tcBorders>
            <w:vAlign w:val="bottom"/>
          </w:tcPr>
          <w:p w:rsidR="007E2D0D" w:rsidRPr="000A1FFA" w:rsidRDefault="00F47D90" w:rsidP="00DB7CBE">
            <w:pPr>
              <w:tabs>
                <w:tab w:val="left" w:pos="2052"/>
              </w:tabs>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бъектно-ориентированное программирование</w:t>
            </w:r>
          </w:p>
        </w:tc>
      </w:tr>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Студенту</w:t>
            </w:r>
          </w:p>
        </w:tc>
        <w:tc>
          <w:tcPr>
            <w:tcW w:w="3770" w:type="pct"/>
            <w:gridSpan w:val="2"/>
            <w:tcBorders>
              <w:top w:val="single" w:sz="4" w:space="0" w:color="auto"/>
              <w:bottom w:val="single" w:sz="4" w:space="0" w:color="auto"/>
            </w:tcBorders>
            <w:vAlign w:val="bottom"/>
          </w:tcPr>
          <w:p w:rsidR="007E2D0D" w:rsidRPr="000A1FFA" w:rsidRDefault="0094035C"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лопову Даниилу Дмитриевичу</w:t>
            </w:r>
          </w:p>
        </w:tc>
      </w:tr>
      <w:tr w:rsidR="007E2D0D" w:rsidRPr="000A1FFA" w:rsidTr="001131F4">
        <w:trPr>
          <w:gridAfter w:val="1"/>
          <w:wAfter w:w="201" w:type="pct"/>
          <w:trHeight w:val="81"/>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18"/>
                <w:szCs w:val="18"/>
                <w:lang w:eastAsia="ru-RU"/>
              </w:rPr>
            </w:pPr>
          </w:p>
        </w:tc>
        <w:tc>
          <w:tcPr>
            <w:tcW w:w="3770" w:type="pct"/>
            <w:gridSpan w:val="2"/>
            <w:tcBorders>
              <w:top w:val="single" w:sz="4" w:space="0" w:color="auto"/>
            </w:tcBorders>
            <w:vAlign w:val="bottom"/>
          </w:tcPr>
          <w:p w:rsidR="007E2D0D" w:rsidRPr="00DC2314" w:rsidRDefault="007E2D0D" w:rsidP="00DC2314">
            <w:pPr>
              <w:autoSpaceDE w:val="0"/>
              <w:autoSpaceDN w:val="0"/>
              <w:adjustRightInd w:val="0"/>
              <w:spacing w:after="120" w:line="240" w:lineRule="auto"/>
              <w:jc w:val="center"/>
              <w:rPr>
                <w:rFonts w:ascii="Times New Roman" w:eastAsia="Times New Roman" w:hAnsi="Times New Roman" w:cs="Times New Roman"/>
                <w:color w:val="000000"/>
                <w:sz w:val="28"/>
                <w:szCs w:val="28"/>
                <w:vertAlign w:val="superscript"/>
                <w:lang w:eastAsia="ru-RU"/>
              </w:rPr>
            </w:pPr>
            <w:r w:rsidRPr="00DC2314">
              <w:rPr>
                <w:rFonts w:ascii="Times New Roman" w:eastAsia="Times New Roman" w:hAnsi="Times New Roman" w:cs="Times New Roman"/>
                <w:color w:val="000000"/>
                <w:sz w:val="28"/>
                <w:szCs w:val="28"/>
                <w:vertAlign w:val="superscript"/>
                <w:lang w:eastAsia="ru-RU"/>
              </w:rPr>
              <w:t>(фамилия, инициалы)</w:t>
            </w:r>
          </w:p>
        </w:tc>
      </w:tr>
      <w:tr w:rsidR="007E2D0D" w:rsidRPr="000A1FFA" w:rsidTr="001131F4">
        <w:trPr>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Тема работы:</w:t>
            </w:r>
          </w:p>
        </w:tc>
        <w:tc>
          <w:tcPr>
            <w:tcW w:w="3971" w:type="pct"/>
            <w:gridSpan w:val="3"/>
            <w:tcBorders>
              <w:bottom w:val="single" w:sz="4" w:space="0" w:color="auto"/>
            </w:tcBorders>
            <w:vAlign w:val="bottom"/>
          </w:tcPr>
          <w:p w:rsidR="007E2D0D" w:rsidRPr="000A1FFA" w:rsidRDefault="00F47D90" w:rsidP="00CF218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0461E0">
              <w:rPr>
                <w:rFonts w:ascii="Times New Roman" w:eastAsia="Times New Roman" w:hAnsi="Times New Roman" w:cs="Times New Roman"/>
                <w:color w:val="000000"/>
                <w:sz w:val="28"/>
                <w:szCs w:val="28"/>
                <w:lang w:eastAsia="ru-RU"/>
              </w:rPr>
              <w:t>Распознавание и регистрация идентификационных номеров полувагонов</w:t>
            </w:r>
          </w:p>
        </w:tc>
      </w:tr>
      <w:tr w:rsidR="00206F79" w:rsidRPr="000A1FFA" w:rsidTr="001131F4">
        <w:trPr>
          <w:trHeight w:val="130"/>
        </w:trPr>
        <w:tc>
          <w:tcPr>
            <w:tcW w:w="1398" w:type="pct"/>
            <w:gridSpan w:val="2"/>
            <w:tcBorders>
              <w:top w:val="single" w:sz="4" w:space="0" w:color="auto"/>
              <w:bottom w:val="single" w:sz="4" w:space="0" w:color="auto"/>
            </w:tcBorders>
            <w:vAlign w:val="bottom"/>
          </w:tcPr>
          <w:p w:rsidR="00206F79" w:rsidRPr="000A1FFA" w:rsidRDefault="00206F79"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Исходные данные:</w:t>
            </w:r>
          </w:p>
        </w:tc>
        <w:tc>
          <w:tcPr>
            <w:tcW w:w="3602" w:type="pct"/>
            <w:gridSpan w:val="2"/>
            <w:tcBorders>
              <w:top w:val="single" w:sz="4" w:space="0" w:color="auto"/>
              <w:bottom w:val="single" w:sz="4" w:space="0" w:color="auto"/>
            </w:tcBorders>
            <w:vAlign w:val="bottom"/>
          </w:tcPr>
          <w:p w:rsidR="00206F79" w:rsidRPr="00C23487" w:rsidRDefault="00B82588" w:rsidP="00DC295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ариант </w:t>
            </w:r>
            <w:r w:rsidR="00C23487">
              <w:rPr>
                <w:rFonts w:ascii="Times New Roman" w:eastAsia="Times New Roman" w:hAnsi="Times New Roman" w:cs="Times New Roman"/>
                <w:color w:val="000000"/>
                <w:sz w:val="28"/>
                <w:szCs w:val="28"/>
                <w:lang w:eastAsia="ru-RU"/>
              </w:rPr>
              <w:t>20 – Распознавание и регистрация идентификационных номеров полувагонов</w:t>
            </w:r>
            <w:r w:rsidR="00DC2314" w:rsidRPr="00C23487">
              <w:rPr>
                <w:rFonts w:ascii="Times New Roman" w:eastAsia="Times New Roman" w:hAnsi="Times New Roman" w:cs="Times New Roman"/>
                <w:color w:val="000000"/>
                <w:sz w:val="28"/>
                <w:szCs w:val="28"/>
                <w:lang w:eastAsia="ru-RU"/>
              </w:rPr>
              <w:t xml:space="preserve"> </w:t>
            </w:r>
          </w:p>
        </w:tc>
      </w:tr>
      <w:tr w:rsidR="007E2D0D" w:rsidRPr="000A1FFA" w:rsidTr="001131F4">
        <w:trPr>
          <w:trHeight w:val="125"/>
        </w:trPr>
        <w:tc>
          <w:tcPr>
            <w:tcW w:w="5000" w:type="pct"/>
            <w:gridSpan w:val="4"/>
            <w:tcBorders>
              <w:top w:val="single" w:sz="4" w:space="0" w:color="auto"/>
            </w:tcBorders>
            <w:vAlign w:val="bottom"/>
          </w:tcPr>
          <w:p w:rsidR="007E2D0D" w:rsidRPr="00206F79" w:rsidRDefault="007E2D0D" w:rsidP="00206F79">
            <w:pPr>
              <w:autoSpaceDE w:val="0"/>
              <w:autoSpaceDN w:val="0"/>
              <w:adjustRightInd w:val="0"/>
              <w:spacing w:before="240" w:after="24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Рекомендуемая литература:</w:t>
            </w:r>
          </w:p>
        </w:tc>
      </w:tr>
      <w:tr w:rsidR="007E2D0D" w:rsidRPr="000A1FFA" w:rsidTr="001131F4">
        <w:trPr>
          <w:trHeight w:val="127"/>
        </w:trPr>
        <w:tc>
          <w:tcPr>
            <w:tcW w:w="5000" w:type="pct"/>
            <w:gridSpan w:val="4"/>
            <w:vAlign w:val="bottom"/>
          </w:tcPr>
          <w:p w:rsidR="0083590B" w:rsidRPr="00DE3338"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1.</w:t>
            </w:r>
            <w:r w:rsidRPr="0083590B">
              <w:rPr>
                <w:rFonts w:ascii="Times New Roman" w:eastAsia="Times New Roman" w:hAnsi="Times New Roman" w:cs="Times New Roman"/>
                <w:color w:val="000000"/>
                <w:sz w:val="28"/>
                <w:szCs w:val="28"/>
                <w:lang w:eastAsia="ru-RU"/>
              </w:rPr>
              <w:tab/>
              <w:t>Гради Буч, Роберт А. Максимчук, Майкл У. Энгл, Бобби Дж. Янг, Джим Коналлен, Келли А. Хьюстон. Объектно-ориентированны</w:t>
            </w:r>
            <w:r w:rsidR="00381615">
              <w:rPr>
                <w:rFonts w:ascii="Times New Roman" w:eastAsia="Times New Roman" w:hAnsi="Times New Roman" w:cs="Times New Roman"/>
                <w:color w:val="000000"/>
                <w:sz w:val="28"/>
                <w:szCs w:val="28"/>
                <w:lang w:eastAsia="ru-RU"/>
              </w:rPr>
              <w:t>й</w:t>
            </w:r>
            <w:r w:rsidRPr="0083590B">
              <w:rPr>
                <w:rFonts w:ascii="Times New Roman" w:eastAsia="Times New Roman" w:hAnsi="Times New Roman" w:cs="Times New Roman"/>
                <w:color w:val="000000"/>
                <w:sz w:val="28"/>
                <w:szCs w:val="28"/>
                <w:lang w:eastAsia="ru-RU"/>
              </w:rPr>
              <w:t xml:space="preserve"> анализ и проектирование с примерами приложений. Третье</w:t>
            </w:r>
            <w:r w:rsidRPr="00DE3338">
              <w:rPr>
                <w:rFonts w:ascii="Times New Roman" w:eastAsia="Times New Roman" w:hAnsi="Times New Roman" w:cs="Times New Roman"/>
                <w:color w:val="000000"/>
                <w:sz w:val="28"/>
                <w:szCs w:val="28"/>
                <w:lang w:eastAsia="ru-RU"/>
              </w:rPr>
              <w:t xml:space="preserve"> </w:t>
            </w:r>
            <w:r w:rsidRPr="0083590B">
              <w:rPr>
                <w:rFonts w:ascii="Times New Roman" w:eastAsia="Times New Roman" w:hAnsi="Times New Roman" w:cs="Times New Roman"/>
                <w:color w:val="000000"/>
                <w:sz w:val="28"/>
                <w:szCs w:val="28"/>
                <w:lang w:eastAsia="ru-RU"/>
              </w:rPr>
              <w:t>издани</w:t>
            </w:r>
            <w:r>
              <w:rPr>
                <w:rFonts w:ascii="Times New Roman" w:eastAsia="Times New Roman" w:hAnsi="Times New Roman" w:cs="Times New Roman"/>
                <w:color w:val="000000"/>
                <w:sz w:val="28"/>
                <w:szCs w:val="28"/>
                <w:lang w:eastAsia="ru-RU"/>
              </w:rPr>
              <w:t>е</w:t>
            </w:r>
            <w:r w:rsidRPr="00DE333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w:t>
            </w:r>
            <w:r w:rsidRPr="00DE3338">
              <w:rPr>
                <w:rFonts w:ascii="Times New Roman" w:eastAsia="Times New Roman" w:hAnsi="Times New Roman" w:cs="Times New Roman"/>
                <w:color w:val="000000"/>
                <w:sz w:val="28"/>
                <w:szCs w:val="28"/>
                <w:lang w:eastAsia="ru-RU"/>
              </w:rPr>
              <w:t>.: "</w:t>
            </w:r>
            <w:r>
              <w:rPr>
                <w:rFonts w:ascii="Times New Roman" w:eastAsia="Times New Roman" w:hAnsi="Times New Roman" w:cs="Times New Roman"/>
                <w:color w:val="000000"/>
                <w:sz w:val="28"/>
                <w:szCs w:val="28"/>
                <w:lang w:eastAsia="ru-RU"/>
              </w:rPr>
              <w:t>Вильямс</w:t>
            </w:r>
            <w:r w:rsidRPr="00DE3338">
              <w:rPr>
                <w:rFonts w:ascii="Times New Roman" w:eastAsia="Times New Roman" w:hAnsi="Times New Roman" w:cs="Times New Roman"/>
                <w:color w:val="000000"/>
                <w:sz w:val="28"/>
                <w:szCs w:val="28"/>
                <w:lang w:eastAsia="ru-RU"/>
              </w:rPr>
              <w:t xml:space="preserve">", 2010, -720 </w:t>
            </w:r>
            <w:r>
              <w:rPr>
                <w:rFonts w:ascii="Times New Roman" w:eastAsia="Times New Roman" w:hAnsi="Times New Roman" w:cs="Times New Roman"/>
                <w:color w:val="000000"/>
                <w:sz w:val="28"/>
                <w:szCs w:val="28"/>
                <w:lang w:eastAsia="ru-RU"/>
              </w:rPr>
              <w:t>с</w:t>
            </w:r>
            <w:r w:rsidRPr="00DE3338">
              <w:rPr>
                <w:rFonts w:ascii="Times New Roman" w:eastAsia="Times New Roman" w:hAnsi="Times New Roman" w:cs="Times New Roman"/>
                <w:color w:val="000000"/>
                <w:sz w:val="28"/>
                <w:szCs w:val="28"/>
                <w:lang w:eastAsia="ru-RU"/>
              </w:rPr>
              <w:t>.</w:t>
            </w:r>
          </w:p>
          <w:p w:rsidR="0083590B" w:rsidRPr="000A1FFA"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2.</w:t>
            </w:r>
            <w:r w:rsidRPr="0083590B">
              <w:rPr>
                <w:rFonts w:ascii="Times New Roman" w:eastAsia="Times New Roman" w:hAnsi="Times New Roman" w:cs="Times New Roman"/>
                <w:color w:val="000000"/>
                <w:sz w:val="28"/>
                <w:szCs w:val="28"/>
                <w:lang w:eastAsia="ru-RU"/>
              </w:rPr>
              <w:tab/>
              <w:t xml:space="preserve">Васильев А. Н. </w:t>
            </w:r>
            <w:r w:rsidRPr="0083590B">
              <w:rPr>
                <w:rFonts w:ascii="Times New Roman" w:eastAsia="Times New Roman" w:hAnsi="Times New Roman" w:cs="Times New Roman"/>
                <w:color w:val="000000"/>
                <w:sz w:val="28"/>
                <w:szCs w:val="28"/>
                <w:lang w:val="en-US" w:eastAsia="ru-RU"/>
              </w:rPr>
              <w:t>Java</w:t>
            </w:r>
            <w:r w:rsidRPr="0083590B">
              <w:rPr>
                <w:rFonts w:ascii="Times New Roman" w:eastAsia="Times New Roman" w:hAnsi="Times New Roman" w:cs="Times New Roman"/>
                <w:color w:val="000000"/>
                <w:sz w:val="28"/>
                <w:szCs w:val="28"/>
                <w:lang w:eastAsia="ru-RU"/>
              </w:rPr>
              <w:t>. Объектно-ориентированное программирование: для магистров и бакалавров. Базовый курс по объектно-ориентированному программированию / А. Н. Васильев . – СПб.: Питер, 2012. – 395 с.</w:t>
            </w:r>
          </w:p>
        </w:tc>
      </w:tr>
      <w:tr w:rsidR="007E2D0D" w:rsidRPr="000A1FFA" w:rsidTr="00F54704">
        <w:trPr>
          <w:trHeight w:val="80"/>
        </w:trPr>
        <w:tc>
          <w:tcPr>
            <w:tcW w:w="5000" w:type="pct"/>
            <w:gridSpan w:val="4"/>
            <w:vAlign w:val="bottom"/>
          </w:tcPr>
          <w:p w:rsidR="007E2D0D" w:rsidRPr="000A1FFA" w:rsidRDefault="007E2D0D" w:rsidP="00206F79">
            <w:pPr>
              <w:autoSpaceDE w:val="0"/>
              <w:autoSpaceDN w:val="0"/>
              <w:adjustRightInd w:val="0"/>
              <w:spacing w:after="480" w:line="240" w:lineRule="auto"/>
              <w:rPr>
                <w:rFonts w:ascii="Times New Roman" w:eastAsia="Times New Roman" w:hAnsi="Times New Roman" w:cs="Times New Roman"/>
                <w:color w:val="000000"/>
                <w:sz w:val="28"/>
                <w:szCs w:val="28"/>
                <w:lang w:eastAsia="ru-RU"/>
              </w:rPr>
            </w:pPr>
          </w:p>
        </w:tc>
      </w:tr>
    </w:tbl>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
        <w:gridCol w:w="75"/>
        <w:gridCol w:w="721"/>
        <w:gridCol w:w="1468"/>
        <w:gridCol w:w="706"/>
        <w:gridCol w:w="290"/>
        <w:gridCol w:w="3187"/>
      </w:tblGrid>
      <w:tr w:rsidR="007E2D0D" w:rsidRPr="000A1FFA" w:rsidTr="001131F4">
        <w:trPr>
          <w:gridAfter w:val="3"/>
          <w:wAfter w:w="2122" w:type="pct"/>
        </w:trPr>
        <w:tc>
          <w:tcPr>
            <w:tcW w:w="1606" w:type="pct"/>
            <w:vAlign w:val="center"/>
          </w:tcPr>
          <w:p w:rsidR="007E2D0D" w:rsidRPr="000A1FFA" w:rsidRDefault="007E2D0D" w:rsidP="003F7263">
            <w:pPr>
              <w:spacing w:before="120"/>
              <w:rPr>
                <w:rFonts w:eastAsia="SimSun"/>
                <w:kern w:val="1"/>
                <w:sz w:val="28"/>
                <w:szCs w:val="28"/>
                <w:lang w:eastAsia="ar-SA"/>
              </w:rPr>
            </w:pPr>
            <w:r w:rsidRPr="000A1FFA">
              <w:rPr>
                <w:rFonts w:eastAsia="SimSun"/>
                <w:kern w:val="1"/>
                <w:sz w:val="28"/>
                <w:szCs w:val="28"/>
                <w:lang w:eastAsia="ar-SA"/>
              </w:rPr>
              <w:t>Графическая часть на</w:t>
            </w:r>
          </w:p>
        </w:tc>
        <w:tc>
          <w:tcPr>
            <w:tcW w:w="161"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r>
              <w:rPr>
                <w:rFonts w:eastAsia="SimSun"/>
                <w:kern w:val="1"/>
                <w:sz w:val="28"/>
                <w:szCs w:val="28"/>
                <w:lang w:eastAsia="ar-SA"/>
              </w:rPr>
              <w:t>-</w:t>
            </w:r>
          </w:p>
        </w:tc>
        <w:tc>
          <w:tcPr>
            <w:tcW w:w="1111" w:type="pct"/>
            <w:gridSpan w:val="2"/>
          </w:tcPr>
          <w:p w:rsidR="007E2D0D" w:rsidRPr="000A1FFA" w:rsidRDefault="007E2D0D" w:rsidP="00925865">
            <w:pPr>
              <w:spacing w:before="120"/>
              <w:jc w:val="both"/>
              <w:rPr>
                <w:rFonts w:eastAsia="SimSun"/>
                <w:kern w:val="1"/>
                <w:sz w:val="28"/>
                <w:szCs w:val="28"/>
                <w:lang w:eastAsia="ar-SA"/>
              </w:rPr>
            </w:pPr>
            <w:r w:rsidRPr="000A1FFA">
              <w:rPr>
                <w:rFonts w:eastAsia="SimSun"/>
                <w:kern w:val="1"/>
                <w:sz w:val="28"/>
                <w:szCs w:val="28"/>
                <w:lang w:eastAsia="ar-SA"/>
              </w:rPr>
              <w:t>листах.</w:t>
            </w:r>
          </w:p>
        </w:tc>
      </w:tr>
      <w:tr w:rsidR="00206F79" w:rsidRPr="000A1FFA" w:rsidTr="001131F4">
        <w:trPr>
          <w:gridAfter w:val="3"/>
          <w:wAfter w:w="2122" w:type="pct"/>
        </w:trPr>
        <w:tc>
          <w:tcPr>
            <w:tcW w:w="1606" w:type="pct"/>
            <w:vAlign w:val="center"/>
          </w:tcPr>
          <w:p w:rsidR="00206F79" w:rsidRPr="000A1FFA" w:rsidRDefault="00206F79" w:rsidP="003F7263">
            <w:pPr>
              <w:spacing w:before="120"/>
              <w:rPr>
                <w:rFonts w:eastAsia="SimSun"/>
                <w:kern w:val="1"/>
                <w:sz w:val="28"/>
                <w:szCs w:val="28"/>
                <w:lang w:eastAsia="ar-SA"/>
              </w:rPr>
            </w:pPr>
            <w:r w:rsidRPr="000A1FFA">
              <w:rPr>
                <w:rFonts w:eastAsia="SimSun"/>
                <w:kern w:val="1"/>
                <w:sz w:val="28"/>
                <w:szCs w:val="28"/>
                <w:lang w:eastAsia="ar-SA"/>
              </w:rPr>
              <w:t>Дата выдачи задания</w:t>
            </w:r>
          </w:p>
        </w:tc>
        <w:tc>
          <w:tcPr>
            <w:tcW w:w="123" w:type="pct"/>
          </w:tcPr>
          <w:p w:rsidR="00206F79" w:rsidRPr="000A1FFA" w:rsidRDefault="00206F79" w:rsidP="00925865">
            <w:pPr>
              <w:spacing w:before="120"/>
              <w:ind w:right="-113"/>
              <w:jc w:val="right"/>
              <w:rPr>
                <w:rFonts w:eastAsia="SimSun"/>
                <w:kern w:val="1"/>
                <w:sz w:val="28"/>
                <w:szCs w:val="28"/>
                <w:lang w:eastAsia="ar-SA"/>
              </w:rPr>
            </w:pPr>
          </w:p>
        </w:tc>
        <w:tc>
          <w:tcPr>
            <w:tcW w:w="1149" w:type="pct"/>
            <w:gridSpan w:val="3"/>
            <w:tcBorders>
              <w:bottom w:val="single" w:sz="4" w:space="0" w:color="auto"/>
            </w:tcBorders>
          </w:tcPr>
          <w:p w:rsidR="00206F79" w:rsidRPr="000A1FFA" w:rsidRDefault="001131F4" w:rsidP="00925865">
            <w:pPr>
              <w:spacing w:before="120"/>
              <w:jc w:val="center"/>
              <w:rPr>
                <w:rFonts w:eastAsia="SimSun"/>
                <w:kern w:val="1"/>
                <w:sz w:val="28"/>
                <w:szCs w:val="28"/>
                <w:lang w:eastAsia="ar-SA"/>
              </w:rPr>
            </w:pPr>
            <w:r w:rsidRPr="00B3060A">
              <w:rPr>
                <w:rFonts w:eastAsia="SimSun"/>
                <w:kern w:val="1"/>
                <w:sz w:val="28"/>
                <w:szCs w:val="28"/>
                <w:highlight w:val="yellow"/>
                <w:lang w:eastAsia="ar-SA"/>
              </w:rPr>
              <w:t>23</w:t>
            </w:r>
            <w:r w:rsidR="00B3060A" w:rsidRPr="00B3060A">
              <w:rPr>
                <w:rFonts w:eastAsia="SimSun"/>
                <w:kern w:val="1"/>
                <w:sz w:val="28"/>
                <w:szCs w:val="28"/>
                <w:highlight w:val="yellow"/>
                <w:lang w:eastAsia="ar-SA"/>
              </w:rPr>
              <w:t xml:space="preserve"> / 11 / 2021</w:t>
            </w:r>
            <w:r w:rsidR="00206F79" w:rsidRPr="00B3060A">
              <w:rPr>
                <w:rFonts w:eastAsia="SimSun"/>
                <w:kern w:val="1"/>
                <w:sz w:val="28"/>
                <w:szCs w:val="28"/>
                <w:highlight w:val="yellow"/>
                <w:lang w:eastAsia="ar-SA"/>
              </w:rPr>
              <w:t xml:space="preserve"> г.</w:t>
            </w:r>
          </w:p>
        </w:tc>
      </w:tr>
      <w:tr w:rsidR="007E2D0D" w:rsidRPr="000A1FFA" w:rsidTr="001131F4">
        <w:tc>
          <w:tcPr>
            <w:tcW w:w="2133" w:type="pct"/>
            <w:gridSpan w:val="4"/>
          </w:tcPr>
          <w:p w:rsidR="007E2D0D" w:rsidRPr="000A1FFA" w:rsidRDefault="00206F79" w:rsidP="00925865">
            <w:pPr>
              <w:spacing w:before="120"/>
              <w:jc w:val="both"/>
              <w:rPr>
                <w:rFonts w:eastAsia="SimSun"/>
                <w:kern w:val="1"/>
                <w:sz w:val="28"/>
                <w:szCs w:val="28"/>
                <w:lang w:eastAsia="ar-SA"/>
              </w:rPr>
            </w:pPr>
            <w:r>
              <w:rPr>
                <w:rFonts w:eastAsia="SimSun"/>
                <w:kern w:val="1"/>
                <w:sz w:val="28"/>
                <w:szCs w:val="28"/>
                <w:lang w:eastAsia="ar-SA"/>
              </w:rPr>
              <w:t>Задание получи</w:t>
            </w:r>
            <w:r w:rsidR="00925865">
              <w:rPr>
                <w:rFonts w:eastAsia="SimSun"/>
                <w:kern w:val="1"/>
                <w:sz w:val="28"/>
                <w:szCs w:val="28"/>
                <w:lang w:eastAsia="ar-SA"/>
              </w:rPr>
              <w:t>л студент</w:t>
            </w:r>
          </w:p>
        </w:tc>
        <w:tc>
          <w:tcPr>
            <w:tcW w:w="1103"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p>
        </w:tc>
        <w:tc>
          <w:tcPr>
            <w:tcW w:w="147" w:type="pct"/>
          </w:tcPr>
          <w:p w:rsidR="007E2D0D" w:rsidRPr="000A1FFA" w:rsidRDefault="007E2D0D" w:rsidP="00925865">
            <w:pPr>
              <w:spacing w:before="120"/>
              <w:jc w:val="both"/>
              <w:rPr>
                <w:rFonts w:eastAsia="SimSun"/>
                <w:kern w:val="1"/>
                <w:sz w:val="28"/>
                <w:szCs w:val="28"/>
                <w:lang w:eastAsia="ar-SA"/>
              </w:rPr>
            </w:pPr>
          </w:p>
        </w:tc>
        <w:tc>
          <w:tcPr>
            <w:tcW w:w="1617" w:type="pct"/>
            <w:tcBorders>
              <w:bottom w:val="single" w:sz="4" w:space="0" w:color="auto"/>
            </w:tcBorders>
          </w:tcPr>
          <w:p w:rsidR="007E2D0D" w:rsidRPr="000A1FFA" w:rsidRDefault="00902FC3" w:rsidP="00925865">
            <w:pPr>
              <w:spacing w:before="120"/>
              <w:jc w:val="center"/>
              <w:rPr>
                <w:rFonts w:eastAsia="SimSun"/>
                <w:kern w:val="1"/>
                <w:sz w:val="28"/>
                <w:szCs w:val="28"/>
                <w:lang w:eastAsia="ar-SA"/>
              </w:rPr>
            </w:pPr>
            <w:r>
              <w:rPr>
                <w:rFonts w:eastAsia="SimSun"/>
                <w:kern w:val="1"/>
                <w:sz w:val="28"/>
                <w:szCs w:val="28"/>
                <w:lang w:eastAsia="ar-SA"/>
              </w:rPr>
              <w:t>Солопов Д.Д.</w:t>
            </w:r>
          </w:p>
        </w:tc>
      </w:tr>
      <w:tr w:rsidR="007E2D0D" w:rsidRPr="000A1FFA" w:rsidTr="001131F4">
        <w:tc>
          <w:tcPr>
            <w:tcW w:w="2133" w:type="pct"/>
            <w:gridSpan w:val="4"/>
          </w:tcPr>
          <w:p w:rsidR="007E2D0D" w:rsidRPr="000A1FFA" w:rsidRDefault="007E2D0D" w:rsidP="00925865">
            <w:pPr>
              <w:spacing w:before="120"/>
              <w:jc w:val="both"/>
              <w:rPr>
                <w:rFonts w:eastAsia="SimSun"/>
                <w:kern w:val="1"/>
                <w:sz w:val="28"/>
                <w:szCs w:val="28"/>
                <w:lang w:eastAsia="ar-SA"/>
              </w:rPr>
            </w:pPr>
          </w:p>
        </w:tc>
        <w:tc>
          <w:tcPr>
            <w:tcW w:w="1103" w:type="pct"/>
            <w:gridSpan w:val="2"/>
          </w:tcPr>
          <w:p w:rsidR="007E2D0D" w:rsidRPr="000A1FFA" w:rsidRDefault="007E2D0D" w:rsidP="001131F4">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подпись</w:t>
            </w:r>
          </w:p>
        </w:tc>
        <w:tc>
          <w:tcPr>
            <w:tcW w:w="147" w:type="pct"/>
          </w:tcPr>
          <w:p w:rsidR="007E2D0D" w:rsidRPr="000A1FFA" w:rsidRDefault="007E2D0D" w:rsidP="00925865">
            <w:pPr>
              <w:jc w:val="center"/>
              <w:rPr>
                <w:rFonts w:eastAsia="SimSun"/>
                <w:kern w:val="1"/>
                <w:sz w:val="28"/>
                <w:szCs w:val="28"/>
                <w:vertAlign w:val="superscript"/>
                <w:lang w:eastAsia="ar-SA"/>
              </w:rPr>
            </w:pPr>
          </w:p>
        </w:tc>
        <w:tc>
          <w:tcPr>
            <w:tcW w:w="1617" w:type="pct"/>
          </w:tcPr>
          <w:p w:rsidR="007E2D0D" w:rsidRPr="000A1FFA" w:rsidRDefault="007E2D0D" w:rsidP="00925865">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Фамилия</w:t>
            </w:r>
            <w:r w:rsidR="00925865">
              <w:rPr>
                <w:rFonts w:eastAsia="SimSun"/>
                <w:kern w:val="1"/>
                <w:sz w:val="28"/>
                <w:szCs w:val="28"/>
                <w:vertAlign w:val="superscript"/>
                <w:lang w:eastAsia="ar-SA"/>
              </w:rPr>
              <w:t xml:space="preserve"> </w:t>
            </w:r>
            <w:r w:rsidR="00925865" w:rsidRPr="000A1FFA">
              <w:rPr>
                <w:rFonts w:eastAsia="SimSun"/>
                <w:kern w:val="1"/>
                <w:sz w:val="28"/>
                <w:szCs w:val="28"/>
                <w:vertAlign w:val="superscript"/>
                <w:lang w:eastAsia="ar-SA"/>
              </w:rPr>
              <w:t>И.О.</w:t>
            </w:r>
          </w:p>
        </w:tc>
      </w:tr>
    </w:tbl>
    <w:p w:rsidR="007E2D0D" w:rsidRPr="000A1FFA" w:rsidRDefault="007E2D0D" w:rsidP="00925865">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174"/>
        <w:gridCol w:w="290"/>
        <w:gridCol w:w="3187"/>
      </w:tblGrid>
      <w:tr w:rsidR="00925865" w:rsidRPr="000A1FFA" w:rsidTr="001131F4">
        <w:trPr>
          <w:gridAfter w:val="2"/>
          <w:wAfter w:w="1764" w:type="pct"/>
        </w:trPr>
        <w:tc>
          <w:tcPr>
            <w:tcW w:w="2133" w:type="pct"/>
          </w:tcPr>
          <w:p w:rsidR="00925865" w:rsidRPr="000A1FFA" w:rsidRDefault="00925865" w:rsidP="00925865">
            <w:pPr>
              <w:autoSpaceDE w:val="0"/>
              <w:autoSpaceDN w:val="0"/>
              <w:adjustRightInd w:val="0"/>
              <w:spacing w:before="120"/>
              <w:rPr>
                <w:color w:val="000000"/>
                <w:sz w:val="28"/>
                <w:szCs w:val="28"/>
              </w:rPr>
            </w:pPr>
            <w:r w:rsidRPr="000A1FFA">
              <w:rPr>
                <w:color w:val="000000"/>
                <w:sz w:val="28"/>
                <w:szCs w:val="28"/>
              </w:rPr>
              <w:t>Дата представления работы руководителю</w:t>
            </w:r>
          </w:p>
        </w:tc>
        <w:tc>
          <w:tcPr>
            <w:tcW w:w="1103" w:type="pct"/>
            <w:tcBorders>
              <w:bottom w:val="single" w:sz="4" w:space="0" w:color="auto"/>
            </w:tcBorders>
            <w:vAlign w:val="bottom"/>
          </w:tcPr>
          <w:p w:rsidR="00925865" w:rsidRPr="000A1FFA" w:rsidRDefault="00C23487" w:rsidP="00B82588">
            <w:pPr>
              <w:autoSpaceDE w:val="0"/>
              <w:autoSpaceDN w:val="0"/>
              <w:adjustRightInd w:val="0"/>
              <w:spacing w:before="120"/>
              <w:jc w:val="center"/>
              <w:rPr>
                <w:color w:val="000000"/>
                <w:sz w:val="28"/>
                <w:szCs w:val="28"/>
              </w:rPr>
            </w:pPr>
            <w:r>
              <w:rPr>
                <w:color w:val="000000"/>
                <w:sz w:val="28"/>
                <w:szCs w:val="28"/>
                <w:highlight w:val="yellow"/>
              </w:rPr>
              <w:t>21 / 12 / 2021</w:t>
            </w:r>
            <w:r w:rsidR="00925865" w:rsidRPr="00B3060A">
              <w:rPr>
                <w:color w:val="000000"/>
                <w:sz w:val="28"/>
                <w:szCs w:val="28"/>
                <w:highlight w:val="yellow"/>
              </w:rPr>
              <w:t xml:space="preserve"> г.</w:t>
            </w:r>
          </w:p>
        </w:tc>
      </w:tr>
      <w:tr w:rsidR="00925865" w:rsidRPr="000A1FFA" w:rsidTr="001131F4">
        <w:tc>
          <w:tcPr>
            <w:tcW w:w="2133" w:type="pct"/>
          </w:tcPr>
          <w:p w:rsidR="00925865" w:rsidRPr="000A1FFA" w:rsidRDefault="00925865" w:rsidP="002735BD">
            <w:pPr>
              <w:autoSpaceDE w:val="0"/>
              <w:autoSpaceDN w:val="0"/>
              <w:adjustRightInd w:val="0"/>
              <w:spacing w:before="120"/>
              <w:rPr>
                <w:color w:val="000000"/>
                <w:sz w:val="28"/>
                <w:szCs w:val="28"/>
              </w:rPr>
            </w:pPr>
            <w:r w:rsidRPr="000A1FFA">
              <w:rPr>
                <w:color w:val="000000"/>
                <w:sz w:val="28"/>
                <w:szCs w:val="28"/>
              </w:rPr>
              <w:t>Руководитель курсово</w:t>
            </w:r>
            <w:r w:rsidR="002735BD">
              <w:rPr>
                <w:color w:val="000000"/>
                <w:sz w:val="28"/>
                <w:szCs w:val="28"/>
              </w:rPr>
              <w:t>й</w:t>
            </w:r>
            <w:r>
              <w:rPr>
                <w:color w:val="000000"/>
                <w:sz w:val="28"/>
                <w:szCs w:val="28"/>
              </w:rPr>
              <w:t xml:space="preserve"> </w:t>
            </w:r>
            <w:r w:rsidR="002735BD">
              <w:rPr>
                <w:color w:val="000000"/>
                <w:sz w:val="28"/>
                <w:szCs w:val="28"/>
              </w:rPr>
              <w:t>работы</w:t>
            </w:r>
          </w:p>
        </w:tc>
        <w:tc>
          <w:tcPr>
            <w:tcW w:w="1103" w:type="pct"/>
            <w:tcBorders>
              <w:bottom w:val="single" w:sz="4" w:space="0" w:color="auto"/>
            </w:tcBorders>
            <w:vAlign w:val="bottom"/>
          </w:tcPr>
          <w:p w:rsidR="00925865" w:rsidRPr="000A1FFA" w:rsidRDefault="00925865" w:rsidP="001131F4">
            <w:pPr>
              <w:autoSpaceDE w:val="0"/>
              <w:autoSpaceDN w:val="0"/>
              <w:adjustRightInd w:val="0"/>
              <w:spacing w:before="120"/>
              <w:jc w:val="center"/>
              <w:rPr>
                <w:color w:val="000000"/>
                <w:sz w:val="28"/>
                <w:szCs w:val="28"/>
              </w:rPr>
            </w:pPr>
          </w:p>
        </w:tc>
        <w:tc>
          <w:tcPr>
            <w:tcW w:w="147" w:type="pct"/>
            <w:vMerge w:val="restart"/>
          </w:tcPr>
          <w:p w:rsidR="00925865" w:rsidRPr="000A1FFA" w:rsidRDefault="00925865" w:rsidP="00925865">
            <w:pPr>
              <w:autoSpaceDE w:val="0"/>
              <w:autoSpaceDN w:val="0"/>
              <w:adjustRightInd w:val="0"/>
              <w:spacing w:before="120"/>
              <w:rPr>
                <w:color w:val="000000"/>
                <w:sz w:val="28"/>
                <w:szCs w:val="28"/>
              </w:rPr>
            </w:pPr>
          </w:p>
        </w:tc>
        <w:tc>
          <w:tcPr>
            <w:tcW w:w="1617" w:type="pct"/>
            <w:tcBorders>
              <w:bottom w:val="single" w:sz="4" w:space="0" w:color="auto"/>
            </w:tcBorders>
            <w:vAlign w:val="bottom"/>
          </w:tcPr>
          <w:p w:rsidR="00925865" w:rsidRPr="000A1FFA" w:rsidRDefault="00B3060A" w:rsidP="001131F4">
            <w:pPr>
              <w:autoSpaceDE w:val="0"/>
              <w:autoSpaceDN w:val="0"/>
              <w:adjustRightInd w:val="0"/>
              <w:spacing w:before="120"/>
              <w:jc w:val="center"/>
              <w:rPr>
                <w:color w:val="000000"/>
                <w:sz w:val="28"/>
                <w:szCs w:val="28"/>
              </w:rPr>
            </w:pPr>
            <w:r w:rsidRPr="00DC2314">
              <w:rPr>
                <w:rFonts w:eastAsia="SimSun"/>
                <w:kern w:val="1"/>
                <w:sz w:val="28"/>
                <w:szCs w:val="28"/>
                <w:highlight w:val="yellow"/>
                <w:lang w:eastAsia="ar-SA"/>
              </w:rPr>
              <w:t>Аршинский В.Л.</w:t>
            </w:r>
          </w:p>
        </w:tc>
      </w:tr>
      <w:tr w:rsidR="00925865" w:rsidRPr="000A1FFA" w:rsidTr="001131F4">
        <w:trPr>
          <w:trHeight w:val="64"/>
        </w:trPr>
        <w:tc>
          <w:tcPr>
            <w:tcW w:w="2133" w:type="pct"/>
          </w:tcPr>
          <w:p w:rsidR="00925865" w:rsidRPr="000A1FFA" w:rsidRDefault="00925865" w:rsidP="00925865">
            <w:pPr>
              <w:autoSpaceDE w:val="0"/>
              <w:autoSpaceDN w:val="0"/>
              <w:adjustRightInd w:val="0"/>
              <w:spacing w:before="120"/>
              <w:rPr>
                <w:color w:val="000000"/>
                <w:sz w:val="28"/>
                <w:szCs w:val="28"/>
              </w:rPr>
            </w:pPr>
          </w:p>
        </w:tc>
        <w:tc>
          <w:tcPr>
            <w:tcW w:w="1103" w:type="pct"/>
          </w:tcPr>
          <w:p w:rsidR="00925865" w:rsidRPr="00925865" w:rsidRDefault="00925865" w:rsidP="00925865">
            <w:pPr>
              <w:autoSpaceDE w:val="0"/>
              <w:autoSpaceDN w:val="0"/>
              <w:adjustRightInd w:val="0"/>
              <w:jc w:val="center"/>
              <w:rPr>
                <w:color w:val="000000"/>
                <w:sz w:val="28"/>
                <w:szCs w:val="28"/>
                <w:vertAlign w:val="superscript"/>
              </w:rPr>
            </w:pPr>
            <w:r w:rsidRPr="00925865">
              <w:rPr>
                <w:color w:val="000000"/>
                <w:sz w:val="28"/>
                <w:szCs w:val="28"/>
                <w:vertAlign w:val="superscript"/>
              </w:rPr>
              <w:t>подпись</w:t>
            </w:r>
          </w:p>
        </w:tc>
        <w:tc>
          <w:tcPr>
            <w:tcW w:w="147" w:type="pct"/>
            <w:vMerge/>
          </w:tcPr>
          <w:p w:rsidR="00925865" w:rsidRPr="000A1FFA" w:rsidRDefault="00925865" w:rsidP="00925865">
            <w:pPr>
              <w:autoSpaceDE w:val="0"/>
              <w:autoSpaceDN w:val="0"/>
              <w:adjustRightInd w:val="0"/>
              <w:rPr>
                <w:color w:val="000000"/>
                <w:sz w:val="28"/>
                <w:szCs w:val="28"/>
              </w:rPr>
            </w:pPr>
          </w:p>
        </w:tc>
        <w:tc>
          <w:tcPr>
            <w:tcW w:w="1617" w:type="pct"/>
            <w:tcBorders>
              <w:top w:val="single" w:sz="4" w:space="0" w:color="auto"/>
            </w:tcBorders>
          </w:tcPr>
          <w:p w:rsidR="00925865" w:rsidRPr="000A1FFA" w:rsidRDefault="00925865" w:rsidP="00925865">
            <w:pPr>
              <w:autoSpaceDE w:val="0"/>
              <w:autoSpaceDN w:val="0"/>
              <w:adjustRightInd w:val="0"/>
              <w:jc w:val="center"/>
              <w:rPr>
                <w:color w:val="000000"/>
                <w:sz w:val="28"/>
                <w:szCs w:val="28"/>
              </w:rPr>
            </w:pPr>
            <w:r w:rsidRPr="000A1FFA">
              <w:rPr>
                <w:rFonts w:eastAsia="SimSun"/>
                <w:kern w:val="1"/>
                <w:sz w:val="28"/>
                <w:szCs w:val="28"/>
                <w:vertAlign w:val="superscript"/>
                <w:lang w:eastAsia="ar-SA"/>
              </w:rPr>
              <w:t>Фамилия</w:t>
            </w:r>
            <w:r>
              <w:rPr>
                <w:rFonts w:eastAsia="SimSun"/>
                <w:kern w:val="1"/>
                <w:sz w:val="28"/>
                <w:szCs w:val="28"/>
                <w:vertAlign w:val="superscript"/>
                <w:lang w:eastAsia="ar-SA"/>
              </w:rPr>
              <w:t xml:space="preserve"> </w:t>
            </w:r>
            <w:r w:rsidRPr="000A1FFA">
              <w:rPr>
                <w:rFonts w:eastAsia="SimSun"/>
                <w:kern w:val="1"/>
                <w:sz w:val="28"/>
                <w:szCs w:val="28"/>
                <w:vertAlign w:val="superscript"/>
                <w:lang w:eastAsia="ar-SA"/>
              </w:rPr>
              <w:t>И.О.</w:t>
            </w:r>
          </w:p>
        </w:tc>
      </w:tr>
    </w:tbl>
    <w:p w:rsidR="007E2D0D" w:rsidRPr="000A1FFA" w:rsidRDefault="007E2D0D" w:rsidP="007E2D0D">
      <w:pPr>
        <w:suppressAutoHyphens/>
        <w:spacing w:before="2300" w:after="0" w:line="240" w:lineRule="auto"/>
        <w:rPr>
          <w:rFonts w:ascii="Times New Roman" w:eastAsia="SimSun" w:hAnsi="Times New Roman" w:cs="Times New Roman"/>
          <w:kern w:val="1"/>
          <w:sz w:val="28"/>
          <w:szCs w:val="28"/>
          <w:lang w:eastAsia="ar-SA"/>
        </w:rPr>
        <w:sectPr w:rsidR="007E2D0D" w:rsidRPr="000A1FFA" w:rsidSect="001131F4">
          <w:headerReference w:type="even" r:id="rId8"/>
          <w:footerReference w:type="default" r:id="rId9"/>
          <w:pgSz w:w="11906" w:h="16838"/>
          <w:pgMar w:top="851" w:right="567" w:bottom="1134" w:left="1701" w:header="720" w:footer="720" w:gutter="0"/>
          <w:cols w:space="720"/>
          <w:titlePg/>
          <w:docGrid w:linePitch="360" w:charSpace="36864"/>
        </w:sectPr>
      </w:pPr>
    </w:p>
    <w:bookmarkStart w:id="0" w:name="_Toc511401409"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CE59AA"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hyperlink w:anchor="_Toc71684895" w:history="1">
            <w:r w:rsidR="00CE59AA" w:rsidRPr="009531CC">
              <w:rPr>
                <w:rStyle w:val="af1"/>
                <w:noProof/>
              </w:rPr>
              <w:t>Введение</w:t>
            </w:r>
            <w:r w:rsidR="00CE59AA">
              <w:rPr>
                <w:noProof/>
                <w:webHidden/>
              </w:rPr>
              <w:tab/>
            </w:r>
            <w:r w:rsidR="00CE59AA">
              <w:rPr>
                <w:noProof/>
                <w:webHidden/>
              </w:rPr>
              <w:fldChar w:fldCharType="begin"/>
            </w:r>
            <w:r w:rsidR="00CE59AA">
              <w:rPr>
                <w:noProof/>
                <w:webHidden/>
              </w:rPr>
              <w:instrText xml:space="preserve"> PAGEREF _Toc71684895 \h </w:instrText>
            </w:r>
            <w:r w:rsidR="00CE59AA">
              <w:rPr>
                <w:noProof/>
                <w:webHidden/>
              </w:rPr>
            </w:r>
            <w:r w:rsidR="00CE59AA">
              <w:rPr>
                <w:noProof/>
                <w:webHidden/>
              </w:rPr>
              <w:fldChar w:fldCharType="separate"/>
            </w:r>
            <w:r w:rsidR="00CE59AA">
              <w:rPr>
                <w:noProof/>
                <w:webHidden/>
              </w:rPr>
              <w:t>4</w:t>
            </w:r>
            <w:r w:rsidR="00CE59AA">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896" w:history="1">
            <w:r w:rsidRPr="009531CC">
              <w:rPr>
                <w:rStyle w:val="af1"/>
                <w:noProof/>
              </w:rPr>
              <w:t>Перечень условных обозначений и терминов</w:t>
            </w:r>
            <w:r>
              <w:rPr>
                <w:noProof/>
                <w:webHidden/>
              </w:rPr>
              <w:tab/>
            </w:r>
            <w:r>
              <w:rPr>
                <w:noProof/>
                <w:webHidden/>
              </w:rPr>
              <w:fldChar w:fldCharType="begin"/>
            </w:r>
            <w:r>
              <w:rPr>
                <w:noProof/>
                <w:webHidden/>
              </w:rPr>
              <w:instrText xml:space="preserve"> PAGEREF _Toc71684896 \h </w:instrText>
            </w:r>
            <w:r>
              <w:rPr>
                <w:noProof/>
                <w:webHidden/>
              </w:rPr>
            </w:r>
            <w:r>
              <w:rPr>
                <w:noProof/>
                <w:webHidden/>
              </w:rPr>
              <w:fldChar w:fldCharType="separate"/>
            </w:r>
            <w:r>
              <w:rPr>
                <w:noProof/>
                <w:webHidden/>
              </w:rPr>
              <w:t>6</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897" w:history="1">
            <w:r w:rsidRPr="009531CC">
              <w:rPr>
                <w:rStyle w:val="af1"/>
                <w:noProof/>
              </w:rPr>
              <w:t>Анализ задания и описание предметной области</w:t>
            </w:r>
            <w:r>
              <w:rPr>
                <w:noProof/>
                <w:webHidden/>
              </w:rPr>
              <w:tab/>
            </w:r>
            <w:r>
              <w:rPr>
                <w:noProof/>
                <w:webHidden/>
              </w:rPr>
              <w:fldChar w:fldCharType="begin"/>
            </w:r>
            <w:r>
              <w:rPr>
                <w:noProof/>
                <w:webHidden/>
              </w:rPr>
              <w:instrText xml:space="preserve"> PAGEREF _Toc71684897 \h </w:instrText>
            </w:r>
            <w:r>
              <w:rPr>
                <w:noProof/>
                <w:webHidden/>
              </w:rPr>
            </w:r>
            <w:r>
              <w:rPr>
                <w:noProof/>
                <w:webHidden/>
              </w:rPr>
              <w:fldChar w:fldCharType="separate"/>
            </w:r>
            <w:r>
              <w:rPr>
                <w:noProof/>
                <w:webHidden/>
              </w:rPr>
              <w:t>8</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898" w:history="1">
            <w:r w:rsidRPr="009531CC">
              <w:rPr>
                <w:rStyle w:val="af1"/>
                <w:noProof/>
              </w:rPr>
              <w:t>Словарь существительных и глаголов</w:t>
            </w:r>
            <w:r>
              <w:rPr>
                <w:noProof/>
                <w:webHidden/>
              </w:rPr>
              <w:tab/>
            </w:r>
            <w:r>
              <w:rPr>
                <w:noProof/>
                <w:webHidden/>
              </w:rPr>
              <w:fldChar w:fldCharType="begin"/>
            </w:r>
            <w:r>
              <w:rPr>
                <w:noProof/>
                <w:webHidden/>
              </w:rPr>
              <w:instrText xml:space="preserve"> PAGEREF _Toc71684898 \h </w:instrText>
            </w:r>
            <w:r>
              <w:rPr>
                <w:noProof/>
                <w:webHidden/>
              </w:rPr>
            </w:r>
            <w:r>
              <w:rPr>
                <w:noProof/>
                <w:webHidden/>
              </w:rPr>
              <w:fldChar w:fldCharType="separate"/>
            </w:r>
            <w:r>
              <w:rPr>
                <w:noProof/>
                <w:webHidden/>
              </w:rPr>
              <w:t>14</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899" w:history="1">
            <w:r w:rsidRPr="009531CC">
              <w:rPr>
                <w:rStyle w:val="af1"/>
                <w:noProof/>
              </w:rPr>
              <w:t>Проектирование приложения</w:t>
            </w:r>
            <w:r>
              <w:rPr>
                <w:noProof/>
                <w:webHidden/>
              </w:rPr>
              <w:tab/>
            </w:r>
            <w:r>
              <w:rPr>
                <w:noProof/>
                <w:webHidden/>
              </w:rPr>
              <w:fldChar w:fldCharType="begin"/>
            </w:r>
            <w:r>
              <w:rPr>
                <w:noProof/>
                <w:webHidden/>
              </w:rPr>
              <w:instrText xml:space="preserve"> PAGEREF _Toc71684899 \h </w:instrText>
            </w:r>
            <w:r>
              <w:rPr>
                <w:noProof/>
                <w:webHidden/>
              </w:rPr>
            </w:r>
            <w:r>
              <w:rPr>
                <w:noProof/>
                <w:webHidden/>
              </w:rPr>
              <w:fldChar w:fldCharType="separate"/>
            </w:r>
            <w:r>
              <w:rPr>
                <w:noProof/>
                <w:webHidden/>
              </w:rPr>
              <w:t>18</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900" w:history="1">
            <w:r w:rsidRPr="009531CC">
              <w:rPr>
                <w:rStyle w:val="af1"/>
                <w:noProof/>
              </w:rPr>
              <w:t>Реализация приложения</w:t>
            </w:r>
            <w:r>
              <w:rPr>
                <w:noProof/>
                <w:webHidden/>
              </w:rPr>
              <w:tab/>
            </w:r>
            <w:r>
              <w:rPr>
                <w:noProof/>
                <w:webHidden/>
              </w:rPr>
              <w:fldChar w:fldCharType="begin"/>
            </w:r>
            <w:r>
              <w:rPr>
                <w:noProof/>
                <w:webHidden/>
              </w:rPr>
              <w:instrText xml:space="preserve"> PAGEREF _Toc71684900 \h </w:instrText>
            </w:r>
            <w:r>
              <w:rPr>
                <w:noProof/>
                <w:webHidden/>
              </w:rPr>
            </w:r>
            <w:r>
              <w:rPr>
                <w:noProof/>
                <w:webHidden/>
              </w:rPr>
              <w:fldChar w:fldCharType="separate"/>
            </w:r>
            <w:r>
              <w:rPr>
                <w:noProof/>
                <w:webHidden/>
              </w:rPr>
              <w:t>26</w:t>
            </w:r>
            <w:r>
              <w:rPr>
                <w:noProof/>
                <w:webHidden/>
              </w:rPr>
              <w:fldChar w:fldCharType="end"/>
            </w:r>
          </w:hyperlink>
        </w:p>
        <w:p w:rsidR="00CE59AA" w:rsidRDefault="00CE59AA">
          <w:pPr>
            <w:pStyle w:val="23"/>
            <w:tabs>
              <w:tab w:val="right" w:leader="dot" w:pos="9345"/>
            </w:tabs>
            <w:rPr>
              <w:rFonts w:asciiTheme="minorHAnsi" w:eastAsiaTheme="minorEastAsia" w:hAnsiTheme="minorHAnsi"/>
              <w:noProof/>
              <w:sz w:val="22"/>
              <w:lang w:eastAsia="ru-RU"/>
            </w:rPr>
          </w:pPr>
          <w:hyperlink w:anchor="_Toc71684901" w:history="1">
            <w:r w:rsidRPr="009531CC">
              <w:rPr>
                <w:rStyle w:val="af1"/>
                <w:noProof/>
              </w:rPr>
              <w:t>Реализация модуля “Центральный сервер”</w:t>
            </w:r>
            <w:r>
              <w:rPr>
                <w:noProof/>
                <w:webHidden/>
              </w:rPr>
              <w:tab/>
            </w:r>
            <w:r>
              <w:rPr>
                <w:noProof/>
                <w:webHidden/>
              </w:rPr>
              <w:fldChar w:fldCharType="begin"/>
            </w:r>
            <w:r>
              <w:rPr>
                <w:noProof/>
                <w:webHidden/>
              </w:rPr>
              <w:instrText xml:space="preserve"> PAGEREF _Toc71684901 \h </w:instrText>
            </w:r>
            <w:r>
              <w:rPr>
                <w:noProof/>
                <w:webHidden/>
              </w:rPr>
            </w:r>
            <w:r>
              <w:rPr>
                <w:noProof/>
                <w:webHidden/>
              </w:rPr>
              <w:fldChar w:fldCharType="separate"/>
            </w:r>
            <w:r>
              <w:rPr>
                <w:noProof/>
                <w:webHidden/>
              </w:rPr>
              <w:t>26</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2" w:history="1">
            <w:r w:rsidRPr="009531CC">
              <w:rPr>
                <w:rStyle w:val="af1"/>
                <w:noProof/>
              </w:rPr>
              <w:t>Описание реализованного м</w:t>
            </w:r>
            <w:bookmarkStart w:id="1" w:name="_GoBack"/>
            <w:bookmarkEnd w:id="1"/>
            <w:r w:rsidRPr="009531CC">
              <w:rPr>
                <w:rStyle w:val="af1"/>
                <w:noProof/>
              </w:rPr>
              <w:t>одуля</w:t>
            </w:r>
            <w:r>
              <w:rPr>
                <w:noProof/>
                <w:webHidden/>
              </w:rPr>
              <w:tab/>
            </w:r>
            <w:r>
              <w:rPr>
                <w:noProof/>
                <w:webHidden/>
              </w:rPr>
              <w:fldChar w:fldCharType="begin"/>
            </w:r>
            <w:r>
              <w:rPr>
                <w:noProof/>
                <w:webHidden/>
              </w:rPr>
              <w:instrText xml:space="preserve"> PAGEREF _Toc71684902 \h </w:instrText>
            </w:r>
            <w:r>
              <w:rPr>
                <w:noProof/>
                <w:webHidden/>
              </w:rPr>
            </w:r>
            <w:r>
              <w:rPr>
                <w:noProof/>
                <w:webHidden/>
              </w:rPr>
              <w:fldChar w:fldCharType="separate"/>
            </w:r>
            <w:r>
              <w:rPr>
                <w:noProof/>
                <w:webHidden/>
              </w:rPr>
              <w:t>26</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3" w:history="1">
            <w:r w:rsidRPr="009531CC">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1684903 \h </w:instrText>
            </w:r>
            <w:r>
              <w:rPr>
                <w:noProof/>
                <w:webHidden/>
              </w:rPr>
            </w:r>
            <w:r>
              <w:rPr>
                <w:noProof/>
                <w:webHidden/>
              </w:rPr>
              <w:fldChar w:fldCharType="separate"/>
            </w:r>
            <w:r>
              <w:rPr>
                <w:noProof/>
                <w:webHidden/>
              </w:rPr>
              <w:t>27</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4" w:history="1">
            <w:r w:rsidRPr="009531CC">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1684904 \h </w:instrText>
            </w:r>
            <w:r>
              <w:rPr>
                <w:noProof/>
                <w:webHidden/>
              </w:rPr>
            </w:r>
            <w:r>
              <w:rPr>
                <w:noProof/>
                <w:webHidden/>
              </w:rPr>
              <w:fldChar w:fldCharType="separate"/>
            </w:r>
            <w:r>
              <w:rPr>
                <w:noProof/>
                <w:webHidden/>
              </w:rPr>
              <w:t>32</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905" w:history="1">
            <w:r w:rsidRPr="009531CC">
              <w:rPr>
                <w:rStyle w:val="af1"/>
                <w:noProof/>
              </w:rPr>
              <w:t>Тестирование приложения</w:t>
            </w:r>
            <w:r>
              <w:rPr>
                <w:noProof/>
                <w:webHidden/>
              </w:rPr>
              <w:tab/>
            </w:r>
            <w:r>
              <w:rPr>
                <w:noProof/>
                <w:webHidden/>
              </w:rPr>
              <w:fldChar w:fldCharType="begin"/>
            </w:r>
            <w:r>
              <w:rPr>
                <w:noProof/>
                <w:webHidden/>
              </w:rPr>
              <w:instrText xml:space="preserve"> PAGEREF _Toc71684905 \h </w:instrText>
            </w:r>
            <w:r>
              <w:rPr>
                <w:noProof/>
                <w:webHidden/>
              </w:rPr>
            </w:r>
            <w:r>
              <w:rPr>
                <w:noProof/>
                <w:webHidden/>
              </w:rPr>
              <w:fldChar w:fldCharType="separate"/>
            </w:r>
            <w:r>
              <w:rPr>
                <w:noProof/>
                <w:webHidden/>
              </w:rPr>
              <w:t>48</w:t>
            </w:r>
            <w:r>
              <w:rPr>
                <w:noProof/>
                <w:webHidden/>
              </w:rPr>
              <w:fldChar w:fldCharType="end"/>
            </w:r>
          </w:hyperlink>
        </w:p>
        <w:p w:rsidR="00CE59AA" w:rsidRDefault="00CE59AA">
          <w:pPr>
            <w:pStyle w:val="23"/>
            <w:tabs>
              <w:tab w:val="right" w:leader="dot" w:pos="9345"/>
            </w:tabs>
            <w:rPr>
              <w:rFonts w:asciiTheme="minorHAnsi" w:eastAsiaTheme="minorEastAsia" w:hAnsiTheme="minorHAnsi"/>
              <w:noProof/>
              <w:sz w:val="22"/>
              <w:lang w:eastAsia="ru-RU"/>
            </w:rPr>
          </w:pPr>
          <w:hyperlink w:anchor="_Toc71684906" w:history="1">
            <w:r w:rsidRPr="009531CC">
              <w:rPr>
                <w:rStyle w:val="af1"/>
                <w:noProof/>
              </w:rPr>
              <w:t>Тестирование модуля “Центральный сервер”</w:t>
            </w:r>
            <w:r>
              <w:rPr>
                <w:noProof/>
                <w:webHidden/>
              </w:rPr>
              <w:tab/>
            </w:r>
            <w:r>
              <w:rPr>
                <w:noProof/>
                <w:webHidden/>
              </w:rPr>
              <w:fldChar w:fldCharType="begin"/>
            </w:r>
            <w:r>
              <w:rPr>
                <w:noProof/>
                <w:webHidden/>
              </w:rPr>
              <w:instrText xml:space="preserve"> PAGEREF _Toc71684906 \h </w:instrText>
            </w:r>
            <w:r>
              <w:rPr>
                <w:noProof/>
                <w:webHidden/>
              </w:rPr>
            </w:r>
            <w:r>
              <w:rPr>
                <w:noProof/>
                <w:webHidden/>
              </w:rPr>
              <w:fldChar w:fldCharType="separate"/>
            </w:r>
            <w:r>
              <w:rPr>
                <w:noProof/>
                <w:webHidden/>
              </w:rPr>
              <w:t>48</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7" w:history="1">
            <w:r w:rsidRPr="009531CC">
              <w:rPr>
                <w:rStyle w:val="af1"/>
                <w:noProof/>
              </w:rPr>
              <w:t>Выбор методики тестирования</w:t>
            </w:r>
            <w:r>
              <w:rPr>
                <w:noProof/>
                <w:webHidden/>
              </w:rPr>
              <w:tab/>
            </w:r>
            <w:r>
              <w:rPr>
                <w:noProof/>
                <w:webHidden/>
              </w:rPr>
              <w:fldChar w:fldCharType="begin"/>
            </w:r>
            <w:r>
              <w:rPr>
                <w:noProof/>
                <w:webHidden/>
              </w:rPr>
              <w:instrText xml:space="preserve"> PAGEREF _Toc71684907 \h </w:instrText>
            </w:r>
            <w:r>
              <w:rPr>
                <w:noProof/>
                <w:webHidden/>
              </w:rPr>
            </w:r>
            <w:r>
              <w:rPr>
                <w:noProof/>
                <w:webHidden/>
              </w:rPr>
              <w:fldChar w:fldCharType="separate"/>
            </w:r>
            <w:r>
              <w:rPr>
                <w:noProof/>
                <w:webHidden/>
              </w:rPr>
              <w:t>48</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8" w:history="1">
            <w:r w:rsidRPr="009531CC">
              <w:rPr>
                <w:rStyle w:val="af1"/>
                <w:noProof/>
              </w:rPr>
              <w:t>Таблица тестов</w:t>
            </w:r>
            <w:r>
              <w:rPr>
                <w:noProof/>
                <w:webHidden/>
              </w:rPr>
              <w:tab/>
            </w:r>
            <w:r>
              <w:rPr>
                <w:noProof/>
                <w:webHidden/>
              </w:rPr>
              <w:fldChar w:fldCharType="begin"/>
            </w:r>
            <w:r>
              <w:rPr>
                <w:noProof/>
                <w:webHidden/>
              </w:rPr>
              <w:instrText xml:space="preserve"> PAGEREF _Toc71684908 \h </w:instrText>
            </w:r>
            <w:r>
              <w:rPr>
                <w:noProof/>
                <w:webHidden/>
              </w:rPr>
            </w:r>
            <w:r>
              <w:rPr>
                <w:noProof/>
                <w:webHidden/>
              </w:rPr>
              <w:fldChar w:fldCharType="separate"/>
            </w:r>
            <w:r>
              <w:rPr>
                <w:noProof/>
                <w:webHidden/>
              </w:rPr>
              <w:t>49</w:t>
            </w:r>
            <w:r>
              <w:rPr>
                <w:noProof/>
                <w:webHidden/>
              </w:rPr>
              <w:fldChar w:fldCharType="end"/>
            </w:r>
          </w:hyperlink>
        </w:p>
        <w:p w:rsidR="00CE59AA" w:rsidRDefault="00CE59AA">
          <w:pPr>
            <w:pStyle w:val="35"/>
            <w:tabs>
              <w:tab w:val="right" w:leader="dot" w:pos="9345"/>
            </w:tabs>
            <w:rPr>
              <w:rFonts w:asciiTheme="minorHAnsi" w:eastAsiaTheme="minorEastAsia" w:hAnsiTheme="minorHAnsi"/>
              <w:noProof/>
              <w:sz w:val="22"/>
              <w:lang w:eastAsia="ru-RU"/>
            </w:rPr>
          </w:pPr>
          <w:hyperlink w:anchor="_Toc71684909" w:history="1">
            <w:r w:rsidRPr="009531CC">
              <w:rPr>
                <w:rStyle w:val="af1"/>
                <w:noProof/>
              </w:rPr>
              <w:t>Результаты тестирования</w:t>
            </w:r>
            <w:r>
              <w:rPr>
                <w:noProof/>
                <w:webHidden/>
              </w:rPr>
              <w:tab/>
            </w:r>
            <w:r>
              <w:rPr>
                <w:noProof/>
                <w:webHidden/>
              </w:rPr>
              <w:fldChar w:fldCharType="begin"/>
            </w:r>
            <w:r>
              <w:rPr>
                <w:noProof/>
                <w:webHidden/>
              </w:rPr>
              <w:instrText xml:space="preserve"> PAGEREF _Toc71684909 \h </w:instrText>
            </w:r>
            <w:r>
              <w:rPr>
                <w:noProof/>
                <w:webHidden/>
              </w:rPr>
            </w:r>
            <w:r>
              <w:rPr>
                <w:noProof/>
                <w:webHidden/>
              </w:rPr>
              <w:fldChar w:fldCharType="separate"/>
            </w:r>
            <w:r>
              <w:rPr>
                <w:noProof/>
                <w:webHidden/>
              </w:rPr>
              <w:t>56</w:t>
            </w:r>
            <w:r>
              <w:rPr>
                <w:noProof/>
                <w:webHidden/>
              </w:rPr>
              <w:fldChar w:fldCharType="end"/>
            </w:r>
          </w:hyperlink>
        </w:p>
        <w:p w:rsidR="00CE59AA" w:rsidRDefault="00CE59AA">
          <w:pPr>
            <w:pStyle w:val="14"/>
            <w:rPr>
              <w:rFonts w:asciiTheme="minorHAnsi" w:eastAsiaTheme="minorEastAsia" w:hAnsiTheme="minorHAnsi"/>
              <w:noProof/>
              <w:sz w:val="22"/>
              <w:lang w:eastAsia="ru-RU"/>
            </w:rPr>
          </w:pPr>
          <w:hyperlink w:anchor="_Toc71684910" w:history="1">
            <w:r w:rsidRPr="009531CC">
              <w:rPr>
                <w:rStyle w:val="af1"/>
                <w:noProof/>
              </w:rPr>
              <w:t>ссылки</w:t>
            </w:r>
            <w:r>
              <w:rPr>
                <w:noProof/>
                <w:webHidden/>
              </w:rPr>
              <w:tab/>
            </w:r>
            <w:r>
              <w:rPr>
                <w:noProof/>
                <w:webHidden/>
              </w:rPr>
              <w:fldChar w:fldCharType="begin"/>
            </w:r>
            <w:r>
              <w:rPr>
                <w:noProof/>
                <w:webHidden/>
              </w:rPr>
              <w:instrText xml:space="preserve"> PAGEREF _Toc71684910 \h </w:instrText>
            </w:r>
            <w:r>
              <w:rPr>
                <w:noProof/>
                <w:webHidden/>
              </w:rPr>
            </w:r>
            <w:r>
              <w:rPr>
                <w:noProof/>
                <w:webHidden/>
              </w:rPr>
              <w:fldChar w:fldCharType="separate"/>
            </w:r>
            <w:r>
              <w:rPr>
                <w:noProof/>
                <w:webHidden/>
              </w:rPr>
              <w:t>63</w:t>
            </w:r>
            <w:r>
              <w:rPr>
                <w:noProof/>
                <w:webHidden/>
              </w:rPr>
              <w:fldChar w:fldCharType="end"/>
            </w:r>
          </w:hyperlink>
        </w:p>
        <w:p w:rsidR="000E2217" w:rsidRDefault="00C528BA" w:rsidP="007D5B46">
          <w:pPr>
            <w:pStyle w:val="14"/>
          </w:pPr>
          <w:r w:rsidRPr="00C528BA">
            <w:rPr>
              <w:bCs/>
              <w:szCs w:val="28"/>
            </w:rPr>
            <w:fldChar w:fldCharType="end"/>
          </w:r>
        </w:p>
      </w:sdtContent>
    </w:sdt>
    <w:p w:rsidR="00C528BA" w:rsidRPr="00A55EA1" w:rsidRDefault="00C528BA" w:rsidP="007D5B46">
      <w:pPr>
        <w:pStyle w:val="14"/>
        <w:rPr>
          <w:lang w:val="en-US"/>
        </w:rPr>
      </w:pPr>
      <w:r>
        <w:rPr>
          <w:rFonts w:eastAsia="SimSun" w:cs="Times New Roman"/>
          <w:b/>
          <w:kern w:val="1"/>
          <w:szCs w:val="28"/>
          <w:lang w:eastAsia="ar-SA"/>
        </w:rPr>
        <w:br w:type="page"/>
      </w:r>
    </w:p>
    <w:p w:rsidR="00B8712B" w:rsidRPr="002A7123" w:rsidRDefault="00D67DF5" w:rsidP="002A7123">
      <w:pPr>
        <w:pStyle w:val="Style1"/>
      </w:pPr>
      <w:bookmarkStart w:id="2" w:name="_Toc71684895"/>
      <w:r w:rsidRPr="002A7123">
        <w:lastRenderedPageBreak/>
        <w:t>Введение</w:t>
      </w:r>
      <w:bookmarkEnd w:id="0"/>
      <w:bookmarkEnd w:id="2"/>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placeholder>
            <w:docPart w:val="DefaultPlaceholder_-1854013440"/>
          </w:placeholder>
        </w:sdtPr>
        <w:sdtContent>
          <w:r w:rsidR="008624B7">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YjNiNDg1NTItYTFjYy00YTA5LTg4YzctZDI1OTc3YTlmMTllIiwiVGV4dCI6IlszXSIsIldBSVZlcnNpb24iOiI2LjguMC4wIn0=}</w:instrText>
          </w:r>
          <w:r w:rsidR="008624B7">
            <w:rPr>
              <w:noProof/>
            </w:rPr>
            <w:fldChar w:fldCharType="separate"/>
          </w:r>
          <w:r w:rsidR="00EE7021">
            <w:rPr>
              <w:noProof/>
            </w:rPr>
            <w:t>[3]</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placeholder>
            <w:docPart w:val="DefaultPlaceholder_-1854013440"/>
          </w:placeholder>
        </w:sdtPr>
        <w:sdtContent>
          <w:r w:rsidR="00B2230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FhMWY2YTZiLTY1ZjktNGFhZi1iYWRhLTVmYTU2NDgwZGJmNiIsIlRleHQiOiJbNF0iLCJXQUlWZXJzaW9uIjoiNi44LjAuMCJ9}</w:instrText>
          </w:r>
          <w:r w:rsidR="00B22301">
            <w:rPr>
              <w:noProof/>
            </w:rPr>
            <w:fldChar w:fldCharType="separate"/>
          </w:r>
          <w:r w:rsidR="00EE7021">
            <w:rPr>
              <w:noProof/>
            </w:rPr>
            <w:t>[4]</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placeholder>
            <w:docPart w:val="DefaultPlaceholder_-1854013440"/>
          </w:placeholder>
        </w:sdtPr>
        <w:sdtContent>
          <w:r w:rsidR="00F2526B">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DY3MWU0LTQ5MmUtNDFkNy05MzA4LWM5NTBhZDUzMDRjZCIsIlJhbmdlTGVuZ3RoIjozLCJSZWZlcmVuY2VJZCI6ImQ3ODVmZDNiLTQzZmUtNGZhZC04ODA3LWVkOTFhYzU0MjY4O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lzcy5ydS9wcm9kdWN0cy9zZWN1cm9zLXRyYW5zaXQiLCJVcmlTdHJpbmciOiJodHRwczovL2lzcy5ydS9wcm9kdWN0cy9zZWN1cm9zLXRyYW5zaXQ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TQ6MTciLCJNb2RpZmllZEJ5IjoiX0RhbmlpbFNvbG9wb3YiLCJJZCI6ImI4OTEyN2U3LWMwYzEtNGRjZC1iMTA0LTBkMWQ4YzgzNmEzOCIsIk1vZGlmaWVkT24iOiIyMDIxLTAzLTE3VDE1OjE0OjE3IiwiUHJvamVjdCI</w:instrText>
          </w:r>
          <w:r w:rsidR="00EE7021" w:rsidRPr="00EE7021">
            <w:rPr>
              <w:noProof/>
            </w:rPr>
            <w:instrText>6</w:instrText>
          </w:r>
          <w:r w:rsidR="00EE7021">
            <w:rPr>
              <w:noProof/>
              <w:lang w:val="en-US"/>
            </w:rPr>
            <w:instrText>eyIkaWQiOiI</w:instrText>
          </w:r>
          <w:r w:rsidR="00EE7021" w:rsidRPr="00EE7021">
            <w:rPr>
              <w:noProof/>
            </w:rPr>
            <w:instrText>3</w:instrText>
          </w:r>
          <w:r w:rsidR="00EE7021">
            <w:rPr>
              <w:noProof/>
              <w:lang w:val="en-US"/>
            </w:rPr>
            <w:instrText>IiwiJHR</w:instrText>
          </w:r>
          <w:r w:rsidR="00EE7021" w:rsidRPr="00EE7021">
            <w:rPr>
              <w:noProof/>
            </w:rPr>
            <w:instrText>5</w:instrText>
          </w:r>
          <w:r w:rsidR="00EE7021">
            <w:rPr>
              <w:noProof/>
              <w:lang w:val="en-US"/>
            </w:rPr>
            <w:instrText>cGUiOiJ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w:instrText>
          </w:r>
          <w:r w:rsidR="00EE7021" w:rsidRPr="00EE7021">
            <w:rPr>
              <w:noProof/>
            </w:rPr>
            <w:instrText>5</w:instrText>
          </w:r>
          <w:r w:rsidR="00EE7021">
            <w:rPr>
              <w:noProof/>
              <w:lang w:val="en-US"/>
            </w:rPr>
            <w:instrText>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LCB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J</w:instrText>
          </w:r>
          <w:r w:rsidR="00EE7021" w:rsidRPr="00EE7021">
            <w:rPr>
              <w:noProof/>
            </w:rPr>
            <w:instrText>9</w:instrText>
          </w:r>
          <w:r w:rsidR="00EE7021">
            <w:rPr>
              <w:noProof/>
              <w:lang w:val="en-US"/>
            </w:rPr>
            <w:instrText>fV</w:instrText>
          </w:r>
          <w:r w:rsidR="00EE7021" w:rsidRPr="00EE7021">
            <w:rPr>
              <w:noProof/>
            </w:rPr>
            <w:instrText>0</w:instrText>
          </w:r>
          <w:r w:rsidR="00EE7021">
            <w:rPr>
              <w:noProof/>
              <w:lang w:val="en-US"/>
            </w:rPr>
            <w:instrText>sIk</w:instrText>
          </w:r>
          <w:r w:rsidR="00EE7021" w:rsidRPr="00EE7021">
            <w:rPr>
              <w:noProof/>
            </w:rPr>
            <w:instrText>9</w:instrText>
          </w:r>
          <w:r w:rsidR="00EE7021">
            <w:rPr>
              <w:noProof/>
              <w:lang w:val="en-US"/>
            </w:rPr>
            <w:instrText>ubGluZUFkZHJlc</w:instrText>
          </w:r>
          <w:r w:rsidR="00EE7021" w:rsidRPr="00EE7021">
            <w:rPr>
              <w:noProof/>
            </w:rPr>
            <w:instrText>3</w:instrText>
          </w:r>
          <w:r w:rsidR="00EE7021">
            <w:rPr>
              <w:noProof/>
              <w:lang w:val="en-US"/>
            </w:rPr>
            <w:instrText>MiOiJodHRwczovL</w:instrText>
          </w:r>
          <w:r w:rsidR="00EE7021" w:rsidRPr="00EE7021">
            <w:rPr>
              <w:noProof/>
            </w:rPr>
            <w:instrText>2</w:instrText>
          </w:r>
          <w:r w:rsidR="00EE7021">
            <w:rPr>
              <w:noProof/>
              <w:lang w:val="en-US"/>
            </w:rPr>
            <w:instrText>lzcy</w:instrText>
          </w:r>
          <w:r w:rsidR="00EE7021" w:rsidRPr="00EE7021">
            <w:rPr>
              <w:noProof/>
            </w:rPr>
            <w:instrText>5</w:instrText>
          </w:r>
          <w:r w:rsidR="00EE7021">
            <w:rPr>
              <w:noProof/>
              <w:lang w:val="en-US"/>
            </w:rPr>
            <w:instrText>ydS</w:instrText>
          </w:r>
          <w:r w:rsidR="00EE7021" w:rsidRPr="00EE7021">
            <w:rPr>
              <w:noProof/>
            </w:rPr>
            <w:instrText>9</w:instrText>
          </w:r>
          <w:r w:rsidR="00EE7021">
            <w:rPr>
              <w:noProof/>
              <w:lang w:val="en-US"/>
            </w:rPr>
            <w:instrText>wcm</w:instrText>
          </w:r>
          <w:r w:rsidR="00EE7021" w:rsidRPr="00EE7021">
            <w:rPr>
              <w:noProof/>
            </w:rPr>
            <w:instrText>9</w:instrText>
          </w:r>
          <w:r w:rsidR="00EE7021">
            <w:rPr>
              <w:noProof/>
              <w:lang w:val="en-US"/>
            </w:rPr>
            <w:instrText>kdWN</w:instrText>
          </w:r>
          <w:r w:rsidR="00EE7021" w:rsidRPr="00EE7021">
            <w:rPr>
              <w:noProof/>
            </w:rPr>
            <w:instrText>0</w:instrText>
          </w:r>
          <w:r w:rsidR="00EE7021">
            <w:rPr>
              <w:noProof/>
              <w:lang w:val="en-US"/>
            </w:rPr>
            <w:instrText>cy</w:instrText>
          </w:r>
          <w:r w:rsidR="00EE7021" w:rsidRPr="00EE7021">
            <w:rPr>
              <w:noProof/>
            </w:rPr>
            <w:instrText>9</w:instrText>
          </w:r>
          <w:r w:rsidR="00EE7021">
            <w:rPr>
              <w:noProof/>
              <w:lang w:val="en-US"/>
            </w:rPr>
            <w:instrText>zZWN</w:instrText>
          </w:r>
          <w:r w:rsidR="00EE7021" w:rsidRPr="00EE7021">
            <w:rPr>
              <w:noProof/>
            </w:rPr>
            <w:instrText>1</w:instrText>
          </w:r>
          <w:r w:rsidR="00EE7021">
            <w:rPr>
              <w:noProof/>
              <w:lang w:val="en-US"/>
            </w:rPr>
            <w:instrText>cm</w:instrText>
          </w:r>
          <w:r w:rsidR="00EE7021" w:rsidRPr="00EE7021">
            <w:rPr>
              <w:noProof/>
            </w:rPr>
            <w:instrText>9</w:instrText>
          </w:r>
          <w:r w:rsidR="00EE7021">
            <w:rPr>
              <w:noProof/>
              <w:lang w:val="en-US"/>
            </w:rPr>
            <w:instrText>zLXRyYW</w:instrText>
          </w:r>
          <w:r w:rsidR="00EE7021" w:rsidRPr="00EE7021">
            <w:rPr>
              <w:noProof/>
            </w:rPr>
            <w:instrText>5</w:instrText>
          </w:r>
          <w:r w:rsidR="00EE7021">
            <w:rPr>
              <w:noProof/>
              <w:lang w:val="en-US"/>
            </w:rPr>
            <w:instrText>zaXQiLCJPcmdhbml</w:instrText>
          </w:r>
          <w:r w:rsidR="00EE7021" w:rsidRPr="00EE7021">
            <w:rPr>
              <w:noProof/>
            </w:rPr>
            <w:instrText>6</w:instrText>
          </w:r>
          <w:r w:rsidR="00EE7021">
            <w:rPr>
              <w:noProof/>
              <w:lang w:val="en-US"/>
            </w:rPr>
            <w:instrText>YXRpb</w:instrText>
          </w:r>
          <w:r w:rsidR="00EE7021" w:rsidRPr="00EE7021">
            <w:rPr>
              <w:noProof/>
            </w:rPr>
            <w:instrText>25</w:instrText>
          </w:r>
          <w:r w:rsidR="00EE7021">
            <w:rPr>
              <w:noProof/>
              <w:lang w:val="en-US"/>
            </w:rPr>
            <w:instrText>zIjpbXSwiT</w:instrText>
          </w:r>
          <w:r w:rsidR="00EE7021" w:rsidRPr="00EE7021">
            <w:rPr>
              <w:noProof/>
            </w:rPr>
            <w:instrText>3</w:instrText>
          </w:r>
          <w:r w:rsidR="00EE7021">
            <w:rPr>
              <w:noProof/>
              <w:lang w:val="en-US"/>
            </w:rPr>
            <w:instrText>RoZXJzSW</w:instrText>
          </w:r>
          <w:r w:rsidR="00EE7021" w:rsidRPr="00EE7021">
            <w:rPr>
              <w:noProof/>
            </w:rPr>
            <w:instrText>52</w:instrText>
          </w:r>
          <w:r w:rsidR="00EE7021">
            <w:rPr>
              <w:noProof/>
              <w:lang w:val="en-US"/>
            </w:rPr>
            <w:instrText>b</w:instrText>
          </w:r>
          <w:r w:rsidR="00EE7021" w:rsidRPr="00EE7021">
            <w:rPr>
              <w:noProof/>
            </w:rPr>
            <w:instrText>2</w:instrText>
          </w:r>
          <w:r w:rsidR="00EE7021">
            <w:rPr>
              <w:noProof/>
              <w:lang w:val="en-US"/>
            </w:rPr>
            <w:instrText>x</w:instrText>
          </w:r>
          <w:r w:rsidR="00EE7021" w:rsidRPr="00EE7021">
            <w:rPr>
              <w:noProof/>
            </w:rPr>
            <w:instrText>2</w:instrText>
          </w:r>
          <w:r w:rsidR="00EE7021">
            <w:rPr>
              <w:noProof/>
              <w:lang w:val="en-US"/>
            </w:rPr>
            <w:instrText>ZWQiOltdLCJQdWJsaXNoZXJzIjpbXSwiUXVvdGF</w:instrText>
          </w:r>
          <w:r w:rsidR="00EE7021" w:rsidRPr="00EE7021">
            <w:rPr>
              <w:noProof/>
            </w:rPr>
            <w:instrText>0</w:instrText>
          </w:r>
          <w:r w:rsidR="00EE7021">
            <w:rPr>
              <w:noProof/>
              <w:lang w:val="en-US"/>
            </w:rPr>
            <w:instrText>aW</w:instrText>
          </w:r>
          <w:r w:rsidR="00EE7021" w:rsidRPr="00EE7021">
            <w:rPr>
              <w:noProof/>
            </w:rPr>
            <w:instrText>9</w:instrText>
          </w:r>
          <w:r w:rsidR="00EE7021">
            <w:rPr>
              <w:noProof/>
              <w:lang w:val="en-US"/>
            </w:rPr>
            <w:instrText>u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lJlZmVyZW</w:instrText>
          </w:r>
          <w:r w:rsidR="00EE7021" w:rsidRPr="00EE7021">
            <w:rPr>
              <w:noProof/>
            </w:rPr>
            <w:instrText>5</w:instrText>
          </w:r>
          <w:r w:rsidR="00EE7021">
            <w:rPr>
              <w:noProof/>
              <w:lang w:val="en-US"/>
            </w:rPr>
            <w:instrText>jZVR</w:instrText>
          </w:r>
          <w:r w:rsidR="00EE7021" w:rsidRPr="00EE7021">
            <w:rPr>
              <w:noProof/>
            </w:rPr>
            <w:instrText>5</w:instrText>
          </w:r>
          <w:r w:rsidR="00EE7021">
            <w:rPr>
              <w:noProof/>
              <w:lang w:val="en-US"/>
            </w:rPr>
            <w:instrText>cGUiOiJJbnRlcm</w:instrText>
          </w:r>
          <w:r w:rsidR="00EE7021" w:rsidRPr="00EE7021">
            <w:rPr>
              <w:noProof/>
            </w:rPr>
            <w:instrText>5</w:instrText>
          </w:r>
          <w:r w:rsidR="00EE7021">
            <w:rPr>
              <w:noProof/>
              <w:lang w:val="en-US"/>
            </w:rPr>
            <w:instrText>ldERvY</w:instrText>
          </w:r>
          <w:r w:rsidR="00EE7021" w:rsidRPr="00EE7021">
            <w:rPr>
              <w:noProof/>
            </w:rPr>
            <w:instrText>3</w:instrText>
          </w:r>
          <w:r w:rsidR="00EE7021">
            <w:rPr>
              <w:noProof/>
              <w:lang w:val="en-US"/>
            </w:rPr>
            <w:instrText>VtZW</w:instrText>
          </w:r>
          <w:r w:rsidR="00EE7021" w:rsidRPr="00EE7021">
            <w:rPr>
              <w:noProof/>
            </w:rPr>
            <w:instrText>50</w:instrText>
          </w:r>
          <w:r w:rsidR="00EE7021">
            <w:rPr>
              <w:noProof/>
              <w:lang w:val="en-US"/>
            </w:rPr>
            <w:instrText>IiwiU</w:instrText>
          </w:r>
          <w:r w:rsidR="00EE7021" w:rsidRPr="00EE7021">
            <w:rPr>
              <w:noProof/>
            </w:rPr>
            <w:instrText>2</w:instrText>
          </w:r>
          <w:r w:rsidR="00EE7021">
            <w:rPr>
              <w:noProof/>
              <w:lang w:val="en-US"/>
            </w:rPr>
            <w:instrText>hvcnRUaXRsZSI</w:instrText>
          </w:r>
          <w:r w:rsidR="00EE7021" w:rsidRPr="00EE7021">
            <w:rPr>
              <w:noProof/>
            </w:rPr>
            <w:instrText>6</w:instrText>
          </w:r>
          <w:r w:rsidR="00EE7021">
            <w:rPr>
              <w:noProof/>
              <w:lang w:val="en-US"/>
            </w:rPr>
            <w:instrText>ItCh</w:instrText>
          </w:r>
          <w:r w:rsidR="00EE7021" w:rsidRPr="00EE7021">
            <w:rPr>
              <w:noProof/>
            </w:rPr>
            <w:instrText>0</w:instrText>
          </w:r>
          <w:r w:rsidR="00EE7021">
            <w:rPr>
              <w:noProof/>
              <w:lang w:val="en-US"/>
            </w:rPr>
            <w:instrText>LjRgdGC</w:instrText>
          </w:r>
          <w:r w:rsidR="00EE7021" w:rsidRPr="00EE7021">
            <w:rPr>
              <w:noProof/>
            </w:rPr>
            <w:instrText>0</w:instrText>
          </w:r>
          <w:r w:rsidR="00EE7021">
            <w:rPr>
              <w:noProof/>
              <w:lang w:val="en-US"/>
            </w:rPr>
            <w:instrText>LXQvNCwINGA</w:instrText>
          </w:r>
          <w:r w:rsidR="00EE7021" w:rsidRPr="00EE7021">
            <w:rPr>
              <w:noProof/>
            </w:rPr>
            <w:instrText>0</w:instrText>
          </w:r>
          <w:r w:rsidR="00EE7021">
            <w:rPr>
              <w:noProof/>
              <w:lang w:val="en-US"/>
            </w:rPr>
            <w:instrText>LDRgdC</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w:instrText>
          </w:r>
          <w:r w:rsidR="00EE7021" w:rsidRPr="00EE7021">
            <w:rPr>
              <w:noProof/>
            </w:rPr>
            <w:instrText>9</w:instrText>
          </w:r>
          <w:r w:rsidR="00EE7021">
            <w:rPr>
              <w:noProof/>
              <w:lang w:val="en-US"/>
            </w:rPr>
            <w:instrText>C</w:instrText>
          </w:r>
          <w:r w:rsidR="00EE7021" w:rsidRPr="00EE7021">
            <w:rPr>
              <w:noProof/>
            </w:rPr>
            <w:instrText>90</w:instrText>
          </w:r>
          <w:r w:rsidR="00EE7021">
            <w:rPr>
              <w:noProof/>
              <w:lang w:val="en-US"/>
            </w:rPr>
            <w:instrText>LDQstCw</w:instrText>
          </w:r>
          <w:r w:rsidR="00EE7021" w:rsidRPr="00EE7021">
            <w:rPr>
              <w:noProof/>
            </w:rPr>
            <w:instrText>0</w:instrText>
          </w:r>
          <w:r w:rsidR="00EE7021">
            <w:rPr>
              <w:noProof/>
              <w:lang w:val="en-US"/>
            </w:rPr>
            <w:instrText>L</w:instrText>
          </w:r>
          <w:r w:rsidR="00EE7021" w:rsidRPr="00EE7021">
            <w:rPr>
              <w:noProof/>
            </w:rPr>
            <w:instrText>3</w:instrText>
          </w:r>
          <w:r w:rsidR="00EE7021">
            <w:rPr>
              <w:noProof/>
              <w:lang w:val="en-US"/>
            </w:rPr>
            <w:instrText>QuNGPIN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vNC</w:instrText>
          </w:r>
          <w:r w:rsidR="00EE7021" w:rsidRPr="00EE7021">
            <w:rPr>
              <w:noProof/>
            </w:rPr>
            <w:instrText>10</w:instrText>
          </w:r>
          <w:r w:rsidR="00EE7021">
            <w:rPr>
              <w:noProof/>
              <w:lang w:val="en-US"/>
            </w:rPr>
            <w:instrText>YDQvtCyINC</w:instrText>
          </w:r>
          <w:r w:rsidR="00EE7021" w:rsidRPr="00EE7021">
            <w:rPr>
              <w:noProof/>
            </w:rPr>
            <w:instrText>20</w:instrText>
          </w:r>
          <w:r w:rsidR="00EE7021">
            <w:rPr>
              <w:noProof/>
              <w:lang w:val="en-US"/>
            </w:rPr>
            <w:instrText>LXQu</w:instrText>
          </w:r>
          <w:r w:rsidR="00EE7021" w:rsidRPr="00EE7021">
            <w:rPr>
              <w:noProof/>
            </w:rPr>
            <w:instrText>9</w:instrText>
          </w:r>
          <w:r w:rsidR="00EE7021">
            <w:rPr>
              <w:noProof/>
              <w:lang w:val="en-US"/>
            </w:rPr>
            <w:instrText>C</w:instrText>
          </w:r>
          <w:r w:rsidR="00EE7021" w:rsidRPr="00EE7021">
            <w:rPr>
              <w:noProof/>
            </w:rPr>
            <w:instrText>10</w:instrText>
          </w:r>
          <w:r w:rsidR="00EE7021">
            <w:rPr>
              <w:noProof/>
              <w:lang w:val="en-US"/>
            </w:rPr>
            <w:instrText>LfQvdC</w:instrText>
          </w:r>
          <w:r w:rsidR="00EE7021" w:rsidRPr="00EE7021">
            <w:rPr>
              <w:noProof/>
            </w:rPr>
            <w:instrText>+0</w:instrText>
          </w:r>
          <w:r w:rsidR="00EE7021">
            <w:rPr>
              <w:noProof/>
              <w:lang w:val="en-US"/>
            </w:rPr>
            <w:instrText>LTQvt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tC</w:instrText>
          </w:r>
          <w:r w:rsidR="00EE7021" w:rsidRPr="00EE7021">
            <w:rPr>
              <w:noProof/>
            </w:rPr>
            <w:instrText>90</w:instrText>
          </w:r>
          <w:r w:rsidR="00EE7021">
            <w:rPr>
              <w:noProof/>
              <w:lang w:val="en-US"/>
            </w:rPr>
            <w:instrText>YvRhSDQstCw</w:instrText>
          </w:r>
          <w:r w:rsidR="00EE7021" w:rsidRPr="00EE7021">
            <w:rPr>
              <w:noProof/>
            </w:rPr>
            <w:instrText>0</w:instrText>
          </w:r>
          <w:r w:rsidR="00EE7021">
            <w:rPr>
              <w:noProof/>
              <w:lang w:val="en-US"/>
            </w:rPr>
            <w:instrText>LPQvt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siIsIlNob</w:instrText>
          </w:r>
          <w:r w:rsidR="00EE7021" w:rsidRPr="00EE7021">
            <w:rPr>
              <w:noProof/>
            </w:rPr>
            <w:instrText>3</w:instrText>
          </w:r>
          <w:r w:rsidR="00EE7021">
            <w:rPr>
              <w:noProof/>
              <w:lang w:val="en-US"/>
            </w:rPr>
            <w:instrText>J</w:instrText>
          </w:r>
          <w:r w:rsidR="00EE7021" w:rsidRPr="00EE7021">
            <w:rPr>
              <w:noProof/>
            </w:rPr>
            <w:instrText>0</w:instrText>
          </w:r>
          <w:r w:rsidR="00EE7021">
            <w:rPr>
              <w:noProof/>
              <w:lang w:val="en-US"/>
            </w:rPr>
            <w:instrText>VGl</w:instrText>
          </w:r>
          <w:r w:rsidR="00EE7021" w:rsidRPr="00EE7021">
            <w:rPr>
              <w:noProof/>
            </w:rPr>
            <w:instrText>0</w:instrText>
          </w:r>
          <w:r w:rsidR="00EE7021">
            <w:rPr>
              <w:noProof/>
              <w:lang w:val="en-US"/>
            </w:rPr>
            <w:instrText>bGVVcGRhdGVUeXBlIjowLCJTdGF</w:instrText>
          </w:r>
          <w:r w:rsidR="00EE7021" w:rsidRPr="00EE7021">
            <w:rPr>
              <w:noProof/>
            </w:rPr>
            <w:instrText>0</w:instrText>
          </w:r>
          <w:r w:rsidR="00EE7021">
            <w:rPr>
              <w:noProof/>
              <w:lang w:val="en-US"/>
            </w:rPr>
            <w:instrText>aWNJZHMiOlsiODI</w:instrText>
          </w:r>
          <w:r w:rsidR="00EE7021" w:rsidRPr="00EE7021">
            <w:rPr>
              <w:noProof/>
            </w:rPr>
            <w:instrText>2</w:instrText>
          </w:r>
          <w:r w:rsidR="00EE7021">
            <w:rPr>
              <w:noProof/>
              <w:lang w:val="en-US"/>
            </w:rPr>
            <w:instrText>NWZiNTMtMWQxZS</w:instrText>
          </w:r>
          <w:r w:rsidR="00EE7021" w:rsidRPr="00EE7021">
            <w:rPr>
              <w:noProof/>
            </w:rPr>
            <w:instrText>00</w:instrText>
          </w:r>
          <w:r w:rsidR="00EE7021">
            <w:rPr>
              <w:noProof/>
              <w:lang w:val="en-US"/>
            </w:rPr>
            <w:instrText>NzNlLWJkNTktZTU</w:instrText>
          </w:r>
          <w:r w:rsidR="00EE7021" w:rsidRPr="00EE7021">
            <w:rPr>
              <w:noProof/>
            </w:rPr>
            <w:instrText>2</w:instrText>
          </w:r>
          <w:r w:rsidR="00EE7021">
            <w:rPr>
              <w:noProof/>
              <w:lang w:val="en-US"/>
            </w:rPr>
            <w:instrText>ODcxZTU</w:instrText>
          </w:r>
          <w:r w:rsidR="00EE7021" w:rsidRPr="00EE7021">
            <w:rPr>
              <w:noProof/>
            </w:rPr>
            <w:instrText>2</w:instrText>
          </w:r>
          <w:r w:rsidR="00EE7021">
            <w:rPr>
              <w:noProof/>
              <w:lang w:val="en-US"/>
            </w:rPr>
            <w:instrText>OGE</w:instrText>
          </w:r>
          <w:r w:rsidR="00EE7021" w:rsidRPr="00EE7021">
            <w:rPr>
              <w:noProof/>
            </w:rPr>
            <w:instrText>3</w:instrText>
          </w:r>
          <w:r w:rsidR="00EE7021">
            <w:rPr>
              <w:noProof/>
              <w:lang w:val="en-US"/>
            </w:rPr>
            <w:instrText>Il</w:instrText>
          </w:r>
          <w:r w:rsidR="00EE7021" w:rsidRPr="00EE7021">
            <w:rPr>
              <w:noProof/>
            </w:rPr>
            <w:instrText>0</w:instrText>
          </w:r>
          <w:r w:rsidR="00EE7021">
            <w:rPr>
              <w:noProof/>
              <w:lang w:val="en-US"/>
            </w:rPr>
            <w:instrText>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0</w:instrText>
          </w:r>
          <w:r w:rsidR="00EE7021">
            <w:rPr>
              <w:noProof/>
              <w:lang w:val="en-US"/>
            </w:rPr>
            <w:instrText>NvbXBsZXhpdHkiOjA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1</w:instrText>
          </w:r>
          <w:r w:rsidR="00EE7021">
            <w:rPr>
              <w:noProof/>
              <w:lang w:val="en-US"/>
            </w:rPr>
            <w:instrText>NvdXJjZVRleHRGb</w:instrText>
          </w:r>
          <w:r w:rsidR="00EE7021" w:rsidRPr="00EE7021">
            <w:rPr>
              <w:noProof/>
            </w:rPr>
            <w:instrText>3</w:instrText>
          </w:r>
          <w:r w:rsidR="00EE7021">
            <w:rPr>
              <w:noProof/>
              <w:lang w:val="en-US"/>
            </w:rPr>
            <w:instrText>JtYXQiOjAsIlRhc</w:instrText>
          </w:r>
          <w:r w:rsidR="00EE7021" w:rsidRPr="00EE7021">
            <w:rPr>
              <w:noProof/>
            </w:rPr>
            <w:instrText>2</w:instrText>
          </w:r>
          <w:r w:rsidR="00EE7021">
            <w:rPr>
              <w:noProof/>
              <w:lang w:val="en-US"/>
            </w:rPr>
            <w:instrText>tzIjpbXSwiVGl</w:instrText>
          </w:r>
          <w:r w:rsidR="00EE7021" w:rsidRPr="00EE7021">
            <w:rPr>
              <w:noProof/>
            </w:rPr>
            <w:instrText>0</w:instrText>
          </w:r>
          <w:r w:rsidR="00EE7021">
            <w:rPr>
              <w:noProof/>
              <w:lang w:val="en-US"/>
            </w:rPr>
            <w:instrText>bGUiOiLQodC</w:instrText>
          </w:r>
          <w:r w:rsidR="00EE7021" w:rsidRPr="00EE7021">
            <w:rPr>
              <w:noProof/>
            </w:rPr>
            <w:instrText>40</w:instrText>
          </w:r>
          <w:r w:rsidR="00EE7021">
            <w:rPr>
              <w:noProof/>
              <w:lang w:val="en-US"/>
            </w:rPr>
            <w:instrText>YHRgtC</w:instrText>
          </w:r>
          <w:r w:rsidR="00EE7021" w:rsidRPr="00EE7021">
            <w:rPr>
              <w:noProof/>
            </w:rPr>
            <w:instrText>10</w:instrText>
          </w:r>
          <w:r w:rsidR="00EE7021">
            <w:rPr>
              <w:noProof/>
              <w:lang w:val="en-US"/>
            </w:rPr>
            <w:instrText>LzQsCDRgNCw</w:instrText>
          </w:r>
          <w:r w:rsidR="00EE7021" w:rsidRPr="00EE7021">
            <w:rPr>
              <w:noProof/>
            </w:rPr>
            <w:instrText>0</w:instrText>
          </w:r>
          <w:r w:rsidR="00EE7021">
            <w:rPr>
              <w:noProof/>
              <w:lang w:val="en-US"/>
            </w:rPr>
            <w:instrText>YHQv</w:instrText>
          </w:r>
          <w:r w:rsidR="00EE7021" w:rsidRPr="00EE7021">
            <w:rPr>
              <w:noProof/>
            </w:rPr>
            <w:instrText>9</w:instrText>
          </w:r>
          <w:r w:rsidR="00EE7021">
            <w:rPr>
              <w:noProof/>
              <w:lang w:val="en-US"/>
            </w:rPr>
            <w:instrText>C</w:instrText>
          </w:r>
          <w:r w:rsidR="00EE7021" w:rsidRPr="00EE7021">
            <w:rPr>
              <w:noProof/>
            </w:rPr>
            <w:instrText>+0</w:instrText>
          </w:r>
          <w:r w:rsidR="00EE7021">
            <w:rPr>
              <w:noProof/>
              <w:lang w:val="en-US"/>
            </w:rPr>
            <w:instrText>LfQvdCw</w:instrText>
          </w:r>
          <w:r w:rsidR="00EE7021" w:rsidRPr="00EE7021">
            <w:rPr>
              <w:noProof/>
            </w:rPr>
            <w:instrText>0</w:instrText>
          </w:r>
          <w:r w:rsidR="00EE7021">
            <w:rPr>
              <w:noProof/>
              <w:lang w:val="en-US"/>
            </w:rPr>
            <w:instrText>LLQsNC</w:instrText>
          </w:r>
          <w:r w:rsidR="00EE7021" w:rsidRPr="00EE7021">
            <w:rPr>
              <w:noProof/>
            </w:rPr>
            <w:instrText>90</w:instrText>
          </w:r>
          <w:r w:rsidR="00EE7021">
            <w:rPr>
              <w:noProof/>
              <w:lang w:val="en-US"/>
            </w:rPr>
            <w:instrText>LjRjyDQvdC</w:instrText>
          </w:r>
          <w:r w:rsidR="00EE7021" w:rsidRPr="00EE7021">
            <w:rPr>
              <w:noProof/>
            </w:rPr>
            <w:instrText>+0</w:instrText>
          </w:r>
          <w:r w:rsidR="00EE7021">
            <w:rPr>
              <w:noProof/>
              <w:lang w:val="en-US"/>
            </w:rPr>
            <w:instrText>LzQtd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siDQttC</w:instrText>
          </w:r>
          <w:r w:rsidR="00EE7021" w:rsidRPr="00EE7021">
            <w:rPr>
              <w:noProof/>
            </w:rPr>
            <w:instrText>10</w:instrText>
          </w:r>
          <w:r w:rsidR="00EE7021">
            <w:rPr>
              <w:noProof/>
              <w:lang w:val="en-US"/>
            </w:rPr>
            <w:instrText>LvQtdC</w:instrText>
          </w:r>
          <w:r w:rsidR="00EE7021" w:rsidRPr="00EE7021">
            <w:rPr>
              <w:noProof/>
            </w:rPr>
            <w:instrText>30</w:instrText>
          </w:r>
          <w:r w:rsidR="00EE7021">
            <w:rPr>
              <w:noProof/>
              <w:lang w:val="en-US"/>
            </w:rPr>
            <w:instrText>L</w:instrText>
          </w:r>
          <w:r w:rsidR="00EE7021" w:rsidRPr="00EE7021">
            <w:rPr>
              <w:noProof/>
            </w:rPr>
            <w:instrText>3</w:instrText>
          </w:r>
          <w:r w:rsidR="00EE7021">
            <w:rPr>
              <w:noProof/>
              <w:lang w:val="en-US"/>
            </w:rPr>
            <w:instrText>QvtC</w:instrText>
          </w:r>
          <w:r w:rsidR="00EE7021" w:rsidRPr="00EE7021">
            <w:rPr>
              <w:noProof/>
            </w:rPr>
            <w:instrText>00</w:instrText>
          </w:r>
          <w:r w:rsidR="00EE7021">
            <w:rPr>
              <w:noProof/>
              <w:lang w:val="en-US"/>
            </w:rPr>
            <w:instrText>L</w:instrText>
          </w:r>
          <w:r w:rsidR="00EE7021" w:rsidRPr="00EE7021">
            <w:rPr>
              <w:noProof/>
            </w:rPr>
            <w:instrText>7</w:instrText>
          </w:r>
          <w:r w:rsidR="00EE7021">
            <w:rPr>
              <w:noProof/>
              <w:lang w:val="en-US"/>
            </w:rPr>
            <w:instrText>RgNC</w:instrText>
          </w:r>
          <w:r w:rsidR="00EE7021" w:rsidRPr="00EE7021">
            <w:rPr>
              <w:noProof/>
            </w:rPr>
            <w:instrText>+0</w:instrText>
          </w:r>
          <w:r w:rsidR="00EE7021">
            <w:rPr>
              <w:noProof/>
              <w:lang w:val="en-US"/>
            </w:rPr>
            <w:instrText>LbQvdGL</w:instrText>
          </w:r>
          <w:r w:rsidR="00EE7021" w:rsidRPr="00EE7021">
            <w:rPr>
              <w:noProof/>
            </w:rPr>
            <w:instrText>0</w:instrText>
          </w:r>
          <w:r w:rsidR="00EE7021">
            <w:rPr>
              <w:noProof/>
              <w:lang w:val="en-US"/>
            </w:rPr>
            <w:instrText>YUg</w:instrText>
          </w:r>
          <w:r w:rsidR="00EE7021" w:rsidRPr="00EE7021">
            <w:rPr>
              <w:noProof/>
            </w:rPr>
            <w:instrText>0</w:instrText>
          </w:r>
          <w:r w:rsidR="00EE7021">
            <w:rPr>
              <w:noProof/>
              <w:lang w:val="en-US"/>
            </w:rPr>
            <w:instrText>LLQsNCz</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vdC</w:instrText>
          </w:r>
          <w:r w:rsidR="00EE7021" w:rsidRPr="00EE7021">
            <w:rPr>
              <w:noProof/>
            </w:rPr>
            <w:instrText>+0</w:instrText>
          </w:r>
          <w:r w:rsidR="00EE7021">
            <w:rPr>
              <w:noProof/>
              <w:lang w:val="en-US"/>
            </w:rPr>
            <w:instrText>LIiLCJUcmFuc</w:instrText>
          </w:r>
          <w:r w:rsidR="00EE7021" w:rsidRPr="00EE7021">
            <w:rPr>
              <w:noProof/>
            </w:rPr>
            <w:instrText>2</w:instrText>
          </w:r>
          <w:r w:rsidR="00EE7021">
            <w:rPr>
              <w:noProof/>
              <w:lang w:val="en-US"/>
            </w:rPr>
            <w:instrText>xhdG</w:instrText>
          </w:r>
          <w:r w:rsidR="00EE7021" w:rsidRPr="00EE7021">
            <w:rPr>
              <w:noProof/>
            </w:rPr>
            <w:instrText>9</w:instrText>
          </w:r>
          <w:r w:rsidR="00EE7021">
            <w:rPr>
              <w:noProof/>
              <w:lang w:val="en-US"/>
            </w:rPr>
            <w:instrText>y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kNyZWF</w:instrText>
          </w:r>
          <w:r w:rsidR="00EE7021" w:rsidRPr="00EE7021">
            <w:rPr>
              <w:noProof/>
            </w:rPr>
            <w:instrText>0</w:instrText>
          </w:r>
          <w:r w:rsidR="00EE7021">
            <w:rPr>
              <w:noProof/>
              <w:lang w:val="en-US"/>
            </w:rPr>
            <w:instrText>ZWRCeSI</w:instrText>
          </w:r>
          <w:r w:rsidR="00EE7021" w:rsidRPr="00EE7021">
            <w:rPr>
              <w:noProof/>
            </w:rPr>
            <w:instrText>6</w:instrText>
          </w:r>
          <w:r w:rsidR="00EE7021">
            <w:rPr>
              <w:noProof/>
              <w:lang w:val="en-US"/>
            </w:rPr>
            <w:instrText>Il</w:instrText>
          </w:r>
          <w:r w:rsidR="00EE7021" w:rsidRPr="00EE7021">
            <w:rPr>
              <w:noProof/>
            </w:rPr>
            <w:instrText>9</w:instrText>
          </w:r>
          <w:r w:rsidR="00EE7021">
            <w:rPr>
              <w:noProof/>
              <w:lang w:val="en-US"/>
            </w:rPr>
            <w:instrText>EYW</w:instrText>
          </w:r>
          <w:r w:rsidR="00EE7021" w:rsidRPr="00EE7021">
            <w:rPr>
              <w:noProof/>
            </w:rPr>
            <w:instrText>5</w:instrText>
          </w:r>
          <w:r w:rsidR="00EE7021">
            <w:rPr>
              <w:noProof/>
              <w:lang w:val="en-US"/>
            </w:rPr>
            <w:instrText>paWxTb</w:instrText>
          </w:r>
          <w:r w:rsidR="00EE7021" w:rsidRPr="00EE7021">
            <w:rPr>
              <w:noProof/>
            </w:rPr>
            <w:instrText>2</w:instrText>
          </w:r>
          <w:r w:rsidR="00EE7021">
            <w:rPr>
              <w:noProof/>
              <w:lang w:val="en-US"/>
            </w:rPr>
            <w:instrText>xvcG</w:instrText>
          </w:r>
          <w:r w:rsidR="00EE7021" w:rsidRPr="00EE7021">
            <w:rPr>
              <w:noProof/>
            </w:rPr>
            <w:instrText>92</w:instrText>
          </w:r>
          <w:r w:rsidR="00EE7021">
            <w:rPr>
              <w:noProof/>
              <w:lang w:val="en-US"/>
            </w:rPr>
            <w:instrText>IiwiQ</w:instrText>
          </w:r>
          <w:r w:rsidR="00EE7021" w:rsidRPr="00EE7021">
            <w:rPr>
              <w:noProof/>
            </w:rPr>
            <w:instrText>3</w:instrText>
          </w:r>
          <w:r w:rsidR="00EE7021">
            <w:rPr>
              <w:noProof/>
              <w:lang w:val="en-US"/>
            </w:rPr>
            <w:instrText>JlYXRlZE</w:instrText>
          </w:r>
          <w:r w:rsidR="00EE7021" w:rsidRPr="00EE7021">
            <w:rPr>
              <w:noProof/>
            </w:rPr>
            <w:instrText>9</w:instrText>
          </w:r>
          <w:r w:rsidR="00EE7021">
            <w:rPr>
              <w:noProof/>
              <w:lang w:val="en-US"/>
            </w:rPr>
            <w:instrText>uIjoiMjAyMS</w:instrText>
          </w:r>
          <w:r w:rsidR="00EE7021" w:rsidRPr="00EE7021">
            <w:rPr>
              <w:noProof/>
            </w:rPr>
            <w:instrText>0</w:instrText>
          </w:r>
          <w:r w:rsidR="00EE7021">
            <w:rPr>
              <w:noProof/>
              <w:lang w:val="en-US"/>
            </w:rPr>
            <w:instrText>wMy</w:instrText>
          </w:r>
          <w:r w:rsidR="00EE7021" w:rsidRPr="00EE7021">
            <w:rPr>
              <w:noProof/>
            </w:rPr>
            <w:instrText>0</w:instrText>
          </w:r>
          <w:r w:rsidR="00EE7021">
            <w:rPr>
              <w:noProof/>
              <w:lang w:val="en-US"/>
            </w:rPr>
            <w:instrText>xN</w:instrText>
          </w:r>
          <w:r w:rsidR="00EE7021" w:rsidRPr="00EE7021">
            <w:rPr>
              <w:noProof/>
            </w:rPr>
            <w:instrText>1</w:instrText>
          </w:r>
          <w:r w:rsidR="00EE7021">
            <w:rPr>
              <w:noProof/>
              <w:lang w:val="en-US"/>
            </w:rPr>
            <w:instrText>QxNToxMzo</w:instrText>
          </w:r>
          <w:r w:rsidR="00EE7021" w:rsidRPr="00EE7021">
            <w:rPr>
              <w:noProof/>
            </w:rPr>
            <w:instrText>1</w:instrText>
          </w:r>
          <w:r w:rsidR="00EE7021">
            <w:rPr>
              <w:noProof/>
              <w:lang w:val="en-US"/>
            </w:rPr>
            <w:instrText>NyIsIk</w:instrText>
          </w:r>
          <w:r w:rsidR="00EE7021" w:rsidRPr="00EE7021">
            <w:rPr>
              <w:noProof/>
            </w:rPr>
            <w:instrText>1</w:instrText>
          </w:r>
          <w:r w:rsidR="00EE7021">
            <w:rPr>
              <w:noProof/>
              <w:lang w:val="en-US"/>
            </w:rPr>
            <w:instrText>vZGlmaWVkQnkiOiJfRGFuaWlsU</w:instrText>
          </w:r>
          <w:r w:rsidR="00EE7021" w:rsidRPr="00EE7021">
            <w:rPr>
              <w:noProof/>
            </w:rPr>
            <w:instrText>29</w:instrText>
          </w:r>
          <w:r w:rsidR="00EE7021">
            <w:rPr>
              <w:noProof/>
              <w:lang w:val="en-US"/>
            </w:rPr>
            <w:instrText>sb</w:instrText>
          </w:r>
          <w:r w:rsidR="00EE7021" w:rsidRPr="00EE7021">
            <w:rPr>
              <w:noProof/>
            </w:rPr>
            <w:instrText>3</w:instrText>
          </w:r>
          <w:r w:rsidR="00EE7021">
            <w:rPr>
              <w:noProof/>
              <w:lang w:val="en-US"/>
            </w:rPr>
            <w:instrText>BvdiIsIklkIjoiZDc</w:instrText>
          </w:r>
          <w:r w:rsidR="00EE7021" w:rsidRPr="00EE7021">
            <w:rPr>
              <w:noProof/>
            </w:rPr>
            <w:instrText>4</w:instrText>
          </w:r>
          <w:r w:rsidR="00EE7021">
            <w:rPr>
              <w:noProof/>
              <w:lang w:val="en-US"/>
            </w:rPr>
            <w:instrText>NWZkM</w:instrText>
          </w:r>
          <w:r w:rsidR="00EE7021" w:rsidRPr="00EE7021">
            <w:rPr>
              <w:noProof/>
            </w:rPr>
            <w:instrText>2</w:instrText>
          </w:r>
          <w:r w:rsidR="00EE7021">
            <w:rPr>
              <w:noProof/>
              <w:lang w:val="en-US"/>
            </w:rPr>
            <w:instrText>ItNDNmZS</w:instrText>
          </w:r>
          <w:r w:rsidR="00EE7021" w:rsidRPr="00EE7021">
            <w:rPr>
              <w:noProof/>
            </w:rPr>
            <w:instrText>00</w:instrText>
          </w:r>
          <w:r w:rsidR="00EE7021">
            <w:rPr>
              <w:noProof/>
              <w:lang w:val="en-US"/>
            </w:rPr>
            <w:instrText>ZmFkLTg</w:instrText>
          </w:r>
          <w:r w:rsidR="00EE7021" w:rsidRPr="00EE7021">
            <w:rPr>
              <w:noProof/>
            </w:rPr>
            <w:instrText>4</w:instrText>
          </w:r>
          <w:r w:rsidR="00EE7021">
            <w:rPr>
              <w:noProof/>
              <w:lang w:val="en-US"/>
            </w:rPr>
            <w:instrText>MDctZWQ</w:instrText>
          </w:r>
          <w:r w:rsidR="00EE7021" w:rsidRPr="00EE7021">
            <w:rPr>
              <w:noProof/>
            </w:rPr>
            <w:instrText>5</w:instrText>
          </w:r>
          <w:r w:rsidR="00EE7021">
            <w:rPr>
              <w:noProof/>
              <w:lang w:val="en-US"/>
            </w:rPr>
            <w:instrText>MWFjNTQyNjg</w:instrText>
          </w:r>
          <w:r w:rsidR="00EE7021" w:rsidRPr="00EE7021">
            <w:rPr>
              <w:noProof/>
            </w:rPr>
            <w:instrText>5</w:instrText>
          </w:r>
          <w:r w:rsidR="00EE7021">
            <w:rPr>
              <w:noProof/>
              <w:lang w:val="en-US"/>
            </w:rPr>
            <w:instrText>IiwiTW</w:instrText>
          </w:r>
          <w:r w:rsidR="00EE7021" w:rsidRPr="00EE7021">
            <w:rPr>
              <w:noProof/>
            </w:rPr>
            <w:instrText>9</w:instrText>
          </w:r>
          <w:r w:rsidR="00EE7021">
            <w:rPr>
              <w:noProof/>
              <w:lang w:val="en-US"/>
            </w:rPr>
            <w:instrText>kaWZpZWRPbiI</w:instrText>
          </w:r>
          <w:r w:rsidR="00EE7021" w:rsidRPr="00EE7021">
            <w:rPr>
              <w:noProof/>
            </w:rPr>
            <w:instrText>6</w:instrText>
          </w:r>
          <w:r w:rsidR="00EE7021">
            <w:rPr>
              <w:noProof/>
              <w:lang w:val="en-US"/>
            </w:rPr>
            <w:instrText>IjIwMjEtMDMtMTdUMTU</w:instrText>
          </w:r>
          <w:r w:rsidR="00EE7021" w:rsidRPr="00EE7021">
            <w:rPr>
              <w:noProof/>
            </w:rPr>
            <w:instrText>6</w:instrText>
          </w:r>
          <w:r w:rsidR="00EE7021">
            <w:rPr>
              <w:noProof/>
              <w:lang w:val="en-US"/>
            </w:rPr>
            <w:instrText>MTQ</w:instrText>
          </w:r>
          <w:r w:rsidR="00EE7021" w:rsidRPr="00EE7021">
            <w:rPr>
              <w:noProof/>
            </w:rPr>
            <w:instrText>6</w:instrText>
          </w:r>
          <w:r w:rsidR="00EE7021">
            <w:rPr>
              <w:noProof/>
              <w:lang w:val="en-US"/>
            </w:rPr>
            <w:instrText>MTciLCJ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Ijp</w:instrText>
          </w:r>
          <w:r w:rsidR="00EE7021" w:rsidRPr="00EE7021">
            <w:rPr>
              <w:noProof/>
            </w:rPr>
            <w:instrText>7</w:instrText>
          </w:r>
          <w:r w:rsidR="00EE7021">
            <w:rPr>
              <w:noProof/>
              <w:lang w:val="en-US"/>
            </w:rPr>
            <w:instrText>IiRyZWYiOiI</w:instrText>
          </w:r>
          <w:r w:rsidR="00EE7021" w:rsidRPr="00EE7021">
            <w:rPr>
              <w:noProof/>
            </w:rPr>
            <w:instrText>3</w:instrText>
          </w:r>
          <w:r w:rsidR="00EE7021">
            <w:rPr>
              <w:noProof/>
              <w:lang w:val="en-US"/>
            </w:rPr>
            <w:instrText>In</w:instrText>
          </w:r>
          <w:r w:rsidR="00EE7021" w:rsidRPr="00EE7021">
            <w:rPr>
              <w:noProof/>
            </w:rPr>
            <w:instrText>19</w:instrText>
          </w:r>
          <w:r w:rsidR="00EE7021">
            <w:rPr>
              <w:noProof/>
              <w:lang w:val="en-US"/>
            </w:rPr>
            <w:instrText>LCJVc</w:instrText>
          </w:r>
          <w:r w:rsidR="00EE7021" w:rsidRPr="00EE7021">
            <w:rPr>
              <w:noProof/>
            </w:rPr>
            <w:instrText>2</w:instrText>
          </w:r>
          <w:r w:rsidR="00EE7021">
            <w:rPr>
              <w:noProof/>
              <w:lang w:val="en-US"/>
            </w:rPr>
            <w:instrText>VOdW</w:instrText>
          </w:r>
          <w:r w:rsidR="00EE7021" w:rsidRPr="00EE7021">
            <w:rPr>
              <w:noProof/>
            </w:rPr>
            <w:instrText>1</w:instrText>
          </w:r>
          <w:r w:rsidR="00EE7021">
            <w:rPr>
              <w:noProof/>
              <w:lang w:val="en-US"/>
            </w:rPr>
            <w:instrText>iZXJpbmdUeXBlT</w:instrText>
          </w:r>
          <w:r w:rsidR="00EE7021" w:rsidRPr="00EE7021">
            <w:rPr>
              <w:noProof/>
            </w:rPr>
            <w:instrText>2</w:instrText>
          </w:r>
          <w:r w:rsidR="00EE7021">
            <w:rPr>
              <w:noProof/>
              <w:lang w:val="en-US"/>
            </w:rPr>
            <w:instrText>ZQYXJlbnREb</w:instrText>
          </w:r>
          <w:r w:rsidR="00EE7021" w:rsidRPr="00EE7021">
            <w:rPr>
              <w:noProof/>
            </w:rPr>
            <w:instrText>2</w:instrText>
          </w:r>
          <w:r w:rsidR="00EE7021">
            <w:rPr>
              <w:noProof/>
              <w:lang w:val="en-US"/>
            </w:rPr>
            <w:instrText>N</w:instrText>
          </w:r>
          <w:r w:rsidR="00EE7021" w:rsidRPr="00EE7021">
            <w:rPr>
              <w:noProof/>
            </w:rPr>
            <w:instrText>1</w:instrText>
          </w:r>
          <w:r w:rsidR="00EE7021">
            <w:rPr>
              <w:noProof/>
              <w:lang w:val="en-US"/>
            </w:rPr>
            <w:instrText>bWVudCI</w:instrText>
          </w:r>
          <w:r w:rsidR="00EE7021" w:rsidRPr="00EE7021">
            <w:rPr>
              <w:noProof/>
            </w:rPr>
            <w:instrText>6</w:instrText>
          </w:r>
          <w:r w:rsidR="00EE7021">
            <w:rPr>
              <w:noProof/>
              <w:lang w:val="en-US"/>
            </w:rPr>
            <w:instrText>ZmFsc</w:instrText>
          </w:r>
          <w:r w:rsidR="00EE7021" w:rsidRPr="00EE7021">
            <w:rPr>
              <w:noProof/>
            </w:rPr>
            <w:instrText>2</w:instrText>
          </w:r>
          <w:r w:rsidR="00EE7021">
            <w:rPr>
              <w:noProof/>
              <w:lang w:val="en-US"/>
            </w:rPr>
            <w:instrText>V</w:instrText>
          </w:r>
          <w:r w:rsidR="00EE7021" w:rsidRPr="00EE7021">
            <w:rPr>
              <w:noProof/>
            </w:rPr>
            <w:instrText>9</w:instrText>
          </w:r>
          <w:r w:rsidR="00EE7021">
            <w:rPr>
              <w:noProof/>
              <w:lang w:val="en-US"/>
            </w:rPr>
            <w:instrText>XSwiRm</w:instrText>
          </w:r>
          <w:r w:rsidR="00EE7021" w:rsidRPr="00EE7021">
            <w:rPr>
              <w:noProof/>
            </w:rPr>
            <w:instrText>9</w:instrText>
          </w:r>
          <w:r w:rsidR="00EE7021">
            <w:rPr>
              <w:noProof/>
              <w:lang w:val="en-US"/>
            </w:rPr>
            <w:instrText>ybWF</w:instrText>
          </w:r>
          <w:r w:rsidR="00EE7021" w:rsidRPr="00EE7021">
            <w:rPr>
              <w:noProof/>
            </w:rPr>
            <w:instrText>0</w:instrText>
          </w:r>
          <w:r w:rsidR="00EE7021">
            <w:rPr>
              <w:noProof/>
              <w:lang w:val="en-US"/>
            </w:rPr>
            <w:instrText>dGVkVGV</w:instrText>
          </w:r>
          <w:r w:rsidR="00EE7021" w:rsidRPr="00EE7021">
            <w:rPr>
              <w:noProof/>
            </w:rPr>
            <w:instrText>4</w:instrText>
          </w:r>
          <w:r w:rsidR="00EE7021">
            <w:rPr>
              <w:noProof/>
              <w:lang w:val="en-US"/>
            </w:rPr>
            <w:instrText>dCI</w:instrText>
          </w:r>
          <w:r w:rsidR="00EE7021" w:rsidRPr="00EE7021">
            <w:rPr>
              <w:noProof/>
            </w:rPr>
            <w:instrText>6</w:instrText>
          </w:r>
          <w:r w:rsidR="00EE7021">
            <w:rPr>
              <w:noProof/>
              <w:lang w:val="en-US"/>
            </w:rPr>
            <w:instrText>eyIkaWQiOiI</w:instrText>
          </w:r>
          <w:r w:rsidR="00EE7021" w:rsidRPr="00EE7021">
            <w:rPr>
              <w:noProof/>
            </w:rPr>
            <w:instrText>4</w:instrText>
          </w:r>
          <w:r w:rsidR="00EE7021">
            <w:rPr>
              <w:noProof/>
              <w:lang w:val="en-US"/>
            </w:rPr>
            <w:instrText>IiwiQ</w:instrText>
          </w:r>
          <w:r w:rsidR="00EE7021" w:rsidRPr="00EE7021">
            <w:rPr>
              <w:noProof/>
            </w:rPr>
            <w:instrText>291</w:instrText>
          </w:r>
          <w:r w:rsidR="00EE7021">
            <w:rPr>
              <w:noProof/>
              <w:lang w:val="en-US"/>
            </w:rPr>
            <w:instrText>bnQiOjEsIlRleHRVbml</w:instrText>
          </w:r>
          <w:r w:rsidR="00EE7021" w:rsidRPr="00EE7021">
            <w:rPr>
              <w:noProof/>
            </w:rPr>
            <w:instrText>0</w:instrText>
          </w:r>
          <w:r w:rsidR="00EE7021">
            <w:rPr>
              <w:noProof/>
              <w:lang w:val="en-US"/>
            </w:rPr>
            <w:instrText>cyI</w:instrText>
          </w:r>
          <w:r w:rsidR="00EE7021" w:rsidRPr="00EE7021">
            <w:rPr>
              <w:noProof/>
            </w:rPr>
            <w:instrText>6</w:instrText>
          </w:r>
          <w:r w:rsidR="00EE7021">
            <w:rPr>
              <w:noProof/>
              <w:lang w:val="en-US"/>
            </w:rPr>
            <w:instrText>W</w:instrText>
          </w:r>
          <w:r w:rsidR="00EE7021" w:rsidRPr="00EE7021">
            <w:rPr>
              <w:noProof/>
            </w:rPr>
            <w:instrText>3</w:instrText>
          </w:r>
          <w:r w:rsidR="00EE7021">
            <w:rPr>
              <w:noProof/>
              <w:lang w:val="en-US"/>
            </w:rPr>
            <w:instrText>siJGlkIjoiOSIsIkZvbnRTdHlsZSI</w:instrText>
          </w:r>
          <w:r w:rsidR="00EE7021" w:rsidRPr="00EE7021">
            <w:rPr>
              <w:noProof/>
            </w:rPr>
            <w:instrText>6</w:instrText>
          </w:r>
          <w:r w:rsidR="00EE7021">
            <w:rPr>
              <w:noProof/>
              <w:lang w:val="en-US"/>
            </w:rPr>
            <w:instrText>eyIkaWQiOiIxMCIsIk</w:instrText>
          </w:r>
          <w:r w:rsidR="00EE7021" w:rsidRPr="00EE7021">
            <w:rPr>
              <w:noProof/>
            </w:rPr>
            <w:instrText>5</w:instrText>
          </w:r>
          <w:r w:rsidR="00EE7021">
            <w:rPr>
              <w:noProof/>
              <w:lang w:val="en-US"/>
            </w:rPr>
            <w:instrText>ldXRyYWwiOnRydWV</w:instrText>
          </w:r>
          <w:r w:rsidR="00EE7021" w:rsidRPr="00EE7021">
            <w:rPr>
              <w:noProof/>
            </w:rPr>
            <w:instrText>9</w:instrText>
          </w:r>
          <w:r w:rsidR="00EE7021">
            <w:rPr>
              <w:noProof/>
              <w:lang w:val="en-US"/>
            </w:rPr>
            <w:instrText>LCJSZWFkaW</w:instrText>
          </w:r>
          <w:r w:rsidR="00EE7021" w:rsidRPr="00EE7021">
            <w:rPr>
              <w:noProof/>
            </w:rPr>
            <w:instrText>5</w:instrText>
          </w:r>
          <w:r w:rsidR="00EE7021">
            <w:rPr>
              <w:noProof/>
              <w:lang w:val="en-US"/>
            </w:rPr>
            <w:instrText>nT</w:instrText>
          </w:r>
          <w:r w:rsidR="00EE7021" w:rsidRPr="00EE7021">
            <w:rPr>
              <w:noProof/>
            </w:rPr>
            <w:instrText>3</w:instrText>
          </w:r>
          <w:r w:rsidR="00EE7021">
            <w:rPr>
              <w:noProof/>
              <w:lang w:val="en-US"/>
            </w:rPr>
            <w:instrText>JkZXIiOjEsIlRleHQiOiJbN</w:instrText>
          </w:r>
          <w:r w:rsidR="00EE7021" w:rsidRPr="00EE7021">
            <w:rPr>
              <w:noProof/>
            </w:rPr>
            <w:instrText>10</w:instrText>
          </w:r>
          <w:r w:rsidR="00EE7021">
            <w:rPr>
              <w:noProof/>
              <w:lang w:val="en-US"/>
            </w:rPr>
            <w:instrText>ifV</w:instrText>
          </w:r>
          <w:r w:rsidR="00EE7021" w:rsidRPr="00EE7021">
            <w:rPr>
              <w:noProof/>
            </w:rPr>
            <w:instrText>19</w:instrText>
          </w:r>
          <w:r w:rsidR="00EE7021">
            <w:rPr>
              <w:noProof/>
              <w:lang w:val="en-US"/>
            </w:rPr>
            <w:instrText>LCJUYWciOiJDaXRhdmlQbGFjZWhvbGRlciNkZWY</w:instrText>
          </w:r>
          <w:r w:rsidR="00EE7021" w:rsidRPr="00EE7021">
            <w:rPr>
              <w:noProof/>
            </w:rPr>
            <w:instrText>4</w:instrText>
          </w:r>
          <w:r w:rsidR="00EE7021">
            <w:rPr>
              <w:noProof/>
              <w:lang w:val="en-US"/>
            </w:rPr>
            <w:instrText>MDA</w:instrText>
          </w:r>
          <w:r w:rsidR="00EE7021" w:rsidRPr="00EE7021">
            <w:rPr>
              <w:noProof/>
            </w:rPr>
            <w:instrText>2</w:instrText>
          </w:r>
          <w:r w:rsidR="00EE7021">
            <w:rPr>
              <w:noProof/>
              <w:lang w:val="en-US"/>
            </w:rPr>
            <w:instrText>OS</w:instrText>
          </w:r>
          <w:r w:rsidR="00EE7021" w:rsidRPr="00EE7021">
            <w:rPr>
              <w:noProof/>
            </w:rPr>
            <w:instrText>1</w:instrText>
          </w:r>
          <w:r w:rsidR="00EE7021">
            <w:rPr>
              <w:noProof/>
              <w:lang w:val="en-US"/>
            </w:rPr>
            <w:instrText>lNGI</w:instrText>
          </w:r>
          <w:r w:rsidR="00EE7021" w:rsidRPr="00EE7021">
            <w:rPr>
              <w:noProof/>
            </w:rPr>
            <w:instrText>5</w:instrText>
          </w:r>
          <w:r w:rsidR="00EE7021">
            <w:rPr>
              <w:noProof/>
              <w:lang w:val="en-US"/>
            </w:rPr>
            <w:instrText>LTQ</w:instrText>
          </w:r>
          <w:r w:rsidR="00EE7021" w:rsidRPr="00EE7021">
            <w:rPr>
              <w:noProof/>
            </w:rPr>
            <w:instrText>0</w:instrText>
          </w:r>
          <w:r w:rsidR="00EE7021">
            <w:rPr>
              <w:noProof/>
              <w:lang w:val="en-US"/>
            </w:rPr>
            <w:instrText>YjktOGQyNS</w:instrText>
          </w:r>
          <w:r w:rsidR="00EE7021" w:rsidRPr="00EE7021">
            <w:rPr>
              <w:noProof/>
            </w:rPr>
            <w:instrText>1</w:instrText>
          </w:r>
          <w:r w:rsidR="00EE7021">
            <w:rPr>
              <w:noProof/>
              <w:lang w:val="en-US"/>
            </w:rPr>
            <w:instrText>mY</w:instrText>
          </w:r>
          <w:r w:rsidR="00EE7021" w:rsidRPr="00EE7021">
            <w:rPr>
              <w:noProof/>
            </w:rPr>
            <w:instrText>2</w:instrText>
          </w:r>
          <w:r w:rsidR="00EE7021">
            <w:rPr>
              <w:noProof/>
              <w:lang w:val="en-US"/>
            </w:rPr>
            <w:instrText>IwMzE</w:instrText>
          </w:r>
          <w:r w:rsidR="00EE7021" w:rsidRPr="00EE7021">
            <w:rPr>
              <w:noProof/>
            </w:rPr>
            <w:instrText>5</w:instrText>
          </w:r>
          <w:r w:rsidR="00EE7021">
            <w:rPr>
              <w:noProof/>
              <w:lang w:val="en-US"/>
            </w:rPr>
            <w:instrText>NzBkZWIiLCJUZXh</w:instrText>
          </w:r>
          <w:r w:rsidR="00EE7021" w:rsidRPr="00EE7021">
            <w:rPr>
              <w:noProof/>
            </w:rPr>
            <w:instrText>0</w:instrText>
          </w:r>
          <w:r w:rsidR="00EE7021">
            <w:rPr>
              <w:noProof/>
              <w:lang w:val="en-US"/>
            </w:rPr>
            <w:instrText>IjoiWzddIiwiV</w:instrText>
          </w:r>
          <w:r w:rsidR="00EE7021" w:rsidRPr="00EE7021">
            <w:rPr>
              <w:noProof/>
            </w:rPr>
            <w:instrText>0</w:instrText>
          </w:r>
          <w:r w:rsidR="00EE7021">
            <w:rPr>
              <w:noProof/>
              <w:lang w:val="en-US"/>
            </w:rPr>
            <w:instrText>FJVmVyc</w:instrText>
          </w:r>
          <w:r w:rsidR="00EE7021" w:rsidRPr="00EE7021">
            <w:rPr>
              <w:noProof/>
            </w:rPr>
            <w:instrText>2</w:instrText>
          </w:r>
          <w:r w:rsidR="00EE7021">
            <w:rPr>
              <w:noProof/>
              <w:lang w:val="en-US"/>
            </w:rPr>
            <w:instrText>lvbiI</w:instrText>
          </w:r>
          <w:r w:rsidR="00EE7021" w:rsidRPr="00EE7021">
            <w:rPr>
              <w:noProof/>
            </w:rPr>
            <w:instrText>6</w:instrText>
          </w:r>
          <w:r w:rsidR="00EE7021">
            <w:rPr>
              <w:noProof/>
              <w:lang w:val="en-US"/>
            </w:rPr>
            <w:instrText>IjYuOC</w:instrText>
          </w:r>
          <w:r w:rsidR="00EE7021" w:rsidRPr="00EE7021">
            <w:rPr>
              <w:noProof/>
            </w:rPr>
            <w:instrText>4</w:instrText>
          </w:r>
          <w:r w:rsidR="00EE7021">
            <w:rPr>
              <w:noProof/>
              <w:lang w:val="en-US"/>
            </w:rPr>
            <w:instrText>wLjAifQ</w:instrText>
          </w:r>
          <w:r w:rsidR="00EE7021" w:rsidRPr="00EE7021">
            <w:rPr>
              <w:noProof/>
            </w:rPr>
            <w:instrText>==}</w:instrText>
          </w:r>
          <w:r w:rsidR="00F2526B">
            <w:rPr>
              <w:noProof/>
              <w:lang w:val="en-US"/>
            </w:rPr>
            <w:fldChar w:fldCharType="separate"/>
          </w:r>
          <w:r w:rsidR="00EE7021">
            <w:rPr>
              <w:noProof/>
            </w:rPr>
            <w:t>[7]</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placeholder>
            <w:docPart w:val="DefaultPlaceholder_-1854013440"/>
          </w:placeholder>
        </w:sdtPr>
        <w:sdtContent>
          <w:r w:rsidR="00205649">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}</w:instrText>
          </w:r>
          <w:r w:rsidR="00205649">
            <w:rPr>
              <w:noProof/>
              <w:lang w:val="en-US"/>
            </w:rPr>
            <w:fldChar w:fldCharType="separate"/>
          </w:r>
          <w:r w:rsidR="00EE7021">
            <w:rPr>
              <w:noProof/>
            </w:rPr>
            <w:t>[2]</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placeholder>
            <w:docPart w:val="767CC61CCBB84809B3D321B377147BE2"/>
          </w:placeholder>
        </w:sdtPr>
        <w:sdtContent>
          <w:r>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MzYjk5NThkMi0xMjY3LTQyYTMtYWY0Yy1lNTYxNTk3OTBlYmYiLCJUZXh0IjoiWzZdIiwiV0FJVmVyc2lvbiI6IjYuOC4wLjAifQ==}</w:instrText>
          </w:r>
          <w:r>
            <w:rPr>
              <w:noProof/>
            </w:rPr>
            <w:fldChar w:fldCharType="separate"/>
          </w:r>
          <w:r w:rsidR="00EE7021">
            <w:rPr>
              <w:noProof/>
            </w:rPr>
            <w:t>[6]</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6B4620" w:rsidRPr="0049591B" w:rsidRDefault="00F162D9" w:rsidP="005B39C7">
      <w:pPr>
        <w:pStyle w:val="StyleText"/>
      </w:pPr>
      <w:r w:rsidRPr="009E72A4">
        <w:rPr>
          <w:b/>
        </w:rPr>
        <w:t>Цель</w:t>
      </w:r>
      <w:r w:rsidR="006B4620">
        <w:rPr>
          <w:b/>
        </w:rPr>
        <w:t xml:space="preserve"> данного курсового проекта</w:t>
      </w:r>
      <w:r w:rsidR="00395039">
        <w:t xml:space="preserve"> </w:t>
      </w:r>
      <w:r w:rsidR="006B4620">
        <w:t>состоит в увеличении скорости разгрузки полувагонов и автоматизированном</w:t>
      </w:r>
      <w:r w:rsidR="005B39C7">
        <w:t xml:space="preserve"> информировании</w:t>
      </w:r>
      <w:r w:rsidR="006B4620">
        <w:t xml:space="preserve"> уполномоченных лиц о прибытии определённого вещества</w:t>
      </w:r>
      <w:r w:rsidR="006B4620" w:rsidRPr="00A6086A">
        <w:t xml:space="preserve">, </w:t>
      </w:r>
      <w:r w:rsidR="006B4620">
        <w:t>заранее определённого по накладной.</w:t>
      </w:r>
    </w:p>
    <w:p w:rsidR="00576ED4" w:rsidRDefault="00F162D9" w:rsidP="00F13009">
      <w:pPr>
        <w:pStyle w:val="StyleText"/>
        <w:rPr>
          <w:b/>
        </w:rPr>
      </w:pPr>
      <w:r w:rsidRPr="00F162D9">
        <w:rPr>
          <w:b/>
        </w:rPr>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49591B" w:rsidRDefault="007E354D" w:rsidP="005B39C7">
      <w:pPr>
        <w:pStyle w:val="StyleText"/>
      </w:pPr>
      <w:r>
        <w:t>5) Анализ результатов те</w:t>
      </w:r>
      <w:r w:rsidR="001C6148">
        <w:t>стирования и подведение итогов.</w:t>
      </w:r>
    </w:p>
    <w:p w:rsidR="005B39C7" w:rsidRPr="001C6148" w:rsidRDefault="005B39C7" w:rsidP="005B39C7">
      <w:pPr>
        <w:pStyle w:val="StyleText"/>
      </w:pPr>
    </w:p>
    <w:p w:rsidR="00B8712B" w:rsidRPr="005B39C7" w:rsidRDefault="004F2A3F" w:rsidP="005B39C7">
      <w:pPr>
        <w:pStyle w:val="StyleText"/>
      </w:pPr>
      <w:r w:rsidRPr="00B77CF0">
        <w:rPr>
          <w:b/>
        </w:rPr>
        <w:t>Практическая значимость</w:t>
      </w:r>
      <w:r>
        <w:t xml:space="preserve"> </w:t>
      </w:r>
      <w:r w:rsidR="006B4620">
        <w:t>состоит в увеличении скорости разгрузки полувагонов по приезду на конечную остановку и делегирование на автоматизированную систему решения задач</w:t>
      </w:r>
      <w:r w:rsidR="006B4620" w:rsidRPr="006B4620">
        <w:t xml:space="preserve">, </w:t>
      </w:r>
      <w:r w:rsidR="006B4620">
        <w:t>связанных с распознаванием номеров полувагонов и занесением информации в базу данных.</w:t>
      </w:r>
      <w:r w:rsidR="00B8712B">
        <w:rPr>
          <w:b/>
        </w:rPr>
        <w:br w:type="page"/>
      </w:r>
    </w:p>
    <w:p w:rsidR="00376F54" w:rsidRDefault="00376F54" w:rsidP="00376F54">
      <w:pPr>
        <w:pStyle w:val="Style1"/>
      </w:pPr>
      <w:bookmarkStart w:id="3" w:name="_Toc71684896"/>
      <w:r>
        <w:lastRenderedPageBreak/>
        <w:t>Перечень условных обозначений и терминов</w:t>
      </w:r>
      <w:bookmarkEnd w:id="3"/>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w:t>
      </w:r>
      <w:r w:rsidRPr="004820EB">
        <w:lastRenderedPageBreak/>
        <w:t>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376F54" w:rsidRDefault="00376F54" w:rsidP="00376F54">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B72124" w:rsidRDefault="00B72124" w:rsidP="0010506E">
      <w:pPr>
        <w:pStyle w:val="StyleText"/>
      </w:pPr>
      <w:r w:rsidRPr="00B72124">
        <w:rPr>
          <w:b/>
        </w:rPr>
        <w:t xml:space="preserve">Предприятие промышленного железнодорожного транспорта (ППЖТ) </w:t>
      </w:r>
      <w:r w:rsidRPr="000461E0">
        <w:t>—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3B5FA3" w:rsidRPr="00685651" w:rsidRDefault="003B5FA3" w:rsidP="00F83712">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4" w:name="_Toc71684897"/>
      <w:r w:rsidRPr="00C773C0">
        <w:lastRenderedPageBreak/>
        <w:t>Анализ задания и описание предметной области</w:t>
      </w:r>
      <w:bookmarkEnd w:id="4"/>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p>
    <w:p w:rsidR="0049591B" w:rsidRDefault="0049591B" w:rsidP="0049591B">
      <w:pPr>
        <w:pStyle w:val="StyleImage"/>
      </w:pPr>
      <w:r>
        <w:rPr>
          <w:noProof/>
          <w:lang w:eastAsia="ru-RU"/>
        </w:rPr>
        <w:drawing>
          <wp:inline distT="0" distB="0" distL="0" distR="0">
            <wp:extent cx="5663469" cy="3192780"/>
            <wp:effectExtent l="0" t="0" r="0" b="762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noFill/>
                    </a:ln>
                  </pic:spPr>
                </pic:pic>
              </a:graphicData>
            </a:graphic>
          </wp:inline>
        </w:drawing>
      </w:r>
    </w:p>
    <w:p w:rsidR="0049591B" w:rsidRPr="0049591B" w:rsidRDefault="0049591B" w:rsidP="00653FE0">
      <w:pPr>
        <w:pStyle w:val="StyleImage"/>
      </w:pPr>
      <w:r>
        <w:t>Рисунок 1 – Тепловоз (слева) и электровоз (с</w:t>
      </w:r>
      <w:r w:rsidR="00653FE0">
        <w:t>права) на железнодорожных путях</w:t>
      </w:r>
    </w:p>
    <w:p w:rsidR="0049591B" w:rsidRDefault="0049591B" w:rsidP="0049591B">
      <w:pPr>
        <w:pStyle w:val="StyleImage"/>
      </w:pPr>
      <w:r>
        <w:rPr>
          <w:noProof/>
          <w:lang w:eastAsia="ru-RU"/>
        </w:rPr>
        <w:lastRenderedPageBreak/>
        <w:drawing>
          <wp:inline distT="0" distB="0" distL="0" distR="0">
            <wp:extent cx="5334000" cy="4000500"/>
            <wp:effectExtent l="0" t="0" r="0" b="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no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extent cx="5940425" cy="2590025"/>
            <wp:effectExtent l="0" t="0" r="3175" b="127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no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t xml:space="preserve">В России первые полувагоны появились в 1861 году, это были заказанные из-за границы вагоны для Грушевской железной дороги, </w:t>
      </w:r>
      <w:r w:rsidRPr="00532496">
        <w:lastRenderedPageBreak/>
        <w:t>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EC3C96" w:rsidRDefault="00EC3C96" w:rsidP="00EC3C96">
      <w:pPr>
        <w:pStyle w:val="StyleText"/>
      </w:pPr>
    </w:p>
    <w:p w:rsidR="00EC3C96" w:rsidRPr="00EC3C96" w:rsidRDefault="00EC3C96" w:rsidP="00EC3C96">
      <w:pPr>
        <w:pStyle w:val="StyleText"/>
      </w:pPr>
      <w:r>
        <w:t>На рисунке 4 представлена модель вагоноопрокидывателя. По данной можно увидеть</w:t>
      </w:r>
      <w:r w:rsidRPr="00EC3C96">
        <w:t xml:space="preserve">, </w:t>
      </w:r>
      <w:r>
        <w:t>каким образом вагоны помещаются в него и каким образом переворачиваются. Вагоны заезжают в специальное отверстие</w:t>
      </w:r>
      <w:r w:rsidRPr="00EC3C96">
        <w:t xml:space="preserve">, </w:t>
      </w:r>
      <w:r>
        <w:t>спроектированное для полувагонов разной длины и размеров</w:t>
      </w:r>
      <w:r w:rsidRPr="00EC3C96">
        <w:t xml:space="preserve">, </w:t>
      </w:r>
      <w:r>
        <w:t>затем</w:t>
      </w:r>
      <w:r w:rsidRPr="00EC3C96">
        <w:t xml:space="preserve">, </w:t>
      </w:r>
      <w:r>
        <w:t>их закрепляют и переворачивают вращательным движением вагоноопрокидывателя за счёт автоматизированных механизмов.</w:t>
      </w:r>
    </w:p>
    <w:p w:rsidR="007E030D" w:rsidRDefault="007E030D" w:rsidP="00532496">
      <w:pPr>
        <w:pStyle w:val="StyleImage"/>
      </w:pPr>
      <w:r>
        <w:rPr>
          <w:noProof/>
          <w:lang w:eastAsia="ru-RU"/>
        </w:rPr>
        <w:lastRenderedPageBreak/>
        <w:drawing>
          <wp:inline distT="0" distB="0" distL="0" distR="0">
            <wp:extent cx="5940425" cy="3791761"/>
            <wp:effectExtent l="0" t="0" r="3175" b="0"/>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noFill/>
                    </a:ln>
                  </pic:spPr>
                </pic:pic>
              </a:graphicData>
            </a:graphic>
          </wp:inline>
        </w:drawing>
      </w:r>
    </w:p>
    <w:p w:rsidR="00EC3C96" w:rsidRDefault="007E030D" w:rsidP="00EC3C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34626D72" wp14:editId="75289D67">
            <wp:extent cx="5940425" cy="3949065"/>
            <wp:effectExtent l="0" t="0" r="317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9065"/>
                    </a:xfrm>
                    <a:prstGeom prst="rect">
                      <a:avLst/>
                    </a:prstGeom>
                  </pic:spPr>
                </pic:pic>
              </a:graphicData>
            </a:graphic>
          </wp:inline>
        </w:drawing>
      </w:r>
    </w:p>
    <w:p w:rsidR="00A32D8D" w:rsidRDefault="00B35937" w:rsidP="00532496">
      <w:pPr>
        <w:pStyle w:val="StyleImage"/>
      </w:pPr>
      <w:r>
        <w:t>Рисунок 6 – Вагоноопрокидыватель с двумя въездами</w:t>
      </w:r>
    </w:p>
    <w:p w:rsidR="00EC3C96" w:rsidRDefault="00EC3C96" w:rsidP="00532496">
      <w:pPr>
        <w:pStyle w:val="StyleImage"/>
      </w:pPr>
    </w:p>
    <w:p w:rsidR="00042D38" w:rsidRDefault="00EC3C96" w:rsidP="00042D38">
      <w:pPr>
        <w:pStyle w:val="StyleText"/>
      </w:pPr>
      <w:r>
        <w:t>На рисунках 5-6 представлены вагоноопрокидыватели</w:t>
      </w:r>
      <w:r w:rsidRPr="00EC3C96">
        <w:t xml:space="preserve">, </w:t>
      </w:r>
      <w:r>
        <w:t>которые используются на производственных предприятиях.</w:t>
      </w:r>
    </w:p>
    <w:p w:rsidR="00042D38" w:rsidRDefault="00042D38" w:rsidP="00042D38">
      <w:pPr>
        <w:pStyle w:val="StyleText"/>
      </w:pPr>
      <w:r>
        <w:lastRenderedPageBreak/>
        <w:t>Существуют промышленные предприятия</w:t>
      </w:r>
      <w:r w:rsidRPr="00042D38">
        <w:t xml:space="preserve">, </w:t>
      </w:r>
      <w:r>
        <w:t>которые устанавливают на определённом расстоянии от вагоноопрокидывателя видеокамеры</w:t>
      </w:r>
      <w:r w:rsidRPr="00042D38">
        <w:t xml:space="preserve">, </w:t>
      </w:r>
      <w:r>
        <w:t>с возможностью транслирования видеопотока удалённой информационной системе.</w:t>
      </w:r>
      <w:r w:rsidR="00AC0667">
        <w:t xml:space="preserve"> Вагоны приходят составом</w:t>
      </w:r>
      <w:r w:rsidR="00AC0667" w:rsidRPr="00AC0667">
        <w:t xml:space="preserve">, </w:t>
      </w:r>
      <w:r w:rsidR="00AC0667">
        <w:t>состоящий из определённого числа вагонов.</w:t>
      </w:r>
      <w:r>
        <w:t xml:space="preserve"> </w:t>
      </w:r>
      <w:r w:rsidR="003D3A75">
        <w:t>На рисунке 7 представлен</w:t>
      </w:r>
      <w:r w:rsidR="003B5B37">
        <w:t>ы камеры</w:t>
      </w:r>
      <w:r w:rsidR="003D3A75" w:rsidRPr="003D3A75">
        <w:t xml:space="preserve">, </w:t>
      </w:r>
      <w:r w:rsidR="003D3A75">
        <w:t>расположенная на определённом расстоянии от разгрузочной/загрузочной станции</w:t>
      </w:r>
      <w:r w:rsidR="003D3A75" w:rsidRPr="003D3A75">
        <w:t xml:space="preserve">, </w:t>
      </w:r>
      <w:r w:rsidR="003D3A75">
        <w:t>для идентификации номера полувагона.</w:t>
      </w:r>
    </w:p>
    <w:p w:rsidR="003D3A75" w:rsidRPr="003D3A75" w:rsidRDefault="003D3A75" w:rsidP="00042D38">
      <w:pPr>
        <w:pStyle w:val="StyleText"/>
      </w:pPr>
    </w:p>
    <w:p w:rsidR="00042D38" w:rsidRDefault="00042D38" w:rsidP="003D3A75">
      <w:pPr>
        <w:pStyle w:val="StyleImage"/>
      </w:pPr>
      <w:r>
        <w:rPr>
          <w:noProof/>
          <w:lang w:eastAsia="ru-RU"/>
        </w:rPr>
        <w:drawing>
          <wp:inline distT="0" distB="0" distL="0" distR="0">
            <wp:extent cx="3503930" cy="5713095"/>
            <wp:effectExtent l="0" t="0" r="1270" b="1905"/>
            <wp:docPr id="9" name="Рисунок 9" descr="https://www.mallenom.ru/images/arscis/2moznp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mallenom.ru/images/arscis/2moznpz.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3930" cy="5713095"/>
                    </a:xfrm>
                    <a:prstGeom prst="rect">
                      <a:avLst/>
                    </a:prstGeom>
                    <a:noFill/>
                    <a:ln>
                      <a:noFill/>
                    </a:ln>
                  </pic:spPr>
                </pic:pic>
              </a:graphicData>
            </a:graphic>
          </wp:inline>
        </w:drawing>
      </w:r>
    </w:p>
    <w:p w:rsidR="003D3A75" w:rsidRDefault="003D3A75" w:rsidP="003D3A75">
      <w:pPr>
        <w:pStyle w:val="StyleImage"/>
      </w:pPr>
      <w:r>
        <w:t>Рисунок 7 – К</w:t>
      </w:r>
      <w:r w:rsidR="003B5B37">
        <w:t>амеры</w:t>
      </w:r>
      <w:r w:rsidRPr="003D3A75">
        <w:t xml:space="preserve">, </w:t>
      </w:r>
      <w:r w:rsidR="003B5B37">
        <w:t>установленные</w:t>
      </w:r>
      <w:r>
        <w:t xml:space="preserve"> для распознавания номеров полувагонов</w:t>
      </w:r>
    </w:p>
    <w:p w:rsidR="003D3A75" w:rsidRDefault="003D3A75" w:rsidP="003D3A75">
      <w:pPr>
        <w:pStyle w:val="StyleText"/>
      </w:pPr>
    </w:p>
    <w:p w:rsidR="00080E77" w:rsidRPr="00616C4C" w:rsidRDefault="00080E77" w:rsidP="00616C4C">
      <w:pPr>
        <w:pStyle w:val="StyleText"/>
      </w:pPr>
      <w:r>
        <w:t>Наибольший интерес при распознавании изображения полувагона представляет идентификационный номер полувагона</w:t>
      </w:r>
      <w:r w:rsidRPr="00080E77">
        <w:t xml:space="preserve">, </w:t>
      </w:r>
      <w:r>
        <w:t>который выделен белыми цифрами определённого размера</w:t>
      </w:r>
      <w:r w:rsidR="00616C4C">
        <w:t xml:space="preserve"> (см. рис. 8).</w:t>
      </w:r>
    </w:p>
    <w:p w:rsidR="00616C4C" w:rsidRDefault="00616C4C" w:rsidP="00616C4C">
      <w:pPr>
        <w:pStyle w:val="StyleImage"/>
      </w:pPr>
      <w:r>
        <w:rPr>
          <w:noProof/>
          <w:lang w:eastAsia="ru-RU"/>
        </w:rPr>
        <w:lastRenderedPageBreak/>
        <w:drawing>
          <wp:inline distT="0" distB="0" distL="0" distR="0">
            <wp:extent cx="5939790" cy="3018155"/>
            <wp:effectExtent l="0" t="0" r="381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018155"/>
                    </a:xfrm>
                    <a:prstGeom prst="rect">
                      <a:avLst/>
                    </a:prstGeom>
                    <a:noFill/>
                    <a:ln>
                      <a:noFill/>
                    </a:ln>
                  </pic:spPr>
                </pic:pic>
              </a:graphicData>
            </a:graphic>
          </wp:inline>
        </w:drawing>
      </w:r>
    </w:p>
    <w:p w:rsidR="00616C4C" w:rsidRDefault="00616C4C" w:rsidP="00616C4C">
      <w:pPr>
        <w:pStyle w:val="StyleImage"/>
      </w:pPr>
      <w:r>
        <w:t>Рисунок 8 – Полувагон с идентификационным номером</w:t>
      </w:r>
    </w:p>
    <w:p w:rsidR="00616C4C" w:rsidRDefault="00616C4C" w:rsidP="00616C4C">
      <w:pPr>
        <w:pStyle w:val="StyleText"/>
      </w:pPr>
    </w:p>
    <w:p w:rsidR="00616C4C" w:rsidRPr="00616C4C" w:rsidRDefault="00616C4C" w:rsidP="00616C4C">
      <w:pPr>
        <w:pStyle w:val="StyleText"/>
      </w:pPr>
      <w:r>
        <w:t>Идентификационный номер может сопоставлять определённый полувагон накладной</w:t>
      </w:r>
      <w:r w:rsidRPr="00616C4C">
        <w:t xml:space="preserve">, </w:t>
      </w:r>
      <w:r>
        <w:t>в которой содержится основная информация о полувагоне.</w:t>
      </w:r>
    </w:p>
    <w:p w:rsidR="00887365" w:rsidRDefault="00887365" w:rsidP="00156C6C">
      <w:pPr>
        <w:pStyle w:val="StyleText"/>
      </w:pPr>
      <w:r>
        <w:br w:type="page"/>
      </w:r>
    </w:p>
    <w:p w:rsidR="00521356" w:rsidRDefault="00521356" w:rsidP="00521356">
      <w:pPr>
        <w:pStyle w:val="Style1"/>
      </w:pPr>
      <w:bookmarkStart w:id="5" w:name="_Toc71684898"/>
      <w:r>
        <w:lastRenderedPageBreak/>
        <w:t>Словарь существительных и глаголов</w:t>
      </w:r>
      <w:bookmarkEnd w:id="5"/>
    </w:p>
    <w:p w:rsidR="00514162" w:rsidRDefault="00514162" w:rsidP="00514162">
      <w:pPr>
        <w:pStyle w:val="StyleText"/>
      </w:pPr>
      <w:r w:rsidRPr="00514162">
        <w:rPr>
          <w:b/>
        </w:rPr>
        <w:t>Подвижной состав на сети железных дорог</w:t>
      </w:r>
      <w:r w:rsidRPr="00514162">
        <w:t xml:space="preserve"> России — совокупность подвижного состава, находящегося в собственности или в оперативном управлении компании Российские железные дороги, других компаний-операторов подвижного состава.</w:t>
      </w:r>
    </w:p>
    <w:p w:rsidR="00521356" w:rsidRDefault="00521356" w:rsidP="00521356">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521356" w:rsidRDefault="003B5FA3" w:rsidP="00521356">
      <w:pPr>
        <w:pStyle w:val="StyleText"/>
      </w:pPr>
      <w:r w:rsidRPr="003B5FA3">
        <w:rPr>
          <w:b/>
        </w:rPr>
        <w:t>Видеокамера</w:t>
      </w:r>
      <w:r w:rsidRPr="003B5FA3">
        <w:t xml:space="preserve"> — первоначальное значение — комбинация телевизионной передающей камеры и устройства для видеозаписи</w:t>
      </w:r>
      <w:r>
        <w:t>.</w:t>
      </w:r>
    </w:p>
    <w:p w:rsidR="003B5FA3" w:rsidRDefault="003B5FA3" w:rsidP="00521356">
      <w:pPr>
        <w:pStyle w:val="StyleText"/>
      </w:pPr>
      <w:r w:rsidRPr="003B5FA3">
        <w:rPr>
          <w:b/>
        </w:rPr>
        <w:t>Цифровое изображение</w:t>
      </w:r>
      <w:r w:rsidRPr="003B5FA3">
        <w:t xml:space="preserve"> — двумерное изображение, представленное в цифровом виде. В зависимости от способа описания, изображение может быть растровым или векторным.</w:t>
      </w:r>
    </w:p>
    <w:p w:rsidR="003B5FA3" w:rsidRDefault="003B5FA3" w:rsidP="00521356">
      <w:pPr>
        <w:pStyle w:val="StyleText"/>
      </w:pPr>
      <w:r w:rsidRPr="003B5FA3">
        <w:rPr>
          <w:b/>
        </w:rPr>
        <w:t>Оптическое распознавание символов (англ. optical character recognition, OCR)</w:t>
      </w:r>
      <w:r w:rsidRPr="003B5FA3">
        <w:t xml:space="preserve"> — механический или электронный перевод изображений рукописного, машинописного или печатного текста в текстовые данные, использующиеся для представления символов в компьютере (например, в текстовом редакторе). Распознавание широко применяется для преобразования книг и документов в электронный вид, для автоматизации систем учёта в бизнесе или для публикации текста на веб-странице. Оптическое распознавание символов позволяет редактировать текст, осуществлять поиск слов или фраз, хранить его в более компактной форме, демонстрировать или распечатывать материал, не теряя качества, анализировать информацию, а также применять к тексту электронный перевод, форматирование или преобразование в речь. Оптическое распознавание текста является исследуемой проблемой в областях распознавания образов, искусственного интеллекта и компьютерного зрения.</w:t>
      </w:r>
    </w:p>
    <w:p w:rsidR="00521356" w:rsidRPr="00521356" w:rsidRDefault="00521356" w:rsidP="00521356">
      <w:pPr>
        <w:rPr>
          <w:rFonts w:ascii="Times New Roman" w:hAnsi="Times New Roman"/>
          <w:sz w:val="28"/>
        </w:rPr>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rsidR="005F09D9">
        <w:t>определённого вида (см. рис. 9</w:t>
      </w:r>
      <w:r>
        <w:t>).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4322E942" wp14:editId="2D5B7027">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5F09D9" w:rsidP="00156C6C">
      <w:pPr>
        <w:pStyle w:val="StyleImage"/>
      </w:pPr>
      <w:r>
        <w:t>Рисунок 9</w:t>
      </w:r>
      <w:r w:rsidR="00156C6C">
        <w:t xml:space="preserve"> – Пример накладной</w:t>
      </w:r>
    </w:p>
    <w:p w:rsidR="00156C6C" w:rsidRDefault="00156C6C" w:rsidP="00156C6C">
      <w:pPr>
        <w:pStyle w:val="StyleText"/>
      </w:pPr>
    </w:p>
    <w:p w:rsidR="00A33CE6" w:rsidRPr="0077795E"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504E29">
        <w:t xml:space="preserve"> Вагоны</w:t>
      </w:r>
      <w:r w:rsidR="0077795E">
        <w:t xml:space="preserve"> прибывают в хаотичном порядке</w:t>
      </w:r>
      <w:r w:rsidR="0077795E" w:rsidRPr="00876428">
        <w:t xml:space="preserve">, </w:t>
      </w:r>
      <w:r w:rsidR="0077795E">
        <w:t>однако принадлежат определённому составу.</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w:t>
      </w:r>
      <w:r w:rsidRPr="0077795E">
        <w:rPr>
          <w:color w:val="000000" w:themeColor="text1"/>
        </w:rPr>
        <w:t>составе</w:t>
      </w:r>
      <w:r w:rsidRPr="00A33CE6">
        <w:rPr>
          <w:color w:val="FF0000"/>
        </w:rPr>
        <w:t xml:space="preserve"> </w:t>
      </w:r>
      <w:r w:rsidRPr="00A33CE6">
        <w:t xml:space="preserve">некоторые подробности, в том числе – процентное содержание сыпучей смеси в полувагоне. </w:t>
      </w:r>
    </w:p>
    <w:p w:rsidR="00A33CE6" w:rsidRDefault="0077795E" w:rsidP="007B6327">
      <w:pPr>
        <w:pStyle w:val="StyleText"/>
      </w:pPr>
      <w:r>
        <w:t>Н</w:t>
      </w:r>
      <w:r w:rsidR="00156C6C" w:rsidRPr="00A33CE6">
        <w:t xml:space="preserve">еобходимо достичь уровня автоматизации, при которого каждый приезжий полувагон будет зафиксирован и разгружен. </w:t>
      </w:r>
    </w:p>
    <w:p w:rsidR="00156C6C" w:rsidRDefault="0077795E" w:rsidP="007B6327">
      <w:pPr>
        <w:pStyle w:val="StyleText"/>
      </w:pPr>
      <w:r>
        <w:t>Есть</w:t>
      </w:r>
      <w:r w:rsidR="00156C6C" w:rsidRPr="00A33CE6">
        <w:t xml:space="preserve">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w:t>
      </w:r>
      <w:r>
        <w:t xml:space="preserve"> включать проверку на корректное</w:t>
      </w:r>
      <w:r w:rsidR="00156C6C" w:rsidRPr="00A33CE6">
        <w:t xml:space="preserve"> контактирование различных предприятий между собой </w:t>
      </w:r>
      <w:r w:rsidR="00156C6C" w:rsidRPr="00A33CE6">
        <w:lastRenderedPageBreak/>
        <w:t xml:space="preserve">(например, прогнозирование ошибок в накладных, преждевременное </w:t>
      </w:r>
      <w:r>
        <w:t xml:space="preserve">их </w:t>
      </w:r>
      <w:r w:rsidR="00156C6C" w:rsidRPr="00A33CE6">
        <w:t>обнаружение или профилактика).</w:t>
      </w:r>
    </w:p>
    <w:p w:rsidR="007B6327" w:rsidRPr="007B6327" w:rsidRDefault="007B6327" w:rsidP="007B6327">
      <w:pPr>
        <w:pStyle w:val="StyleText"/>
      </w:pPr>
      <w:r>
        <w:t xml:space="preserve">Информационная система </w:t>
      </w:r>
      <w:r w:rsidR="00D84BD5">
        <w:t>должна быть разбита на три модуля</w:t>
      </w:r>
      <w:r w:rsidRPr="007B6327">
        <w:t xml:space="preserve">: </w:t>
      </w:r>
    </w:p>
    <w:p w:rsidR="007B6327" w:rsidRPr="00D84BD5" w:rsidRDefault="007B6327" w:rsidP="007B6327">
      <w:pPr>
        <w:pStyle w:val="StyleText"/>
      </w:pPr>
      <w:r w:rsidRPr="007B6327">
        <w:t>1)</w:t>
      </w:r>
      <w:r w:rsidR="00D84BD5">
        <w:t xml:space="preserve"> </w:t>
      </w:r>
      <w:r w:rsidR="00D84BD5" w:rsidRPr="00D84BD5">
        <w:t>“</w:t>
      </w:r>
      <w:r w:rsidR="00D84BD5">
        <w:t>Центральный сервер</w:t>
      </w:r>
      <w:r w:rsidR="00D84BD5" w:rsidRPr="00D84BD5">
        <w:t>”</w:t>
      </w:r>
      <w:r w:rsidRPr="007B6327">
        <w:t xml:space="preserve"> </w:t>
      </w:r>
      <w:r w:rsidR="00D84BD5">
        <w:t>– единственный модуль</w:t>
      </w:r>
      <w:r w:rsidR="00D84BD5" w:rsidRPr="00D84BD5">
        <w:t xml:space="preserve">, </w:t>
      </w:r>
      <w:r w:rsidR="00D84BD5">
        <w:t>который имеет доступ к базе данных. Модуль должен обеспечивать взаимодействие с базой данных других модулей</w:t>
      </w:r>
      <w:r w:rsidR="00D84BD5" w:rsidRPr="00D84BD5">
        <w:t xml:space="preserve">, </w:t>
      </w:r>
      <w:r w:rsidR="00D84BD5">
        <w:t>которым необходимо получать доступ к актуальным данным</w:t>
      </w:r>
      <w:r w:rsidR="00D84BD5" w:rsidRPr="00D84BD5">
        <w:t xml:space="preserve">, </w:t>
      </w:r>
      <w:r w:rsidR="00D84BD5">
        <w:t>расположенным в базе данных для работоспособности.</w:t>
      </w:r>
    </w:p>
    <w:p w:rsidR="007B6327" w:rsidRPr="001742FF" w:rsidRDefault="007B6327" w:rsidP="007B6327">
      <w:pPr>
        <w:pStyle w:val="StyleText"/>
      </w:pPr>
      <w:r w:rsidRPr="007B6327">
        <w:t xml:space="preserve">2) </w:t>
      </w:r>
      <w:r w:rsidR="00D84BD5">
        <w:t xml:space="preserve">Модуль </w:t>
      </w:r>
      <w:r w:rsidR="00D84BD5" w:rsidRPr="00D84BD5">
        <w:t>“</w:t>
      </w:r>
      <w:r w:rsidR="00D84BD5">
        <w:t>Камера</w:t>
      </w:r>
      <w:r w:rsidR="00D84BD5" w:rsidRPr="00D84BD5">
        <w:t xml:space="preserve">”, </w:t>
      </w:r>
      <w:r w:rsidR="00D84BD5">
        <w:t>занимающийся распознаванием изображения</w:t>
      </w:r>
      <w:r w:rsidR="001742FF" w:rsidRPr="001742FF">
        <w:t xml:space="preserve">, </w:t>
      </w:r>
      <w:r w:rsidR="001742FF">
        <w:t>которое должно загружаться пользователем.</w:t>
      </w:r>
    </w:p>
    <w:p w:rsidR="00D84BD5" w:rsidRDefault="007B6327" w:rsidP="00D84BD5">
      <w:pPr>
        <w:pStyle w:val="StyleText"/>
      </w:pPr>
      <w:r w:rsidRPr="007B6327">
        <w:t xml:space="preserve">3) </w:t>
      </w:r>
      <w:r w:rsidR="00D84BD5">
        <w:t xml:space="preserve">Модуль </w:t>
      </w:r>
      <w:r w:rsidR="00D84BD5" w:rsidRPr="00D84BD5">
        <w:t>“</w:t>
      </w:r>
      <w:r w:rsidR="00D84BD5">
        <w:t>Пользователь</w:t>
      </w:r>
      <w:r w:rsidR="00D84BD5" w:rsidRPr="00D84BD5">
        <w:t xml:space="preserve">” обеспечивает пользовательский интерфейс, </w:t>
      </w:r>
      <w:r w:rsidR="00D84BD5">
        <w:t>с помощью которого можно рассмотреть информацию</w:t>
      </w:r>
      <w:r w:rsidR="00D84BD5" w:rsidRPr="00D84BD5">
        <w:t xml:space="preserve">, </w:t>
      </w:r>
      <w:r w:rsidR="00D84BD5">
        <w:t>содержащуюся в базе данных</w:t>
      </w:r>
      <w:r w:rsidR="001742FF" w:rsidRPr="001742FF">
        <w:t xml:space="preserve">, </w:t>
      </w:r>
      <w:r w:rsidR="001742FF">
        <w:t>добавить накладную и информацию о ней</w:t>
      </w:r>
      <w:r w:rsidR="001742FF" w:rsidRPr="001742FF">
        <w:t xml:space="preserve">, </w:t>
      </w:r>
      <w:r w:rsidR="001742FF">
        <w:t>добавить информацию о полувагонах содержащиеся в определённой накладной.</w:t>
      </w:r>
    </w:p>
    <w:p w:rsidR="00640158" w:rsidRPr="00640158" w:rsidRDefault="00640158" w:rsidP="00D84BD5">
      <w:pPr>
        <w:pStyle w:val="StyleText"/>
      </w:pPr>
      <w:r>
        <w:t xml:space="preserve">Модуль </w:t>
      </w:r>
      <w:r w:rsidRPr="00640158">
        <w:t>“</w:t>
      </w:r>
      <w:r>
        <w:t>Камера</w:t>
      </w:r>
      <w:r w:rsidRPr="00640158">
        <w:t xml:space="preserve">” </w:t>
      </w:r>
      <w:r>
        <w:t xml:space="preserve">и </w:t>
      </w:r>
      <w:r w:rsidRPr="00640158">
        <w:t>“</w:t>
      </w:r>
      <w:r>
        <w:t>Пользователь</w:t>
      </w:r>
      <w:r w:rsidRPr="00640158">
        <w:t xml:space="preserve">” </w:t>
      </w:r>
      <w:r>
        <w:t>относятся к клиентской части приложения</w:t>
      </w:r>
      <w:r w:rsidRPr="00640158">
        <w:t xml:space="preserve">, </w:t>
      </w:r>
      <w:r>
        <w:t xml:space="preserve">а модуль </w:t>
      </w:r>
      <w:r w:rsidRPr="00640158">
        <w:t>“</w:t>
      </w:r>
      <w:r>
        <w:t>Центральный сервер</w:t>
      </w:r>
      <w:r w:rsidRPr="00640158">
        <w:t xml:space="preserve">” </w:t>
      </w:r>
      <w:r>
        <w:t>к серверной.</w:t>
      </w:r>
    </w:p>
    <w:p w:rsidR="007B6327" w:rsidRPr="00DE70C9"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r w:rsidR="001742FF">
        <w:t xml:space="preserve"> в будущем</w:t>
      </w:r>
      <w:r>
        <w:t>.</w:t>
      </w:r>
      <w:r w:rsidR="00DE70C9">
        <w:t xml:space="preserve"> Помимо информирования о плохом распознавании</w:t>
      </w:r>
      <w:r w:rsidR="00DE70C9" w:rsidRPr="00DE70C9">
        <w:t xml:space="preserve">, </w:t>
      </w:r>
      <w:r w:rsidR="00DE70C9">
        <w:t>должна быть возможность исправить некорректно распознанный номер полувагона корректным и обновить данные в базе данных.</w:t>
      </w:r>
    </w:p>
    <w:p w:rsidR="00A37296" w:rsidRDefault="00A37296" w:rsidP="00A37296">
      <w:pPr>
        <w:pStyle w:val="StyleText"/>
      </w:pPr>
      <w:r>
        <w:t>В пользовательском интерфейсе необходимо предоставлять информацию о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w:t>
      </w:r>
      <w:r w:rsidR="001742FF">
        <w:t xml:space="preserve"> вносить информацию о накладной</w:t>
      </w:r>
      <w:r w:rsidR="001742FF" w:rsidRPr="001742FF">
        <w:t xml:space="preserve">, </w:t>
      </w:r>
      <w:r w:rsidR="001742FF">
        <w:t xml:space="preserve">а также информацию о полувагонах соответствующих данной накладной </w:t>
      </w:r>
      <w:r>
        <w:t>в элемент управления</w:t>
      </w:r>
      <w:r w:rsidR="001742FF">
        <w:t xml:space="preserve">. Таким </w:t>
      </w:r>
      <w:r>
        <w:t>образом</w:t>
      </w:r>
      <w:r w:rsidRPr="00A37296">
        <w:t xml:space="preserve">, </w:t>
      </w:r>
      <w:r>
        <w:t>часть информационной системы занимающейся распознаванием будет фиксировать полувагоны, приезжающие уже по оп</w:t>
      </w:r>
      <w:r w:rsidR="001742FF">
        <w:t>ределённой конкретной накладной</w:t>
      </w:r>
      <w:r w:rsidR="001742FF" w:rsidRPr="001742FF">
        <w:t xml:space="preserve">. </w:t>
      </w:r>
      <w:r w:rsidR="001742FF">
        <w:t>Сотрудник должен вмешиваться в процесс распознавания только в одном случае – если существует необходимость изменить некорректно распознанный номер. Самостоятельно добавлять информацию о полувагоне запрещено. Необходимо</w:t>
      </w:r>
      <w:r>
        <w:t xml:space="preserve">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0158" w:rsidRPr="00640158" w:rsidRDefault="00640158" w:rsidP="00A37296">
      <w:pPr>
        <w:pStyle w:val="StyleText"/>
      </w:pPr>
      <w:r>
        <w:t xml:space="preserve">Необходимо развертывать базу данных на сервере посредством </w:t>
      </w:r>
      <w:r>
        <w:rPr>
          <w:lang w:val="en-US"/>
        </w:rPr>
        <w:t>SQL</w:t>
      </w:r>
      <w:r w:rsidRPr="00640158">
        <w:t>-</w:t>
      </w:r>
      <w:r>
        <w:t xml:space="preserve">запросов для увеличения </w:t>
      </w:r>
      <w:r w:rsidR="002F3265">
        <w:t>кроссплатформенности серверной части приложения и возможности работы в непредвиденных обстоятельствах в лице аппаратного обеспечения ранее не используещегося.</w:t>
      </w:r>
    </w:p>
    <w:p w:rsidR="006477D1" w:rsidRDefault="006477D1" w:rsidP="00630E74">
      <w:pPr>
        <w:pStyle w:val="StyleText"/>
        <w:ind w:firstLine="0"/>
      </w:pPr>
      <w:r>
        <w:br w:type="page"/>
      </w:r>
    </w:p>
    <w:p w:rsidR="00630E74" w:rsidRDefault="00630E74" w:rsidP="00630E74">
      <w:pPr>
        <w:pStyle w:val="Style2"/>
      </w:pPr>
      <w:r>
        <w:lastRenderedPageBreak/>
        <w:t>Постановка задач</w:t>
      </w:r>
    </w:p>
    <w:p w:rsidR="00B043D8" w:rsidRDefault="00D50FFE" w:rsidP="00B043D8">
      <w:pPr>
        <w:pStyle w:val="StyleText"/>
      </w:pPr>
      <w:r w:rsidRPr="00D50FFE">
        <w:t>1)</w:t>
      </w:r>
      <w:r>
        <w:t xml:space="preserve"> Спроектировать</w:t>
      </w:r>
      <w:r w:rsidR="00B043D8">
        <w:t xml:space="preserve"> </w:t>
      </w:r>
      <w:r>
        <w:t xml:space="preserve">модуль </w:t>
      </w:r>
      <w:r w:rsidRPr="00D50FFE">
        <w:t>“</w:t>
      </w:r>
      <w:r>
        <w:t>Центральный сервер</w:t>
      </w:r>
      <w:r w:rsidRPr="00D50FFE">
        <w:t>”</w:t>
      </w:r>
      <w:r w:rsidR="00B043D8">
        <w:t xml:space="preserve"> и практически реализовать функционал</w:t>
      </w:r>
      <w:r w:rsidR="00B043D8" w:rsidRPr="00B043D8">
        <w:t xml:space="preserve"> </w:t>
      </w:r>
      <w:r w:rsidR="00B043D8">
        <w:t>данного модуля</w:t>
      </w:r>
      <w:r w:rsidR="00B043D8" w:rsidRPr="00B043D8">
        <w:t xml:space="preserve">, </w:t>
      </w:r>
      <w:r w:rsidR="00B043D8">
        <w:t>описанный в функциональных требованиях.</w:t>
      </w:r>
    </w:p>
    <w:p w:rsidR="00B043D8" w:rsidRDefault="00B043D8" w:rsidP="00B043D8">
      <w:pPr>
        <w:pStyle w:val="StyleText"/>
      </w:pPr>
      <w:r>
        <w:t xml:space="preserve">2) Спроектировать модуль </w:t>
      </w:r>
      <w:r w:rsidRPr="00B043D8">
        <w:t>“</w:t>
      </w:r>
      <w:r>
        <w:t>Камера</w:t>
      </w:r>
      <w:r w:rsidRPr="00B043D8">
        <w:t xml:space="preserve">” </w:t>
      </w:r>
      <w:r>
        <w:t>и практически реализовать функционал данного модуля</w:t>
      </w:r>
      <w:r w:rsidRPr="00B043D8">
        <w:t xml:space="preserve">, </w:t>
      </w:r>
      <w:r>
        <w:t>описанный в функциональных требованиях.</w:t>
      </w:r>
    </w:p>
    <w:p w:rsidR="00B043D8" w:rsidRPr="00B043D8" w:rsidRDefault="00B043D8" w:rsidP="00B043D8">
      <w:pPr>
        <w:pStyle w:val="StyleText"/>
      </w:pPr>
      <w:r>
        <w:t xml:space="preserve">3) Спроектировать модуль </w:t>
      </w:r>
      <w:r w:rsidRPr="00B043D8">
        <w:t>“</w:t>
      </w:r>
      <w:r w:rsidR="00A24269">
        <w:t>Пользователь</w:t>
      </w:r>
      <w:r w:rsidRPr="00B043D8">
        <w:t xml:space="preserve">” </w:t>
      </w:r>
      <w:r>
        <w:t>и практически реализовать функционал данного модуля</w:t>
      </w:r>
      <w:r w:rsidRPr="00B043D8">
        <w:t xml:space="preserve">, </w:t>
      </w:r>
      <w:r>
        <w:t>описанный в функциональных требованиях.</w:t>
      </w:r>
    </w:p>
    <w:p w:rsidR="00376F54" w:rsidRDefault="00630E74" w:rsidP="00630E74">
      <w:r>
        <w:br w:type="page"/>
      </w:r>
    </w:p>
    <w:p w:rsidR="008B732B" w:rsidRDefault="008B732B" w:rsidP="008B732B">
      <w:pPr>
        <w:pStyle w:val="Style1"/>
      </w:pPr>
      <w:bookmarkStart w:id="6" w:name="_Toc71684899"/>
      <w:r>
        <w:lastRenderedPageBreak/>
        <w:t>Проектирование приложения</w:t>
      </w:r>
      <w:bookmarkEnd w:id="6"/>
    </w:p>
    <w:p w:rsidR="008B732B" w:rsidRDefault="008B732B" w:rsidP="008B732B">
      <w:pPr>
        <w:pStyle w:val="Style2"/>
      </w:pPr>
      <w:r>
        <w:t>Проектирование модели базы данных</w:t>
      </w:r>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 xml:space="preserve">Данная структура </w:t>
      </w:r>
      <w:r w:rsidR="009A5B17">
        <w:t>включает</w:t>
      </w:r>
      <w:r>
        <w:t xml:space="preserve">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 xml:space="preserve">после занесения информации о полувагоне </w:t>
      </w:r>
      <w:r w:rsidRPr="009A5B17">
        <w:t>в таблицу</w:t>
      </w:r>
      <w:r>
        <w:t xml:space="preserve"> содержащую информацию о всех прибывших полувагонах</w:t>
      </w:r>
      <w:r w:rsidRPr="008F7058">
        <w:t xml:space="preserve">, </w:t>
      </w:r>
      <w:r w:rsidRPr="009A5B17">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можно оценить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 – Логическая модель базы данных</w:t>
      </w:r>
    </w:p>
    <w:p w:rsidR="00B437FA" w:rsidRPr="0049098E" w:rsidRDefault="000C1A89" w:rsidP="0049098E">
      <w:pPr>
        <w:rPr>
          <w:rFonts w:ascii="Times New Roman" w:hAnsi="Times New Roman"/>
          <w:sz w:val="28"/>
        </w:rPr>
      </w:pPr>
      <w:r>
        <w:br w:type="page"/>
      </w:r>
    </w:p>
    <w:p w:rsidR="000C1A89" w:rsidRPr="00867617" w:rsidRDefault="000C1A89" w:rsidP="00B12FE4">
      <w:pPr>
        <w:pStyle w:val="StyleImage"/>
      </w:pPr>
    </w:p>
    <w:p w:rsidR="000C1A89" w:rsidRDefault="000C1A89" w:rsidP="000C1A89">
      <w:pPr>
        <w:pStyle w:val="StyleImage"/>
      </w:pPr>
      <w:r>
        <w:t xml:space="preserve">Рисунок 2 – </w:t>
      </w:r>
      <w:r>
        <w:rPr>
          <w:lang w:val="en-US"/>
        </w:rPr>
        <w:t>ER</w:t>
      </w:r>
      <w:r w:rsidRPr="00B73761">
        <w:t>-</w:t>
      </w:r>
      <w:r>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 на типы данных именной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placeholder>
            <w:docPart w:val="DefaultPlaceholder_-1854013440"/>
          </w:placeholder>
        </w:sdtPr>
        <w:sdtContent>
          <w:r w:rsidR="008D1A18">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}</w:instrText>
          </w:r>
          <w:r w:rsidR="008D1A18">
            <w:rPr>
              <w:noProof/>
            </w:rPr>
            <w:fldChar w:fldCharType="separate"/>
          </w:r>
          <w:r w:rsidR="00EE7021">
            <w:rPr>
              <w:noProof/>
            </w:rPr>
            <w:t>[5]</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 xml:space="preserve">чтобы хранить большое </w:t>
      </w:r>
      <w:r>
        <w:lastRenderedPageBreak/>
        <w:t>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lastRenderedPageBreak/>
        <w:drawing>
          <wp:inline distT="0" distB="0" distL="0" distR="0">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F43FF4" w:rsidP="00F43FF4">
      <w:pPr>
        <w:pStyle w:val="StyleImage"/>
      </w:pPr>
      <w:r>
        <w:t>Рисунок 3 – Физическая модель базы данных</w:t>
      </w:r>
    </w:p>
    <w:p w:rsidR="008B732B" w:rsidRPr="00B12FE4" w:rsidRDefault="008B732B" w:rsidP="000C1A89">
      <w:pPr>
        <w:pStyle w:val="StyleText"/>
      </w:pPr>
      <w:r>
        <w:br w:type="page"/>
      </w:r>
    </w:p>
    <w:p w:rsidR="00B73761" w:rsidRDefault="00CC0B10" w:rsidP="00B73761">
      <w:pPr>
        <w:pStyle w:val="Style2"/>
      </w:pPr>
      <w:r>
        <w:lastRenderedPageBreak/>
        <w:t xml:space="preserve">Проектирование </w:t>
      </w:r>
      <w:r w:rsidR="00D50FFE">
        <w:t xml:space="preserve">модуля </w:t>
      </w:r>
      <w:r w:rsidR="00D50FFE" w:rsidRPr="002D7F33">
        <w:t>“</w:t>
      </w:r>
      <w:r w:rsidR="00D50FFE">
        <w:t>Центральный сервер</w:t>
      </w:r>
      <w:r w:rsidR="00D50FFE" w:rsidRPr="002D7F33">
        <w:t>”</w:t>
      </w:r>
    </w:p>
    <w:p w:rsidR="005E3748" w:rsidRPr="00984B50" w:rsidRDefault="005E3748" w:rsidP="005E3748">
      <w:pPr>
        <w:pStyle w:val="StyleText"/>
      </w:pPr>
      <w:r>
        <w:t xml:space="preserve">Для реализации серверной части будет использован фреймворк </w:t>
      </w:r>
      <w:r>
        <w:rPr>
          <w:lang w:val="en-US"/>
        </w:rPr>
        <w:t>Spring</w:t>
      </w:r>
      <w:r w:rsidRPr="005E3748">
        <w:t xml:space="preserve"> </w:t>
      </w:r>
      <w:r>
        <w:rPr>
          <w:lang w:val="en-US"/>
        </w:rPr>
        <w:t>MVC</w:t>
      </w:r>
      <w:r w:rsidRPr="005E3748">
        <w:t xml:space="preserve">, </w:t>
      </w:r>
      <w:r>
        <w:t>позволяющий достаточно быстро организовать работу с серверной частью и обеспечить быстрый доступ к базе данных</w:t>
      </w:r>
      <w:r w:rsidRPr="005E3748">
        <w:t xml:space="preserve">, </w:t>
      </w:r>
      <w:r>
        <w:t>расположенной на сервере.</w:t>
      </w:r>
      <w:r w:rsidR="00984B50">
        <w:t xml:space="preserve"> База данных</w:t>
      </w:r>
      <w:r w:rsidR="00984B50" w:rsidRPr="00984B50">
        <w:t xml:space="preserve">, </w:t>
      </w:r>
      <w:r w:rsidR="00984B50">
        <w:t xml:space="preserve">к которой будет подключена серверная часть и к которой будет обеспечивать доступ – </w:t>
      </w:r>
      <w:r w:rsidR="00984B50">
        <w:rPr>
          <w:lang w:val="en-US"/>
        </w:rPr>
        <w:t>MySQL</w:t>
      </w:r>
      <w:r w:rsidR="00984B50" w:rsidRPr="00984B50">
        <w:t>.</w:t>
      </w:r>
    </w:p>
    <w:p w:rsidR="00D161AD" w:rsidRPr="005E3748" w:rsidRDefault="005E3748" w:rsidP="005E3748">
      <w:pPr>
        <w:pStyle w:val="StyleText"/>
        <w:rPr>
          <w:rFonts w:eastAsia="SimSun" w:cs="Times New Roman"/>
          <w:b/>
          <w:kern w:val="1"/>
          <w:szCs w:val="28"/>
          <w:lang w:eastAsia="ar-SA"/>
        </w:rPr>
      </w:pPr>
      <w:r>
        <w:t xml:space="preserve">Модуль </w:t>
      </w:r>
      <w:r w:rsidRPr="005E3748">
        <w:t>“</w:t>
      </w:r>
      <w:r>
        <w:t>Центральный сервер</w:t>
      </w:r>
      <w:r w:rsidRPr="005E3748">
        <w:t>”</w:t>
      </w:r>
      <w:r w:rsidR="00B92E6D">
        <w:t xml:space="preserve"> </w:t>
      </w:r>
      <w:r w:rsidR="00E62D3F">
        <w:t>долж</w:t>
      </w:r>
      <w:r w:rsidR="002D7F33">
        <w:t>ен</w:t>
      </w:r>
      <w:r w:rsidR="00B73761">
        <w:t xml:space="preserve"> реализовывать</w:t>
      </w:r>
      <w:r w:rsidR="00B92E6D">
        <w:t xml:space="preserve"> </w:t>
      </w:r>
      <w:r w:rsidR="006551C0">
        <w:t>паттерн</w:t>
      </w:r>
      <w:r w:rsidR="00B92E6D">
        <w:t xml:space="preserve"> </w:t>
      </w:r>
      <w:r w:rsidR="00B92E6D">
        <w:rPr>
          <w:lang w:val="en-US"/>
        </w:rPr>
        <w:t>DAO</w:t>
      </w:r>
      <w:r w:rsidR="00B92E6D" w:rsidRPr="00B92E6D">
        <w:t xml:space="preserve"> (</w:t>
      </w:r>
      <w:r w:rsidR="00B92E6D">
        <w:rPr>
          <w:lang w:val="en-US"/>
        </w:rPr>
        <w:t>Data</w:t>
      </w:r>
      <w:r w:rsidR="00B92E6D" w:rsidRPr="00B92E6D">
        <w:t xml:space="preserve"> </w:t>
      </w:r>
      <w:r w:rsidR="00B92E6D">
        <w:rPr>
          <w:lang w:val="en-US"/>
        </w:rPr>
        <w:t>Access</w:t>
      </w:r>
      <w:r w:rsidR="00B92E6D" w:rsidRPr="00B92E6D">
        <w:t xml:space="preserve"> </w:t>
      </w:r>
      <w:r w:rsidR="00B92E6D">
        <w:rPr>
          <w:lang w:val="en-US"/>
        </w:rPr>
        <w:t>Object</w:t>
      </w:r>
      <w:r w:rsidR="00B92E6D" w:rsidRPr="00B92E6D">
        <w:t xml:space="preserve">), </w:t>
      </w:r>
      <w:r w:rsidR="00B92E6D">
        <w:t xml:space="preserve">который определяет взаимодействие системы с базой данных </w:t>
      </w:r>
      <w:r w:rsidR="00B92E6D">
        <w:rPr>
          <w:lang w:val="en-US"/>
        </w:rPr>
        <w:t>MySQL</w:t>
      </w:r>
      <w:r w:rsidR="00B73761">
        <w:t>.</w:t>
      </w:r>
    </w:p>
    <w:p w:rsidR="00B73761" w:rsidRPr="00E62D3F" w:rsidRDefault="00640158" w:rsidP="00D161AD">
      <w:pPr>
        <w:pStyle w:val="StyleText"/>
      </w:pPr>
      <w:r>
        <w:t>Взаимодействие клиентской частью</w:t>
      </w:r>
      <w:r w:rsidR="00B73761">
        <w:t xml:space="preserve"> приложения с базой данных</w:t>
      </w:r>
      <w:r w:rsidR="00B73761" w:rsidRPr="00B73761">
        <w:t xml:space="preserve">, </w:t>
      </w:r>
      <w:r w:rsidR="00B73761">
        <w:t>расположенной на сервере</w:t>
      </w:r>
      <w:r w:rsidR="00B73761" w:rsidRPr="00B73761">
        <w:t xml:space="preserve">, </w:t>
      </w:r>
      <w:r w:rsidR="00E62D3F">
        <w:t>будет реализовываться</w:t>
      </w:r>
      <w:r w:rsidR="00B73761">
        <w:t xml:space="preserve"> с помощью протокола </w:t>
      </w:r>
      <w:r w:rsidR="00B73761">
        <w:rPr>
          <w:lang w:val="en-US"/>
        </w:rPr>
        <w:t>HTTP</w:t>
      </w:r>
      <w:r w:rsidR="00B73761" w:rsidRPr="00B73761">
        <w:t xml:space="preserve">, </w:t>
      </w:r>
      <w:r w:rsidR="00B73761">
        <w:t xml:space="preserve">используя </w:t>
      </w:r>
      <w:r w:rsidR="00B73761">
        <w:rPr>
          <w:lang w:val="en-US"/>
        </w:rPr>
        <w:t>POST</w:t>
      </w:r>
      <w:r w:rsidR="00B73761" w:rsidRPr="00B73761">
        <w:t xml:space="preserve"> </w:t>
      </w:r>
      <w:r w:rsidR="00B73761">
        <w:t xml:space="preserve">и </w:t>
      </w:r>
      <w:r w:rsidR="00B73761">
        <w:rPr>
          <w:lang w:val="en-US"/>
        </w:rPr>
        <w:t>GET</w:t>
      </w:r>
      <w:r w:rsidR="00B73761">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w:t>
      </w:r>
      <w:r w:rsidR="006551C0">
        <w:t xml:space="preserve"> согласно паттерну </w:t>
      </w:r>
      <w:r w:rsidR="006551C0">
        <w:rPr>
          <w:lang w:val="en-US"/>
        </w:rPr>
        <w:t>DAO</w:t>
      </w:r>
      <w:r w:rsidR="00E62D3F">
        <w:t>.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Pr="001F48DD">
        <w:rPr>
          <w:b/>
          <w:lang w:val="en-US"/>
        </w:rPr>
        <w:t>com</w:t>
      </w:r>
      <w:r w:rsidRPr="001F48DD">
        <w:rPr>
          <w:b/>
        </w:rPr>
        <w:t>.</w:t>
      </w:r>
      <w:r w:rsidRPr="001F48DD">
        <w:rPr>
          <w:b/>
          <w:lang w:val="en-US"/>
        </w:rPr>
        <w:t>server</w:t>
      </w:r>
      <w:r w:rsidRPr="001F48DD">
        <w:rPr>
          <w:b/>
        </w:rPr>
        <w:t>.</w:t>
      </w:r>
      <w:r w:rsidRPr="001F48DD">
        <w:rPr>
          <w:b/>
          <w:lang w:val="en-US"/>
        </w:rPr>
        <w:t>controllers</w:t>
      </w:r>
      <w:r w:rsidRPr="001F48DD">
        <w:t xml:space="preserve"> :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dao</w:t>
      </w:r>
      <w:r w:rsidRPr="001F48DD">
        <w:t xml:space="preserve"> : </w:t>
      </w:r>
      <w:r>
        <w:t>интерфейсы и классы</w:t>
      </w:r>
      <w:r w:rsidRPr="001F48DD">
        <w:t xml:space="preserve">, </w:t>
      </w:r>
      <w:r>
        <w:t xml:space="preserve">реализующие логику </w:t>
      </w:r>
      <w:r w:rsidR="006551C0">
        <w:t>паттерна</w:t>
      </w:r>
      <w:r>
        <w:t xml:space="preserve">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lastRenderedPageBreak/>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 </w:t>
      </w:r>
      <w:r>
        <w:t>классы</w:t>
      </w:r>
      <w:r w:rsidRPr="00063469">
        <w:t xml:space="preserve">, </w:t>
      </w:r>
      <w:r>
        <w:t>определяющие виды исключений возникающие при различных обращениях к базе данных.</w:t>
      </w:r>
    </w:p>
    <w:p w:rsidR="00063469" w:rsidRDefault="00063469" w:rsidP="001F48DD">
      <w:pPr>
        <w:pStyle w:val="StyleText"/>
      </w:pPr>
      <w:r>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E62D3F" w:rsidRPr="00674E1D" w:rsidRDefault="0016799F" w:rsidP="00674E1D">
      <w:pPr>
        <w:pStyle w:val="StyleImage"/>
      </w:pPr>
      <w:r w:rsidRPr="00674E1D">
        <w:rPr>
          <w:noProof/>
          <w:lang w:eastAsia="ru-RU"/>
        </w:rPr>
        <w:drawing>
          <wp:inline distT="0" distB="0" distL="0" distR="0">
            <wp:extent cx="5342255" cy="2311400"/>
            <wp:effectExtent l="19050" t="19050" r="10795" b="1270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2255" cy="2311400"/>
                    </a:xfrm>
                    <a:prstGeom prst="rect">
                      <a:avLst/>
                    </a:prstGeom>
                    <a:noFill/>
                    <a:ln>
                      <a:solidFill>
                        <a:schemeClr val="tx1"/>
                      </a:solidFill>
                    </a:ln>
                  </pic:spPr>
                </pic:pic>
              </a:graphicData>
            </a:graphic>
          </wp:inline>
        </w:drawing>
      </w:r>
    </w:p>
    <w:p w:rsidR="00984B50" w:rsidRDefault="00BD462A" w:rsidP="00674E1D">
      <w:pPr>
        <w:pStyle w:val="StyleImage"/>
      </w:pPr>
      <w:r w:rsidRPr="00674E1D">
        <w:t xml:space="preserve">Рисунок 4 – </w:t>
      </w:r>
      <w:r w:rsidR="0016799F" w:rsidRPr="00674E1D">
        <w:t xml:space="preserve">Общая </w:t>
      </w:r>
      <w:r w:rsidRPr="00674E1D">
        <w:t>UML-диаграмма классов</w:t>
      </w:r>
      <w:r w:rsidR="0016799F" w:rsidRPr="00674E1D">
        <w:t xml:space="preserve"> серверной части, занимающейся настройкой и конфигурированием базы данных</w:t>
      </w:r>
    </w:p>
    <w:p w:rsidR="0016799F" w:rsidRPr="00984B50" w:rsidRDefault="00984B50" w:rsidP="00984B50">
      <w:pPr>
        <w:rPr>
          <w:rFonts w:ascii="Times New Roman" w:hAnsi="Times New Roman"/>
          <w:sz w:val="28"/>
        </w:rPr>
      </w:pPr>
      <w:r>
        <w:br w:type="page"/>
      </w:r>
    </w:p>
    <w:p w:rsidR="0016799F" w:rsidRPr="00674E1D" w:rsidRDefault="0016799F" w:rsidP="00674E1D">
      <w:pPr>
        <w:pStyle w:val="StyleImage"/>
      </w:pPr>
    </w:p>
    <w:p w:rsidR="0016799F" w:rsidRPr="00674E1D" w:rsidRDefault="0016799F" w:rsidP="00674E1D">
      <w:pPr>
        <w:pStyle w:val="StyleImage"/>
      </w:pPr>
      <w:r w:rsidRPr="00674E1D">
        <w:t>Рисунок 5 – Общая UML</w:t>
      </w:r>
      <w:r w:rsidR="002E082A">
        <w:t xml:space="preserve"> </w:t>
      </w:r>
      <w:r w:rsidRPr="00674E1D">
        <w:t>-</w:t>
      </w:r>
      <w:r w:rsidR="002E082A">
        <w:t xml:space="preserve"> </w:t>
      </w:r>
      <w:r w:rsidRPr="00674E1D">
        <w:t xml:space="preserve">диаграмма классов серверной части, реализующая </w:t>
      </w:r>
      <w:r w:rsidR="006551C0">
        <w:t>паттерн</w:t>
      </w:r>
      <w:r w:rsidRPr="00674E1D">
        <w:t xml:space="preserve"> DAO и </w:t>
      </w:r>
      <w:r w:rsidR="0033074E" w:rsidRPr="00674E1D">
        <w:t>маршрутизацию на основе HTTP-протокола</w:t>
      </w:r>
    </w:p>
    <w:p w:rsidR="002E082A" w:rsidRDefault="002E082A" w:rsidP="00B92E6D"/>
    <w:p w:rsidR="002E082A" w:rsidRDefault="002E082A" w:rsidP="002E082A">
      <w:pPr>
        <w:pStyle w:val="StyleImage"/>
      </w:pPr>
      <w:r>
        <w:rPr>
          <w:noProof/>
          <w:lang w:eastAsia="ru-RU"/>
        </w:rPr>
        <w:drawing>
          <wp:inline distT="0" distB="0" distL="0" distR="0">
            <wp:extent cx="4613275" cy="2496820"/>
            <wp:effectExtent l="19050" t="19050" r="15875" b="1778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13275" cy="2496820"/>
                    </a:xfrm>
                    <a:prstGeom prst="rect">
                      <a:avLst/>
                    </a:prstGeom>
                    <a:noFill/>
                    <a:ln>
                      <a:solidFill>
                        <a:schemeClr val="tx1"/>
                      </a:solidFill>
                    </a:ln>
                  </pic:spPr>
                </pic:pic>
              </a:graphicData>
            </a:graphic>
          </wp:inline>
        </w:drawing>
      </w:r>
    </w:p>
    <w:p w:rsidR="00CC0B10" w:rsidRDefault="002E082A" w:rsidP="00984B50">
      <w:pPr>
        <w:pStyle w:val="StyleImage"/>
      </w:pPr>
      <w:r>
        <w:t xml:space="preserve">Рисунок 6 – Общая </w:t>
      </w:r>
      <w:r>
        <w:rPr>
          <w:lang w:val="en-US"/>
        </w:rPr>
        <w:t>UML</w:t>
      </w:r>
      <w:r w:rsidRPr="002E082A">
        <w:t xml:space="preserve"> – </w:t>
      </w:r>
      <w:r>
        <w:t>диаграмма классов серверной части</w:t>
      </w:r>
      <w:r w:rsidRPr="002E082A">
        <w:t xml:space="preserve">, </w:t>
      </w:r>
      <w:r>
        <w:t>реализующая логику загрузки файлов с сервера на клиент</w:t>
      </w:r>
      <w:r w:rsidR="007A5B08">
        <w:t>скую часть приложения</w:t>
      </w:r>
      <w:r>
        <w:t xml:space="preserve"> и обратно</w:t>
      </w:r>
    </w:p>
    <w:p w:rsidR="00A1188B" w:rsidRDefault="0006537E" w:rsidP="00F204A8">
      <w:pPr>
        <w:pStyle w:val="StyleImage"/>
        <w:rPr>
          <w:lang w:val="en-US"/>
        </w:rPr>
      </w:pPr>
      <w:r>
        <w:rPr>
          <w:noProof/>
          <w:lang w:eastAsia="ru-RU"/>
        </w:rPr>
        <w:drawing>
          <wp:inline distT="0" distB="0" distL="0" distR="0">
            <wp:extent cx="5938520" cy="2609850"/>
            <wp:effectExtent l="19050" t="19050" r="24130"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2609850"/>
                    </a:xfrm>
                    <a:prstGeom prst="rect">
                      <a:avLst/>
                    </a:prstGeom>
                    <a:noFill/>
                    <a:ln>
                      <a:solidFill>
                        <a:schemeClr val="tx1"/>
                      </a:solidFill>
                    </a:ln>
                  </pic:spPr>
                </pic:pic>
              </a:graphicData>
            </a:graphic>
          </wp:inline>
        </w:drawing>
      </w:r>
    </w:p>
    <w:p w:rsidR="0006537E" w:rsidRPr="0006537E" w:rsidRDefault="0006537E" w:rsidP="00F204A8">
      <w:pPr>
        <w:pStyle w:val="StyleImage"/>
      </w:pPr>
      <w:r>
        <w:t xml:space="preserve">Рисунок 7 – Общая </w:t>
      </w:r>
      <w:r>
        <w:rPr>
          <w:lang w:val="en-US"/>
        </w:rPr>
        <w:t>UML</w:t>
      </w:r>
      <w:r w:rsidRPr="0006537E">
        <w:t xml:space="preserve"> – </w:t>
      </w:r>
      <w:r>
        <w:t>диаграмма классов серверной части</w:t>
      </w:r>
      <w:r w:rsidRPr="0006537E">
        <w:t xml:space="preserve">, </w:t>
      </w:r>
      <w:r>
        <w:t>реализующая обработку ошибок</w:t>
      </w:r>
      <w:r w:rsidRPr="0006537E">
        <w:t xml:space="preserve">, </w:t>
      </w:r>
      <w:r>
        <w:t>возникающих внутри сервера</w:t>
      </w:r>
    </w:p>
    <w:p w:rsidR="00CC0B10" w:rsidRDefault="00CC0B10" w:rsidP="00CC0B10">
      <w:r>
        <w:br w:type="page"/>
      </w:r>
    </w:p>
    <w:p w:rsidR="00674780" w:rsidRDefault="00AB1E8B" w:rsidP="00AB1E8B">
      <w:pPr>
        <w:pStyle w:val="Style1"/>
      </w:pPr>
      <w:bookmarkStart w:id="7" w:name="_Toc71684900"/>
      <w:r>
        <w:lastRenderedPageBreak/>
        <w:t>Реализация приложения</w:t>
      </w:r>
      <w:bookmarkEnd w:id="7"/>
    </w:p>
    <w:p w:rsidR="00AB1E8B" w:rsidRDefault="00AB1E8B" w:rsidP="00AB1E8B">
      <w:pPr>
        <w:pStyle w:val="Style2"/>
        <w:outlineLvl w:val="1"/>
      </w:pPr>
      <w:bookmarkStart w:id="8" w:name="_Toc71684901"/>
      <w:r w:rsidRPr="00AB1E8B">
        <w:t>Реализация модуля “Центральный сервер”</w:t>
      </w:r>
      <w:bookmarkEnd w:id="8"/>
    </w:p>
    <w:p w:rsidR="00C900E4" w:rsidRDefault="00B208DE" w:rsidP="00117870">
      <w:pPr>
        <w:pStyle w:val="Style2"/>
        <w:outlineLvl w:val="2"/>
      </w:pPr>
      <w:bookmarkStart w:id="9" w:name="_Toc71684902"/>
      <w:r>
        <w:t>Описание реализованного модуля</w:t>
      </w:r>
      <w:bookmarkEnd w:id="9"/>
    </w:p>
    <w:p w:rsidR="00D86212" w:rsidRDefault="00D86212" w:rsidP="00D86212">
      <w:pPr>
        <w:pStyle w:val="StyleText"/>
      </w:pPr>
      <w:r>
        <w:t xml:space="preserve">Серверная часть была написана с использованием фреймворка </w:t>
      </w:r>
      <w:r>
        <w:rPr>
          <w:lang w:val="en-US"/>
        </w:rPr>
        <w:t>Spring</w:t>
      </w:r>
      <w:r>
        <w:t xml:space="preserve">. В серверной части была развернута база данных </w:t>
      </w:r>
      <w:r>
        <w:rPr>
          <w:lang w:val="en-US"/>
        </w:rPr>
        <w:t>MySQL</w:t>
      </w:r>
      <w:r w:rsidRPr="00D86212">
        <w:t xml:space="preserve">, </w:t>
      </w:r>
      <w:r>
        <w:t>с определёнными первоначальными настройками. Данный модуль единственный</w:t>
      </w:r>
      <w:r w:rsidRPr="00D86212">
        <w:t xml:space="preserve">, </w:t>
      </w:r>
      <w:r>
        <w:t>кто имеет прямой доступ к базе данных. Клиентское приложение осуществляет доступ к базе данных только через интерфейс</w:t>
      </w:r>
      <w:r w:rsidRPr="00D86212">
        <w:t xml:space="preserve">, </w:t>
      </w:r>
      <w:r>
        <w:t xml:space="preserve">который предоставляет сервер. Данный интерфейс состоит из </w:t>
      </w:r>
      <w:r>
        <w:rPr>
          <w:lang w:val="en-US"/>
        </w:rPr>
        <w:t>POST</w:t>
      </w:r>
      <w:r w:rsidRPr="00D86212">
        <w:t>/</w:t>
      </w:r>
      <w:r>
        <w:rPr>
          <w:lang w:val="en-US"/>
        </w:rPr>
        <w:t>GET</w:t>
      </w:r>
      <w:r w:rsidRPr="00D86212">
        <w:t xml:space="preserve"> запросов, </w:t>
      </w:r>
      <w:r>
        <w:t>которые посылаются из клиентской части приложения серверной</w:t>
      </w:r>
      <w:r w:rsidRPr="00D86212">
        <w:t xml:space="preserve">. </w:t>
      </w:r>
      <w:r>
        <w:t xml:space="preserve">Сервер обрабатывает входные данные в формате </w:t>
      </w:r>
      <w:r>
        <w:rPr>
          <w:lang w:val="en-US"/>
        </w:rPr>
        <w:t>JSON</w:t>
      </w:r>
      <w:r w:rsidRPr="00D86212">
        <w:t xml:space="preserve"> (</w:t>
      </w:r>
      <w:r>
        <w:t xml:space="preserve">или </w:t>
      </w:r>
      <w:r>
        <w:rPr>
          <w:lang w:val="en-US"/>
        </w:rPr>
        <w:t>MultipartFile</w:t>
      </w:r>
      <w:r w:rsidRPr="00D86212">
        <w:t xml:space="preserve">) </w:t>
      </w:r>
      <w:r>
        <w:t xml:space="preserve">при </w:t>
      </w:r>
      <w:r>
        <w:rPr>
          <w:lang w:val="en-US"/>
        </w:rPr>
        <w:t>POST</w:t>
      </w:r>
      <w:r w:rsidRPr="00D86212">
        <w:t xml:space="preserve"> </w:t>
      </w:r>
      <w:r>
        <w:t xml:space="preserve">запросах и возвращает данные в формате </w:t>
      </w:r>
      <w:r>
        <w:rPr>
          <w:lang w:val="en-US"/>
        </w:rPr>
        <w:t>JSON</w:t>
      </w:r>
      <w:r w:rsidRPr="00D86212">
        <w:t xml:space="preserve"> </w:t>
      </w:r>
      <w:r>
        <w:t xml:space="preserve">при </w:t>
      </w:r>
      <w:r>
        <w:rPr>
          <w:lang w:val="en-US"/>
        </w:rPr>
        <w:t>GET</w:t>
      </w:r>
      <w:r w:rsidRPr="00D86212">
        <w:t xml:space="preserve"> </w:t>
      </w:r>
      <w:r w:rsidR="00422C21">
        <w:t>запросах со стороны клиента.</w:t>
      </w:r>
    </w:p>
    <w:p w:rsidR="00422C21" w:rsidRPr="00422C21" w:rsidRDefault="00422C21" w:rsidP="00D86212">
      <w:pPr>
        <w:pStyle w:val="StyleText"/>
      </w:pPr>
      <w:r>
        <w:t xml:space="preserve">Взаимодействие с базой данных осуществляется с помощью реализованного абстрактного интерфейса </w:t>
      </w:r>
      <w:r>
        <w:rPr>
          <w:lang w:val="en-US"/>
        </w:rPr>
        <w:t>Data</w:t>
      </w:r>
      <w:r w:rsidRPr="00422C21">
        <w:t xml:space="preserve"> </w:t>
      </w:r>
      <w:r>
        <w:rPr>
          <w:lang w:val="en-US"/>
        </w:rPr>
        <w:t>Access</w:t>
      </w:r>
      <w:r w:rsidRPr="00422C21">
        <w:t xml:space="preserve"> </w:t>
      </w:r>
      <w:r>
        <w:rPr>
          <w:lang w:val="en-US"/>
        </w:rPr>
        <w:t>Object</w:t>
      </w:r>
      <w:r>
        <w:t xml:space="preserve">. Настройка и конфигурирование базы данных осуществляется с помощью высокопроизводительной библиотеки пула соединений </w:t>
      </w:r>
      <w:r>
        <w:rPr>
          <w:lang w:val="en-US"/>
        </w:rPr>
        <w:t>HikariCP</w:t>
      </w:r>
      <w:r w:rsidRPr="00422C21">
        <w:t xml:space="preserve">. </w:t>
      </w:r>
      <w:r>
        <w:t xml:space="preserve">Данная библиотека в основном используется в классе </w:t>
      </w:r>
      <w:r>
        <w:rPr>
          <w:lang w:val="en-US"/>
        </w:rPr>
        <w:t>DataBaseConfig</w:t>
      </w:r>
      <w:r w:rsidRPr="00422C21">
        <w:t>.</w:t>
      </w:r>
    </w:p>
    <w:p w:rsidR="00422C21" w:rsidRDefault="00422C21" w:rsidP="00D86212">
      <w:pPr>
        <w:pStyle w:val="StyleText"/>
      </w:pPr>
      <w:r>
        <w:t xml:space="preserve">База данных развёртывается на сервере автоматически. Для этого были использованы представления </w:t>
      </w:r>
      <w:r>
        <w:rPr>
          <w:lang w:val="en-US"/>
        </w:rPr>
        <w:t>SQL</w:t>
      </w:r>
      <w:r w:rsidRPr="00422C21">
        <w:t xml:space="preserve"> </w:t>
      </w:r>
      <w:r>
        <w:t xml:space="preserve">команд в виде строковых констант </w:t>
      </w:r>
      <w:r>
        <w:rPr>
          <w:lang w:val="en-US"/>
        </w:rPr>
        <w:t>Java</w:t>
      </w:r>
      <w:r w:rsidRPr="00422C21">
        <w:t xml:space="preserve">. </w:t>
      </w:r>
      <w:r>
        <w:t xml:space="preserve">Используя </w:t>
      </w:r>
      <w:r>
        <w:rPr>
          <w:lang w:val="en-US"/>
        </w:rPr>
        <w:t>SQL</w:t>
      </w:r>
      <w:r w:rsidRPr="00422C21">
        <w:t xml:space="preserve"> </w:t>
      </w:r>
      <w:r>
        <w:t>команды серверная часть создаёт таблицы реляционной базы данных даже если базы данных до этого не существовало. То есть</w:t>
      </w:r>
      <w:r w:rsidRPr="00422C21">
        <w:t xml:space="preserve">, </w:t>
      </w:r>
      <w:r>
        <w:t>достаточно запустить серверную часть на машине</w:t>
      </w:r>
      <w:r w:rsidRPr="00422C21">
        <w:t xml:space="preserve">, </w:t>
      </w:r>
      <w:r>
        <w:t xml:space="preserve">чтобы взаимодействовать с базой данных удалённо посредством интерфейса предоставленного серверной частью в виде </w:t>
      </w:r>
      <w:r>
        <w:rPr>
          <w:lang w:val="en-US"/>
        </w:rPr>
        <w:t>POST</w:t>
      </w:r>
      <w:r w:rsidRPr="00422C21">
        <w:t>/</w:t>
      </w:r>
      <w:r>
        <w:rPr>
          <w:lang w:val="en-US"/>
        </w:rPr>
        <w:t>GET</w:t>
      </w:r>
      <w:r w:rsidRPr="00422C21">
        <w:t xml:space="preserve"> </w:t>
      </w:r>
      <w:r>
        <w:t>запросов.</w:t>
      </w:r>
    </w:p>
    <w:p w:rsidR="00422C21" w:rsidRDefault="00422C21" w:rsidP="00422C21">
      <w:pPr>
        <w:pStyle w:val="StyleText"/>
      </w:pPr>
      <w:r>
        <w:t xml:space="preserve">Для считывания данных из базы данных используется интерфейс </w:t>
      </w:r>
      <w:r>
        <w:rPr>
          <w:lang w:val="en-US"/>
        </w:rPr>
        <w:t>RowMapper</w:t>
      </w:r>
      <w:r w:rsidRPr="00422C21">
        <w:t>&lt;</w:t>
      </w:r>
      <w:r>
        <w:rPr>
          <w:lang w:val="en-US"/>
        </w:rPr>
        <w:t>T</w:t>
      </w:r>
      <w:r w:rsidRPr="00422C21">
        <w:t xml:space="preserve">&gt;, </w:t>
      </w:r>
      <w:r>
        <w:t>который позволяет считать данные определённой структуры из таблицы.</w:t>
      </w:r>
    </w:p>
    <w:p w:rsidR="00422C21" w:rsidRDefault="00422C21" w:rsidP="00422C21">
      <w:pPr>
        <w:pStyle w:val="StyleText"/>
        <w:rPr>
          <w:b/>
          <w:lang w:val="en-US"/>
        </w:rPr>
      </w:pPr>
      <w:r>
        <w:t>Множество классов сервера были разделены на отдельные пакеты</w:t>
      </w:r>
      <w:r w:rsidRPr="00422C21">
        <w:t xml:space="preserve">, </w:t>
      </w:r>
      <w:r>
        <w:t>в которых содержатся классы, относящиеся к той или иной части серверного приложения. Например</w:t>
      </w:r>
      <w:r w:rsidRPr="00A72343">
        <w:t xml:space="preserve">, </w:t>
      </w:r>
      <w:r>
        <w:t xml:space="preserve">классы </w:t>
      </w:r>
      <w:r>
        <w:rPr>
          <w:lang w:val="en-US"/>
        </w:rPr>
        <w:t>DAO</w:t>
      </w:r>
      <w:r w:rsidRPr="00A72343">
        <w:t xml:space="preserve"> </w:t>
      </w:r>
      <w:r>
        <w:t>и классы</w:t>
      </w:r>
      <w:r w:rsidR="00A72343" w:rsidRPr="00A72343">
        <w:t>,</w:t>
      </w:r>
      <w:r w:rsidRPr="00A72343">
        <w:t xml:space="preserve"> </w:t>
      </w:r>
      <w:r>
        <w:t xml:space="preserve">экземпляры объектов </w:t>
      </w:r>
      <w:r w:rsidR="00A72343">
        <w:t xml:space="preserve">которых используются для десериализации данных из формата </w:t>
      </w:r>
      <w:r w:rsidR="00A72343">
        <w:rPr>
          <w:lang w:val="en-US"/>
        </w:rPr>
        <w:t>JSON</w:t>
      </w:r>
      <w:r w:rsidR="00A72343" w:rsidRPr="00A72343">
        <w:t xml:space="preserve">, </w:t>
      </w:r>
      <w:r w:rsidR="00A72343">
        <w:t xml:space="preserve">содержатся в различных пакетах. Полное деление классов серверной части представлено на рисунке </w:t>
      </w:r>
      <w:r w:rsidR="00A72343" w:rsidRPr="00A72343">
        <w:rPr>
          <w:b/>
          <w:lang w:val="en-US"/>
        </w:rPr>
        <w:t>X</w:t>
      </w:r>
    </w:p>
    <w:p w:rsidR="00A72343" w:rsidRDefault="00D4228A" w:rsidP="00A72343">
      <w:pPr>
        <w:pStyle w:val="StyleImage"/>
        <w:rPr>
          <w:lang w:val="en-US"/>
        </w:rPr>
      </w:pPr>
      <w:r>
        <w:rPr>
          <w:noProof/>
          <w:lang w:eastAsia="ru-RU"/>
        </w:rPr>
        <w:lastRenderedPageBreak/>
        <w:drawing>
          <wp:inline distT="0" distB="0" distL="0" distR="0">
            <wp:extent cx="2720340" cy="6667500"/>
            <wp:effectExtent l="19050" t="19050" r="22860"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20340" cy="6667500"/>
                    </a:xfrm>
                    <a:prstGeom prst="rect">
                      <a:avLst/>
                    </a:prstGeom>
                    <a:noFill/>
                    <a:ln>
                      <a:solidFill>
                        <a:schemeClr val="tx1"/>
                      </a:solidFill>
                    </a:ln>
                  </pic:spPr>
                </pic:pic>
              </a:graphicData>
            </a:graphic>
          </wp:inline>
        </w:drawing>
      </w:r>
    </w:p>
    <w:p w:rsidR="00A72343" w:rsidRPr="00A72343" w:rsidRDefault="00A72343" w:rsidP="00A72343">
      <w:pPr>
        <w:pStyle w:val="StyleImage"/>
      </w:pPr>
      <w:r>
        <w:t xml:space="preserve">Рисунок </w:t>
      </w:r>
      <w:r>
        <w:rPr>
          <w:lang w:val="en-US"/>
        </w:rPr>
        <w:t>X</w:t>
      </w:r>
      <w:r w:rsidRPr="00A72343">
        <w:t xml:space="preserve"> – </w:t>
      </w:r>
      <w:r>
        <w:t>Пакеты серверной части приложения</w:t>
      </w:r>
    </w:p>
    <w:p w:rsidR="00C900E4" w:rsidRPr="00AB1E8B" w:rsidRDefault="00C900E4" w:rsidP="00C900E4">
      <w:pPr>
        <w:pStyle w:val="StyleText"/>
      </w:pPr>
    </w:p>
    <w:p w:rsidR="00E57487" w:rsidRPr="001254DA" w:rsidRDefault="006551C0" w:rsidP="004D129A">
      <w:pPr>
        <w:pStyle w:val="Style2"/>
        <w:outlineLvl w:val="2"/>
      </w:pPr>
      <w:bookmarkStart w:id="10" w:name="_Toc71684903"/>
      <w:r>
        <w:t>Описание реализованных классов</w:t>
      </w:r>
      <w:bookmarkEnd w:id="10"/>
    </w:p>
    <w:p w:rsidR="006551C0" w:rsidRPr="00E81066" w:rsidRDefault="00F30FC7" w:rsidP="007F61A4">
      <w:pPr>
        <w:pStyle w:val="StyleText"/>
        <w:tabs>
          <w:tab w:val="center" w:pos="5032"/>
        </w:tabs>
      </w:pPr>
      <w:r>
        <w:t xml:space="preserve">Класс </w:t>
      </w:r>
      <w:r w:rsidRPr="00F30FC7">
        <w:rPr>
          <w:b/>
          <w:lang w:val="en-US"/>
        </w:rPr>
        <w:t>FileLoadController</w:t>
      </w:r>
      <w:r w:rsidRPr="00F30FC7">
        <w:t xml:space="preserve"> является </w:t>
      </w:r>
      <w:r>
        <w:t>контроллером</w:t>
      </w:r>
      <w:r w:rsidRPr="00F30FC7">
        <w:t xml:space="preserve">, </w:t>
      </w:r>
      <w:r>
        <w:t xml:space="preserve">который обеспечивает обработку </w:t>
      </w:r>
      <w:r>
        <w:rPr>
          <w:lang w:val="en-US"/>
        </w:rPr>
        <w:t>POST</w:t>
      </w:r>
      <w:r w:rsidRPr="00F30FC7">
        <w:t>/</w:t>
      </w:r>
      <w:r>
        <w:rPr>
          <w:lang w:val="en-US"/>
        </w:rPr>
        <w:t>GET</w:t>
      </w:r>
      <w:r w:rsidRPr="00F30FC7">
        <w:t xml:space="preserve"> </w:t>
      </w:r>
      <w:r>
        <w:t>запросов к серверу для загрузки файла в локальное хранилище сервера</w:t>
      </w:r>
      <w:r w:rsidRPr="00F30FC7">
        <w:t xml:space="preserve">, </w:t>
      </w:r>
      <w:r>
        <w:t xml:space="preserve">так и его загрузки с сервера в локальное хранилище клиентского приложения (для обеспечения визуального контакта с распознанным изображением). </w:t>
      </w:r>
      <w:r w:rsidR="007F61A4">
        <w:t xml:space="preserve">Для передачи данных по протоколу </w:t>
      </w:r>
      <w:r w:rsidR="007F61A4">
        <w:rPr>
          <w:lang w:val="en-US"/>
        </w:rPr>
        <w:t>HTTP</w:t>
      </w:r>
      <w:r w:rsidR="007F61A4" w:rsidRPr="007F61A4">
        <w:t xml:space="preserve"> </w:t>
      </w:r>
      <w:r w:rsidR="007F61A4">
        <w:t xml:space="preserve">на сервер и с сервера был выбран формат </w:t>
      </w:r>
      <w:r w:rsidR="007F61A4">
        <w:rPr>
          <w:lang w:val="en-US"/>
        </w:rPr>
        <w:t>JSON</w:t>
      </w:r>
      <w:r w:rsidR="007F61A4">
        <w:t xml:space="preserve"> и подключены соответствующие библиотеки для </w:t>
      </w:r>
      <w:r w:rsidR="007F61A4" w:rsidRPr="007F61A4">
        <w:t>сериализации и десериализации</w:t>
      </w:r>
      <w:r w:rsidR="007F61A4">
        <w:t xml:space="preserve"> данных</w:t>
      </w:r>
      <w:r w:rsidR="007F61A4" w:rsidRPr="007F61A4">
        <w:t xml:space="preserve">, </w:t>
      </w:r>
      <w:r w:rsidR="007F61A4">
        <w:t>с помощью которых обеспечиваются взаимосвязи между серверной частью и клиентским приложением. Однако</w:t>
      </w:r>
      <w:r w:rsidR="007F61A4" w:rsidRPr="007F61A4">
        <w:t xml:space="preserve">, </w:t>
      </w:r>
      <w:r w:rsidR="007F61A4">
        <w:rPr>
          <w:lang w:val="en-US"/>
        </w:rPr>
        <w:t>POST</w:t>
      </w:r>
      <w:r w:rsidR="007F61A4" w:rsidRPr="007F61A4">
        <w:t>-</w:t>
      </w:r>
      <w:r w:rsidR="007F61A4">
        <w:t xml:space="preserve">запросы для контроллера </w:t>
      </w:r>
      <w:r w:rsidR="007F61A4">
        <w:rPr>
          <w:lang w:val="en-US"/>
        </w:rPr>
        <w:lastRenderedPageBreak/>
        <w:t>FileLoadController</w:t>
      </w:r>
      <w:r w:rsidR="007F61A4" w:rsidRPr="007F61A4">
        <w:t xml:space="preserve"> </w:t>
      </w:r>
      <w:r w:rsidR="007F61A4">
        <w:t xml:space="preserve">обладают уникальным поведением – они не поддерживают </w:t>
      </w:r>
      <w:r w:rsidR="007F61A4">
        <w:rPr>
          <w:lang w:val="en-US"/>
        </w:rPr>
        <w:t>JSON</w:t>
      </w:r>
      <w:r w:rsidR="007F61A4" w:rsidRPr="007F61A4">
        <w:t xml:space="preserve"> </w:t>
      </w:r>
      <w:r w:rsidR="007F61A4">
        <w:t>формат</w:t>
      </w:r>
      <w:r w:rsidR="007F61A4" w:rsidRPr="007F61A4">
        <w:t xml:space="preserve">, </w:t>
      </w:r>
      <w:r w:rsidR="007F61A4">
        <w:t xml:space="preserve">данные передаются в виде формата </w:t>
      </w:r>
      <w:r w:rsidR="007F61A4" w:rsidRPr="007F61A4">
        <w:rPr>
          <w:lang w:val="en-US"/>
        </w:rPr>
        <w:t>multipart</w:t>
      </w:r>
      <w:r w:rsidR="007F61A4" w:rsidRPr="007F61A4">
        <w:t>/</w:t>
      </w:r>
      <w:r w:rsidR="007F61A4" w:rsidRPr="007F61A4">
        <w:rPr>
          <w:lang w:val="en-US"/>
        </w:rPr>
        <w:t>form</w:t>
      </w:r>
      <w:r w:rsidR="007F61A4" w:rsidRPr="007F61A4">
        <w:t>-</w:t>
      </w:r>
      <w:r w:rsidR="007F61A4" w:rsidRPr="007F61A4">
        <w:rPr>
          <w:lang w:val="en-US"/>
        </w:rPr>
        <w:t>data</w:t>
      </w:r>
      <w:r w:rsidR="007F61A4" w:rsidRPr="007F61A4">
        <w:t xml:space="preserve">, </w:t>
      </w:r>
      <w:r w:rsidR="007F61A4">
        <w:t>который позволяет передавать файлы с сервера на клиентское приложение и обратно.</w:t>
      </w:r>
      <w:r w:rsidR="00E81066">
        <w:t xml:space="preserve"> Один </w:t>
      </w:r>
      <w:r w:rsidR="00E81066">
        <w:rPr>
          <w:lang w:val="en-US"/>
        </w:rPr>
        <w:t>GET</w:t>
      </w:r>
      <w:r w:rsidR="00E81066" w:rsidRPr="00E81066">
        <w:t>-</w:t>
      </w:r>
      <w:r w:rsidR="00E81066">
        <w:t xml:space="preserve">запрос всё же поддерживает </w:t>
      </w:r>
      <w:r w:rsidR="00E81066">
        <w:rPr>
          <w:lang w:val="en-US"/>
        </w:rPr>
        <w:t>JSON</w:t>
      </w:r>
      <w:r w:rsidR="00E81066">
        <w:t xml:space="preserve"> формат – это метод </w:t>
      </w:r>
      <w:r w:rsidR="00E81066" w:rsidRPr="00E81066">
        <w:t xml:space="preserve">getAbsoluteFilePath, </w:t>
      </w:r>
      <w:r w:rsidR="00E81066">
        <w:t xml:space="preserve">который возвращает абсолютный путь </w:t>
      </w:r>
      <w:r w:rsidR="00E57487">
        <w:t>к файлу,</w:t>
      </w:r>
      <w:r w:rsidR="00E81066">
        <w:t xml:space="preserve"> расположенному в локальном хранилище сервера.</w:t>
      </w:r>
    </w:p>
    <w:p w:rsidR="007F61A4" w:rsidRDefault="00984B50" w:rsidP="00F30FC7">
      <w:pPr>
        <w:pStyle w:val="StyleText"/>
        <w:tabs>
          <w:tab w:val="center" w:pos="5032"/>
        </w:tabs>
      </w:pPr>
      <w:r>
        <w:t xml:space="preserve">Поддерживаемые </w:t>
      </w:r>
      <w:r w:rsidR="007F61A4">
        <w:rPr>
          <w:lang w:val="en-US"/>
        </w:rPr>
        <w:t>POST</w:t>
      </w:r>
      <w:r w:rsidR="007F61A4" w:rsidRPr="007F61A4">
        <w:t>-</w:t>
      </w:r>
      <w:r>
        <w:t>запросы</w:t>
      </w:r>
      <w:r w:rsidR="007F61A4">
        <w:t xml:space="preserve">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00073D05" w:rsidRPr="00073D05">
        <w:rPr>
          <w:lang w:val="en-US"/>
        </w:rPr>
        <w:t>http</w:t>
      </w:r>
      <w:r w:rsidR="00073D05" w:rsidRPr="00073D05">
        <w:t>://</w:t>
      </w:r>
      <w:r w:rsidR="00073D05" w:rsidRPr="00073D05">
        <w:rPr>
          <w:lang w:val="en-US"/>
        </w:rPr>
        <w:t>localhost</w:t>
      </w:r>
      <w:r w:rsidR="00073D05" w:rsidRPr="00073D05">
        <w:t>:8080/</w:t>
      </w:r>
      <w:r w:rsidR="00073D05" w:rsidRPr="00073D05">
        <w:rPr>
          <w:lang w:val="en-US"/>
        </w:rPr>
        <w:t>upload</w:t>
      </w:r>
      <w:r w:rsidR="00073D05" w:rsidRPr="00073D05">
        <w:t xml:space="preserve"> </w:t>
      </w:r>
      <w:r w:rsidR="00073D05" w:rsidRPr="00105999">
        <w:rPr>
          <w:u w:val="single"/>
        </w:rPr>
        <w:t xml:space="preserve">(метод обработки: </w:t>
      </w:r>
      <w:r w:rsidR="00073D05" w:rsidRPr="00105999">
        <w:rPr>
          <w:u w:val="single"/>
          <w:lang w:val="en-US"/>
        </w:rPr>
        <w:t>handleFileUpload</w:t>
      </w:r>
      <w:r w:rsidR="00073D05" w:rsidRPr="00105999">
        <w:rPr>
          <w:u w:val="single"/>
        </w:rPr>
        <w:t>)</w:t>
      </w:r>
    </w:p>
    <w:p w:rsidR="007F61A4" w:rsidRDefault="00984B50" w:rsidP="007F61A4">
      <w:pPr>
        <w:pStyle w:val="StyleText"/>
        <w:tabs>
          <w:tab w:val="center" w:pos="5032"/>
        </w:tabs>
      </w:pPr>
      <w:r>
        <w:t xml:space="preserve">Поддерживаемые </w:t>
      </w:r>
      <w:r w:rsidR="007F61A4">
        <w:rPr>
          <w:lang w:val="en-US"/>
        </w:rPr>
        <w:t>GET</w:t>
      </w:r>
      <w:r w:rsidR="007F61A4" w:rsidRPr="007F61A4">
        <w:t>-</w:t>
      </w:r>
      <w:r w:rsidR="007F61A4">
        <w:t xml:space="preserve">запросов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Pr="007F61A4">
        <w:rPr>
          <w:lang w:val="en-US"/>
        </w:rPr>
        <w:t>http</w:t>
      </w:r>
      <w:r w:rsidRPr="007F61A4">
        <w:t>://</w:t>
      </w:r>
      <w:r w:rsidRPr="007F61A4">
        <w:rPr>
          <w:lang w:val="en-US"/>
        </w:rPr>
        <w:t>localhost</w:t>
      </w:r>
      <w:r w:rsidRPr="007F61A4">
        <w:t>:8080/</w:t>
      </w:r>
      <w:r w:rsidRPr="007F61A4">
        <w:rPr>
          <w:lang w:val="en-US"/>
        </w:rPr>
        <w:t>load</w:t>
      </w:r>
      <w:r w:rsidRPr="007F61A4">
        <w:t>/?</w:t>
      </w:r>
      <w:r w:rsidRPr="007F61A4">
        <w:rPr>
          <w:lang w:val="en-US"/>
        </w:rPr>
        <w:t>fileName</w:t>
      </w:r>
      <w:r w:rsidRPr="007F61A4">
        <w:t>=</w:t>
      </w:r>
      <w:r w:rsidR="00105999" w:rsidRPr="002B58A6">
        <w:t>”</w:t>
      </w:r>
      <w:r w:rsidRPr="007F61A4">
        <w:t>название</w:t>
      </w:r>
      <w:r>
        <w:t xml:space="preserve"> файла</w:t>
      </w:r>
      <w:r w:rsidR="00105999" w:rsidRPr="002B58A6">
        <w:t>”</w:t>
      </w:r>
      <w:r w:rsidR="00073D05" w:rsidRPr="00073D05">
        <w:t xml:space="preserve"> </w:t>
      </w:r>
      <w:r w:rsidR="00073D05" w:rsidRPr="00105999">
        <w:rPr>
          <w:u w:val="single"/>
        </w:rPr>
        <w:t xml:space="preserve">(метод обработки: </w:t>
      </w:r>
      <w:r w:rsidR="00073D05" w:rsidRPr="00105999">
        <w:rPr>
          <w:u w:val="single"/>
          <w:lang w:val="en-US"/>
        </w:rPr>
        <w:t>getFile</w:t>
      </w:r>
      <w:r w:rsidR="00073D05" w:rsidRPr="00105999">
        <w:rPr>
          <w:u w:val="single"/>
        </w:rPr>
        <w:t>)</w:t>
      </w:r>
    </w:p>
    <w:p w:rsidR="007F61A4" w:rsidRPr="00073D05" w:rsidRDefault="007F61A4" w:rsidP="007F61A4">
      <w:pPr>
        <w:pStyle w:val="StyleText"/>
        <w:tabs>
          <w:tab w:val="center" w:pos="5032"/>
        </w:tabs>
        <w:rPr>
          <w:lang w:val="en-US"/>
        </w:rPr>
      </w:pPr>
      <w:r w:rsidRPr="00073D05">
        <w:rPr>
          <w:lang w:val="en-US"/>
        </w:rPr>
        <w:t xml:space="preserve">2) </w:t>
      </w:r>
      <w:r w:rsidR="00073D05" w:rsidRPr="00073D05">
        <w:rPr>
          <w:lang w:val="en-US"/>
        </w:rPr>
        <w:t xml:space="preserve">http://localhost:8080/load/filepath </w:t>
      </w:r>
      <w:r w:rsidR="00073D05" w:rsidRPr="00105999">
        <w:rPr>
          <w:u w:val="single"/>
          <w:lang w:val="en-US"/>
        </w:rPr>
        <w:t>(</w:t>
      </w:r>
      <w:r w:rsidR="00073D05" w:rsidRPr="00105999">
        <w:rPr>
          <w:u w:val="single"/>
        </w:rPr>
        <w:t>метод</w:t>
      </w:r>
      <w:r w:rsidR="00073D05" w:rsidRPr="00105999">
        <w:rPr>
          <w:u w:val="single"/>
          <w:lang w:val="en-US"/>
        </w:rPr>
        <w:t xml:space="preserve"> </w:t>
      </w:r>
      <w:r w:rsidR="00073D05" w:rsidRPr="00105999">
        <w:rPr>
          <w:u w:val="single"/>
        </w:rPr>
        <w:t>обработки</w:t>
      </w:r>
      <w:r w:rsidR="00073D05" w:rsidRPr="00105999">
        <w:rPr>
          <w:u w:val="single"/>
          <w:lang w:val="en-US"/>
        </w:rPr>
        <w:t>: getAbsoluteFilePath)</w:t>
      </w:r>
    </w:p>
    <w:p w:rsidR="00B85B98" w:rsidRPr="004056C1" w:rsidRDefault="004B6156" w:rsidP="00B85B98">
      <w:pPr>
        <w:pStyle w:val="StyleText"/>
        <w:tabs>
          <w:tab w:val="center" w:pos="5032"/>
        </w:tabs>
      </w:pPr>
      <w:r>
        <w:t xml:space="preserve">Для сериализации был создан класс </w:t>
      </w:r>
      <w:r w:rsidRPr="00073D05">
        <w:rPr>
          <w:b/>
        </w:rPr>
        <w:t>DataElementImageFilePath</w:t>
      </w:r>
      <w:r w:rsidR="00B85B98">
        <w:t xml:space="preserve"> (необходим для обработки одного </w:t>
      </w:r>
      <w:r w:rsidR="00B85B98">
        <w:rPr>
          <w:lang w:val="en-US"/>
        </w:rPr>
        <w:t>GET</w:t>
      </w:r>
      <w:r w:rsidR="00B85B98" w:rsidRPr="00B85B98">
        <w:t>-</w:t>
      </w:r>
      <w:r w:rsidR="00B85B98">
        <w:t>запроса</w:t>
      </w:r>
      <w:r w:rsidR="00B85B98" w:rsidRPr="00B85B98">
        <w:t xml:space="preserve">, </w:t>
      </w:r>
      <w:r w:rsidR="00B85B98">
        <w:t xml:space="preserve">с адресом </w:t>
      </w:r>
      <w:r w:rsidR="004056C1" w:rsidRPr="00D97BC8">
        <w:rPr>
          <w:lang w:val="en-US"/>
        </w:rPr>
        <w:t>http</w:t>
      </w:r>
      <w:r w:rsidR="004056C1" w:rsidRPr="00D97BC8">
        <w:t>://</w:t>
      </w:r>
      <w:r w:rsidR="004056C1" w:rsidRPr="00D97BC8">
        <w:rPr>
          <w:lang w:val="en-US"/>
        </w:rPr>
        <w:t>localhost</w:t>
      </w:r>
      <w:r w:rsidR="004056C1" w:rsidRPr="00D97BC8">
        <w:t>:8080/</w:t>
      </w:r>
      <w:r w:rsidR="004056C1" w:rsidRPr="00D97BC8">
        <w:rPr>
          <w:lang w:val="en-US"/>
        </w:rPr>
        <w:t>load</w:t>
      </w:r>
      <w:r w:rsidR="004056C1" w:rsidRPr="00D97BC8">
        <w:t>/</w:t>
      </w:r>
      <w:r w:rsidR="004056C1" w:rsidRPr="00D97BC8">
        <w:rPr>
          <w:lang w:val="en-US"/>
        </w:rPr>
        <w:t>filepath</w:t>
      </w:r>
      <w:r w:rsidR="004056C1">
        <w:t xml:space="preserve">). Для данного класса таблица спецификации не требуется. Данный класс содержит одно единственное поле с спецификатором доступа </w:t>
      </w:r>
      <w:r w:rsidR="004056C1">
        <w:rPr>
          <w:lang w:val="en-US"/>
        </w:rPr>
        <w:t>private</w:t>
      </w:r>
      <w:r w:rsidR="004056C1" w:rsidRPr="004056C1">
        <w:t xml:space="preserve"> </w:t>
      </w:r>
      <w:r w:rsidR="004056C1">
        <w:t>и геттеры/сеттеры для изменения значений</w:t>
      </w:r>
      <w:r w:rsidR="004056C1" w:rsidRPr="004056C1">
        <w:t xml:space="preserve">, </w:t>
      </w:r>
      <w:r w:rsidR="004056C1">
        <w:t>а также конструктор с одним параметром.</w:t>
      </w:r>
    </w:p>
    <w:p w:rsidR="004B6156" w:rsidRDefault="00D97BC8" w:rsidP="004B6156">
      <w:pPr>
        <w:pStyle w:val="StyleText"/>
        <w:tabs>
          <w:tab w:val="center" w:pos="5032"/>
        </w:tabs>
      </w:pPr>
      <w:r>
        <w:t>Таблица спецификации методов</w:t>
      </w:r>
      <w:r w:rsidR="004056C1">
        <w:t xml:space="preserve"> класса </w:t>
      </w:r>
      <w:r w:rsidR="004056C1">
        <w:rPr>
          <w:lang w:val="en-US"/>
        </w:rPr>
        <w:t>FileLoadController</w:t>
      </w:r>
      <w:r w:rsidR="00E57487" w:rsidRPr="00E57487">
        <w:t xml:space="preserve">, </w:t>
      </w:r>
      <w:r w:rsidR="00E57487">
        <w:t xml:space="preserve">способствующих обработке </w:t>
      </w:r>
      <w:r w:rsidR="00E57487">
        <w:rPr>
          <w:lang w:val="en-US"/>
        </w:rPr>
        <w:t>POST</w:t>
      </w:r>
      <w:r w:rsidR="00E57487" w:rsidRPr="00E57487">
        <w:t>/</w:t>
      </w:r>
      <w:r w:rsidR="00E57487">
        <w:rPr>
          <w:lang w:val="en-US"/>
        </w:rPr>
        <w:t>GET</w:t>
      </w:r>
      <w:r w:rsidR="00E57487" w:rsidRPr="00E57487">
        <w:t xml:space="preserve"> </w:t>
      </w:r>
      <w:r w:rsidR="00E57487">
        <w:t>запросов для загрузки файла на сервер</w:t>
      </w:r>
      <w:r w:rsidR="00E57487" w:rsidRPr="00E57487">
        <w:t xml:space="preserve">, </w:t>
      </w:r>
      <w:r w:rsidR="00E57487">
        <w:t>а также загрузки файла с сервера</w:t>
      </w:r>
      <w:r w:rsidR="00E57487" w:rsidRPr="00E57487">
        <w:t xml:space="preserve">, </w:t>
      </w:r>
      <w:r w:rsidR="004D129A">
        <w:t>представлена в таблице 1</w:t>
      </w:r>
      <w:r w:rsidR="00E57487">
        <w:t>.</w:t>
      </w:r>
    </w:p>
    <w:p w:rsidR="004D129A" w:rsidRDefault="004D129A" w:rsidP="004B6156">
      <w:pPr>
        <w:pStyle w:val="StyleText"/>
        <w:tabs>
          <w:tab w:val="center" w:pos="5032"/>
        </w:tabs>
      </w:pPr>
    </w:p>
    <w:p w:rsidR="004D129A" w:rsidRDefault="004D129A" w:rsidP="004D129A">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Invoices</w:t>
      </w:r>
      <w:r w:rsidRPr="00984B50">
        <w:t xml:space="preserve">, </w:t>
      </w:r>
      <w:r w:rsidRPr="00C52581">
        <w:rPr>
          <w:b/>
          <w:lang w:val="en-US"/>
        </w:rPr>
        <w:t>DataElementRegister</w:t>
      </w:r>
      <w:r w:rsidRPr="00C52581">
        <w:t xml:space="preserve"> </w:t>
      </w:r>
      <w:r>
        <w:t>и</w:t>
      </w:r>
      <w:r w:rsidRPr="00C52581">
        <w:t xml:space="preserve"> </w:t>
      </w:r>
      <w:r w:rsidRPr="00C52581">
        <w:rPr>
          <w:b/>
          <w:lang w:val="en-US"/>
        </w:rPr>
        <w:t>DataElementWagons</w:t>
      </w:r>
      <w:r>
        <w:t xml:space="preserve"> являются единицами данных в технологии программирования </w:t>
      </w:r>
      <w:r>
        <w:rPr>
          <w:lang w:val="en-US"/>
        </w:rPr>
        <w:t>ORM</w:t>
      </w:r>
      <w:r w:rsidRPr="00C52581">
        <w:t xml:space="preserve">, </w:t>
      </w:r>
      <w:r>
        <w:t xml:space="preserve">которая используется совместно с моделью </w:t>
      </w:r>
      <w:r w:rsidRPr="00C52581">
        <w:t xml:space="preserve">проектирования </w:t>
      </w:r>
      <w:r>
        <w:rPr>
          <w:lang w:val="en-US"/>
        </w:rPr>
        <w:t>DAO</w:t>
      </w:r>
      <w:r w:rsidRPr="00C52581">
        <w:t xml:space="preserve"> (</w:t>
      </w:r>
      <w:r>
        <w:rPr>
          <w:lang w:val="en-US"/>
        </w:rPr>
        <w:t>Data</w:t>
      </w:r>
      <w:r w:rsidRPr="00C52581">
        <w:t xml:space="preserve"> </w:t>
      </w:r>
      <w:r>
        <w:rPr>
          <w:lang w:val="en-US"/>
        </w:rPr>
        <w:t>Access</w:t>
      </w:r>
      <w:r w:rsidRPr="00C52581">
        <w:t xml:space="preserve"> </w:t>
      </w:r>
      <w:r>
        <w:rPr>
          <w:lang w:val="en-US"/>
        </w:rPr>
        <w:t>Object</w:t>
      </w:r>
      <w:r w:rsidRPr="00C52581">
        <w:t>)</w:t>
      </w:r>
      <w:r>
        <w:t>.</w:t>
      </w:r>
    </w:p>
    <w:p w:rsidR="004D129A" w:rsidRDefault="004D129A" w:rsidP="004D129A">
      <w:pPr>
        <w:pStyle w:val="StyleText"/>
        <w:tabs>
          <w:tab w:val="center" w:pos="5032"/>
        </w:tabs>
      </w:pPr>
      <w:r>
        <w:t>Для данных классов таблица спецификации не предусмотрена</w:t>
      </w:r>
      <w:r w:rsidRPr="00212A8E">
        <w:t xml:space="preserve">, </w:t>
      </w:r>
      <w:r>
        <w:t>так как функциональность данных классов не несёт в себе никакой смысловой нагрузки. В данных классах определены поля определённого типа</w:t>
      </w:r>
      <w:r w:rsidRPr="00212A8E">
        <w:t xml:space="preserve">, </w:t>
      </w:r>
      <w:r>
        <w:t xml:space="preserve">со спецификаторами доступа </w:t>
      </w:r>
      <w:r>
        <w:rPr>
          <w:lang w:val="en-US"/>
        </w:rPr>
        <w:t>private</w:t>
      </w:r>
      <w:r w:rsidRPr="00212A8E">
        <w:t xml:space="preserve">, </w:t>
      </w:r>
      <w:r>
        <w:t>а также конструктор</w:t>
      </w:r>
      <w:r w:rsidRPr="00212A8E">
        <w:t xml:space="preserve">, </w:t>
      </w:r>
      <w:r>
        <w:t>геттеры и сеттеры для соответствующих полей.</w:t>
      </w:r>
    </w:p>
    <w:p w:rsidR="004D129A" w:rsidRDefault="004D129A" w:rsidP="00C5702A">
      <w:pPr>
        <w:pStyle w:val="StyleText"/>
        <w:tabs>
          <w:tab w:val="center" w:pos="5032"/>
        </w:tabs>
      </w:pPr>
      <w:r>
        <w:t xml:space="preserve">В классе </w:t>
      </w:r>
      <w:r>
        <w:rPr>
          <w:lang w:val="en-US"/>
        </w:rPr>
        <w:t>DataElementInvoices</w:t>
      </w:r>
      <w:r w:rsidRPr="00212A8E">
        <w:t xml:space="preserve"> </w:t>
      </w:r>
      <w:r>
        <w:t>содержатся данные</w:t>
      </w:r>
      <w:r w:rsidRPr="00212A8E">
        <w:t xml:space="preserve">, </w:t>
      </w:r>
      <w:r>
        <w:t xml:space="preserve">которые были выделены для таблицы </w:t>
      </w:r>
      <w:r>
        <w:rPr>
          <w:lang w:val="en-US"/>
        </w:rPr>
        <w:t>Invoices</w:t>
      </w:r>
      <w:r w:rsidRPr="00212A8E">
        <w:t xml:space="preserve"> </w:t>
      </w:r>
      <w:r>
        <w:t xml:space="preserve">в базе данных (см. рис. 3). В классе </w:t>
      </w:r>
      <w:r>
        <w:rPr>
          <w:lang w:val="en-US"/>
        </w:rPr>
        <w:t>DataElementRegister</w:t>
      </w:r>
      <w:r w:rsidRPr="00212A8E">
        <w:t xml:space="preserve"> </w:t>
      </w:r>
      <w:r>
        <w:t>содержатся данные</w:t>
      </w:r>
      <w:r w:rsidRPr="00212A8E">
        <w:t xml:space="preserve">, </w:t>
      </w:r>
      <w:r>
        <w:t xml:space="preserve">которые были выделены для таблицы </w:t>
      </w:r>
      <w:r>
        <w:rPr>
          <w:lang w:val="en-US"/>
        </w:rPr>
        <w:t>Register</w:t>
      </w:r>
      <w:r w:rsidRPr="00212A8E">
        <w:t xml:space="preserve"> (</w:t>
      </w:r>
      <w:r>
        <w:t xml:space="preserve">см. рис. 3). В классе </w:t>
      </w:r>
      <w:r>
        <w:rPr>
          <w:lang w:val="en-US"/>
        </w:rPr>
        <w:t>DataElementWagons</w:t>
      </w:r>
      <w:r w:rsidRPr="00212A8E">
        <w:t xml:space="preserve"> </w:t>
      </w:r>
      <w:r>
        <w:t>содержатся данные</w:t>
      </w:r>
      <w:r w:rsidRPr="00212A8E">
        <w:t xml:space="preserve">, </w:t>
      </w:r>
      <w:r>
        <w:t xml:space="preserve">которые были выделены для таблицы </w:t>
      </w:r>
      <w:r>
        <w:rPr>
          <w:lang w:val="en-US"/>
        </w:rPr>
        <w:t>Wagons</w:t>
      </w:r>
      <w:r w:rsidRPr="00212A8E">
        <w:t xml:space="preserve"> </w:t>
      </w:r>
      <w:r>
        <w:t>в базе данных (см. рис. 3).</w:t>
      </w:r>
    </w:p>
    <w:p w:rsidR="002B58A6" w:rsidRDefault="002B58A6" w:rsidP="004B6156">
      <w:pPr>
        <w:pStyle w:val="StyleText"/>
        <w:tabs>
          <w:tab w:val="center" w:pos="5032"/>
        </w:tabs>
      </w:pPr>
    </w:p>
    <w:p w:rsidR="002B58A6" w:rsidRDefault="002B58A6" w:rsidP="004B6156">
      <w:pPr>
        <w:pStyle w:val="StyleText"/>
        <w:tabs>
          <w:tab w:val="center" w:pos="5032"/>
        </w:tabs>
      </w:pPr>
      <w:r>
        <w:t>Классы</w:t>
      </w:r>
      <w:r w:rsidRPr="002B58A6">
        <w:t xml:space="preserve"> </w:t>
      </w:r>
      <w:r w:rsidRPr="002B58A6">
        <w:rPr>
          <w:b/>
          <w:lang w:val="en-US"/>
        </w:rPr>
        <w:t>WagonNotFoundException</w:t>
      </w:r>
      <w:r w:rsidRPr="002B58A6">
        <w:t xml:space="preserve">, </w:t>
      </w:r>
      <w:r w:rsidRPr="002B58A6">
        <w:rPr>
          <w:b/>
          <w:lang w:val="en-US"/>
        </w:rPr>
        <w:t>RegisterNotFoundException</w:t>
      </w:r>
      <w:r w:rsidRPr="002B58A6">
        <w:t xml:space="preserve">, </w:t>
      </w:r>
      <w:r w:rsidRPr="002B58A6">
        <w:rPr>
          <w:b/>
          <w:lang w:val="en-US"/>
        </w:rPr>
        <w:t>InvoiceNotFoundException</w:t>
      </w:r>
      <w:r w:rsidRPr="002B58A6">
        <w:t xml:space="preserve">, </w:t>
      </w:r>
      <w:r w:rsidRPr="002B58A6">
        <w:rPr>
          <w:b/>
          <w:lang w:val="en-US"/>
        </w:rPr>
        <w:t>ErrorInformation</w:t>
      </w:r>
      <w:r w:rsidRPr="002B58A6">
        <w:t xml:space="preserve"> </w:t>
      </w:r>
      <w:r>
        <w:t>и</w:t>
      </w:r>
      <w:r w:rsidRPr="002B58A6">
        <w:t xml:space="preserve"> </w:t>
      </w:r>
      <w:r w:rsidRPr="002B58A6">
        <w:rPr>
          <w:b/>
          <w:lang w:val="en-US"/>
        </w:rPr>
        <w:t>LogErrorCo</w:t>
      </w:r>
      <w:r>
        <w:rPr>
          <w:b/>
          <w:lang w:val="en-US"/>
        </w:rPr>
        <w:t>ntroller</w:t>
      </w:r>
      <w:r w:rsidRPr="002B58A6">
        <w:t xml:space="preserve"> </w:t>
      </w:r>
      <w:r>
        <w:t>являются</w:t>
      </w:r>
      <w:r w:rsidRPr="002B58A6">
        <w:t xml:space="preserve"> </w:t>
      </w:r>
      <w:r>
        <w:t>серверной</w:t>
      </w:r>
      <w:r w:rsidRPr="002B58A6">
        <w:t xml:space="preserve"> </w:t>
      </w:r>
      <w:r>
        <w:t>частью</w:t>
      </w:r>
      <w:r w:rsidRPr="002B58A6">
        <w:t xml:space="preserve">, </w:t>
      </w:r>
      <w:r>
        <w:t>реализующие обработку ошибок</w:t>
      </w:r>
      <w:r w:rsidRPr="002B58A6">
        <w:t xml:space="preserve">, </w:t>
      </w:r>
      <w:r>
        <w:t>возникающие внутри сервера</w:t>
      </w:r>
      <w:r w:rsidRPr="002B58A6">
        <w:t xml:space="preserve">, </w:t>
      </w:r>
      <w:r>
        <w:t>а также трансляцию данных ошибок клиентской части приложения для уведомления пользователя о возникновении данных ошибок.</w:t>
      </w:r>
    </w:p>
    <w:p w:rsidR="0030162A" w:rsidRDefault="002B58A6" w:rsidP="004D129A">
      <w:pPr>
        <w:pStyle w:val="StyleText"/>
        <w:tabs>
          <w:tab w:val="center" w:pos="5032"/>
        </w:tabs>
      </w:pPr>
      <w:r>
        <w:lastRenderedPageBreak/>
        <w:t xml:space="preserve">Классы с постфиксом </w:t>
      </w:r>
      <w:r>
        <w:rPr>
          <w:lang w:val="en-US"/>
        </w:rPr>
        <w:t>NotFoundException</w:t>
      </w:r>
      <w:r w:rsidRPr="002B58A6">
        <w:t xml:space="preserve"> </w:t>
      </w:r>
      <w:r>
        <w:t>возникают тогда</w:t>
      </w:r>
      <w:r w:rsidRPr="002B58A6">
        <w:t xml:space="preserve">, </w:t>
      </w:r>
      <w:r>
        <w:t>когда не найдена определённая запись в базе данных по соответствующим уникальным идентификаторам соответствующих таблиц. Например</w:t>
      </w:r>
      <w:r w:rsidRPr="002B58A6">
        <w:t xml:space="preserve">, </w:t>
      </w:r>
      <w:r>
        <w:t xml:space="preserve">для таблицы </w:t>
      </w:r>
      <w:r>
        <w:rPr>
          <w:lang w:val="en-US"/>
        </w:rPr>
        <w:t>Wagons</w:t>
      </w:r>
      <w:r w:rsidRPr="002B58A6">
        <w:t xml:space="preserve"> </w:t>
      </w:r>
      <w:r>
        <w:t xml:space="preserve">уникальным идентификатором будет </w:t>
      </w:r>
      <w:r>
        <w:rPr>
          <w:lang w:val="en-US"/>
        </w:rPr>
        <w:t>numberWagon</w:t>
      </w:r>
      <w:r w:rsidRPr="002B58A6">
        <w:t xml:space="preserve">, </w:t>
      </w:r>
      <w:r>
        <w:t xml:space="preserve">и в случае, когда не было найдено записи с определённым </w:t>
      </w:r>
      <w:r>
        <w:rPr>
          <w:lang w:val="en-US"/>
        </w:rPr>
        <w:t>numberWagon</w:t>
      </w:r>
      <w:r w:rsidRPr="002B58A6">
        <w:t xml:space="preserve">, </w:t>
      </w:r>
      <w:r>
        <w:t>данное исключение (</w:t>
      </w:r>
      <w:r>
        <w:rPr>
          <w:lang w:val="en-US"/>
        </w:rPr>
        <w:t>WagonNotFoundException</w:t>
      </w:r>
      <w:r w:rsidRPr="002B58A6">
        <w:t xml:space="preserve">) </w:t>
      </w:r>
      <w:r>
        <w:t>возникает</w:t>
      </w:r>
      <w:r w:rsidRPr="002B58A6">
        <w:t xml:space="preserve">, </w:t>
      </w:r>
      <w:r>
        <w:t xml:space="preserve">а </w:t>
      </w:r>
      <w:r>
        <w:rPr>
          <w:lang w:val="en-US"/>
        </w:rPr>
        <w:t>LogErrorController</w:t>
      </w:r>
      <w:r w:rsidRPr="002B58A6">
        <w:t xml:space="preserve"> </w:t>
      </w:r>
      <w:r>
        <w:t>логгирует данную ошибку и отправляет сообщение об ошибке обратно клиентской части приложения</w:t>
      </w:r>
      <w:r w:rsidRPr="002B58A6">
        <w:t xml:space="preserve">, </w:t>
      </w:r>
      <w:r>
        <w:t>в случае</w:t>
      </w:r>
      <w:r w:rsidRPr="002B58A6">
        <w:t xml:space="preserve">, </w:t>
      </w:r>
      <w:r>
        <w:t xml:space="preserve">если клиентское приложение обратилось с </w:t>
      </w:r>
      <w:r>
        <w:rPr>
          <w:lang w:val="en-US"/>
        </w:rPr>
        <w:t>GET</w:t>
      </w:r>
      <w:r w:rsidRPr="002B58A6">
        <w:t xml:space="preserve"> </w:t>
      </w:r>
      <w:r>
        <w:t xml:space="preserve">или </w:t>
      </w:r>
      <w:r>
        <w:rPr>
          <w:lang w:val="en-US"/>
        </w:rPr>
        <w:t>POST</w:t>
      </w:r>
      <w:r w:rsidRPr="002B58A6">
        <w:t xml:space="preserve"> </w:t>
      </w:r>
      <w:r>
        <w:t>запросом к контроллеру</w:t>
      </w:r>
      <w:r w:rsidRPr="002B58A6">
        <w:t xml:space="preserve">, </w:t>
      </w:r>
      <w:r>
        <w:t>обеспечивающий взаимодействие с базой данных (</w:t>
      </w:r>
      <w:r>
        <w:rPr>
          <w:lang w:val="en-US"/>
        </w:rPr>
        <w:t>MainController</w:t>
      </w:r>
      <w:r w:rsidRPr="002B58A6">
        <w:t>).</w:t>
      </w:r>
    </w:p>
    <w:p w:rsidR="004D129A" w:rsidRDefault="004D129A" w:rsidP="004D129A">
      <w:pPr>
        <w:pStyle w:val="StyleText"/>
        <w:tabs>
          <w:tab w:val="center" w:pos="5032"/>
        </w:tabs>
      </w:pPr>
      <w:r>
        <w:t>Таблиц спецификаций для данных классов также не предусмотрено</w:t>
      </w:r>
      <w:r w:rsidRPr="004D129A">
        <w:t xml:space="preserve">, </w:t>
      </w:r>
      <w:r>
        <w:t xml:space="preserve">поскольку данные классы содержат лишь информацию об ошибке и геттеры с сеттерами. Информация об ошибках у всех классов разная. А контроллер </w:t>
      </w:r>
      <w:r>
        <w:rPr>
          <w:lang w:val="en-US"/>
        </w:rPr>
        <w:t>LogErrorController</w:t>
      </w:r>
      <w:r w:rsidRPr="004D129A">
        <w:t xml:space="preserve"> </w:t>
      </w:r>
      <w:r>
        <w:t xml:space="preserve">имеет один единственный метод </w:t>
      </w:r>
      <w:r>
        <w:rPr>
          <w:lang w:val="en-US"/>
        </w:rPr>
        <w:t>processException</w:t>
      </w:r>
      <w:r w:rsidRPr="004D129A">
        <w:t xml:space="preserve">, </w:t>
      </w:r>
      <w:r>
        <w:t>которые обрабатывает исключение и посылает клиентской части приложения информацию о внутренней ошибке сервера.</w:t>
      </w:r>
    </w:p>
    <w:p w:rsidR="004D129A" w:rsidRPr="004D129A" w:rsidRDefault="004D129A" w:rsidP="004D129A">
      <w:pPr>
        <w:pStyle w:val="StyleText"/>
        <w:tabs>
          <w:tab w:val="center" w:pos="5032"/>
        </w:tabs>
      </w:pPr>
    </w:p>
    <w:p w:rsidR="004D129A" w:rsidRPr="00A46A7E" w:rsidRDefault="004D129A" w:rsidP="004D129A">
      <w:pPr>
        <w:pStyle w:val="StyleText"/>
      </w:pPr>
      <w:r>
        <w:t xml:space="preserve">Классы </w:t>
      </w:r>
      <w:r w:rsidRPr="00F30FC7">
        <w:rPr>
          <w:b/>
          <w:lang w:val="en-US"/>
        </w:rPr>
        <w:t>DatabaseConfig</w:t>
      </w:r>
      <w:r w:rsidRPr="00AB1E8B">
        <w:t xml:space="preserve"> </w:t>
      </w:r>
      <w:r>
        <w:t xml:space="preserve">и </w:t>
      </w:r>
      <w:r w:rsidRPr="00F30FC7">
        <w:rPr>
          <w:b/>
          <w:lang w:val="en-US"/>
        </w:rPr>
        <w:t>ConnectionSettings</w:t>
      </w:r>
      <w:r w:rsidRPr="00AB1E8B">
        <w:t xml:space="preserve"> </w:t>
      </w:r>
      <w:r>
        <w:t>реализуют логику настройки и конфигурирования базы данных. Для упрощения конфигурирования</w:t>
      </w:r>
      <w:r w:rsidRPr="00AB1E8B">
        <w:t xml:space="preserve">, </w:t>
      </w:r>
      <w:r>
        <w:t xml:space="preserve">был использован встроенный в фреймворк </w:t>
      </w:r>
      <w:r>
        <w:rPr>
          <w:lang w:val="en-US"/>
        </w:rPr>
        <w:t>Spring</w:t>
      </w:r>
      <w:r w:rsidRPr="00AB1E8B">
        <w:t xml:space="preserve"> </w:t>
      </w:r>
      <w:r>
        <w:t xml:space="preserve">класс – </w:t>
      </w:r>
      <w:r>
        <w:rPr>
          <w:lang w:val="en-US"/>
        </w:rPr>
        <w:t>HikariConfig</w:t>
      </w:r>
      <w:r w:rsidRPr="00AB1E8B">
        <w:t xml:space="preserve">. </w:t>
      </w:r>
      <w:r>
        <w:t xml:space="preserve">Данный класс используется для инициализации источника данных, и его использование осуществляется в методе </w:t>
      </w:r>
      <w:r>
        <w:rPr>
          <w:lang w:val="en-US"/>
        </w:rPr>
        <w:t>dataSource</w:t>
      </w:r>
      <w:r w:rsidRPr="00AB1E8B">
        <w:t xml:space="preserve">() </w:t>
      </w:r>
      <w:r>
        <w:t xml:space="preserve">класса </w:t>
      </w:r>
      <w:r>
        <w:rPr>
          <w:lang w:val="en-US"/>
        </w:rPr>
        <w:t>DatabaseConfig</w:t>
      </w:r>
      <w:r w:rsidRPr="00AB1E8B">
        <w:t>.</w:t>
      </w:r>
      <w:r w:rsidR="00A46A7E" w:rsidRPr="00A46A7E">
        <w:t xml:space="preserve"> </w:t>
      </w:r>
      <w:r w:rsidR="00A46A7E">
        <w:t>Для данных классов таблица спецификации методов не предусмотрена</w:t>
      </w:r>
      <w:r w:rsidR="00A46A7E" w:rsidRPr="00A46A7E">
        <w:t xml:space="preserve">, </w:t>
      </w:r>
      <w:r w:rsidR="00A46A7E">
        <w:t>поскольку данные классы содержат лишь определённые поля с геттерами и сеттерами</w:t>
      </w:r>
      <w:r w:rsidR="00A46A7E" w:rsidRPr="00A46A7E">
        <w:t xml:space="preserve">, </w:t>
      </w:r>
      <w:r w:rsidR="00A46A7E">
        <w:t xml:space="preserve">исключением является лишь класс </w:t>
      </w:r>
      <w:r w:rsidR="00A46A7E">
        <w:rPr>
          <w:lang w:val="en-US"/>
        </w:rPr>
        <w:t>DatabaseConfig</w:t>
      </w:r>
      <w:r w:rsidR="00A46A7E" w:rsidRPr="00A46A7E">
        <w:t xml:space="preserve">, </w:t>
      </w:r>
      <w:r w:rsidR="00A46A7E">
        <w:t xml:space="preserve">который содержит один метод </w:t>
      </w:r>
      <w:r w:rsidR="00A46A7E">
        <w:rPr>
          <w:lang w:val="en-US"/>
        </w:rPr>
        <w:t>dataSource</w:t>
      </w:r>
      <w:r w:rsidR="00A46A7E" w:rsidRPr="00A46A7E">
        <w:t>()</w:t>
      </w:r>
      <w:r w:rsidR="00A46A7E">
        <w:t>, который также не несёт в себе большой смысловой нагрузки – он возвращает настройки подключения к базе данных (источник данных).</w:t>
      </w:r>
    </w:p>
    <w:p w:rsidR="00984B50" w:rsidRPr="00A46A7E" w:rsidRDefault="00984B50" w:rsidP="004B6156">
      <w:pPr>
        <w:pStyle w:val="StyleText"/>
        <w:tabs>
          <w:tab w:val="center" w:pos="5032"/>
        </w:tabs>
      </w:pPr>
    </w:p>
    <w:p w:rsidR="00C52581" w:rsidRDefault="00C52581" w:rsidP="00984B50">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MapperInvoices</w:t>
      </w:r>
      <w:r w:rsidRPr="00C52581">
        <w:t xml:space="preserve">, </w:t>
      </w:r>
      <w:r w:rsidRPr="00C52581">
        <w:rPr>
          <w:b/>
          <w:lang w:val="en-US"/>
        </w:rPr>
        <w:t>DataElementMapperRegister</w:t>
      </w:r>
      <w:r w:rsidRPr="00C52581">
        <w:t xml:space="preserve"> </w:t>
      </w:r>
      <w:r>
        <w:t>и</w:t>
      </w:r>
      <w:r w:rsidRPr="00C52581">
        <w:t xml:space="preserve"> </w:t>
      </w:r>
      <w:r w:rsidRPr="00C52581">
        <w:rPr>
          <w:b/>
          <w:lang w:val="en-US"/>
        </w:rPr>
        <w:t>DataElementMapperWagons</w:t>
      </w:r>
      <w:r w:rsidRPr="00C52581">
        <w:t xml:space="preserve"> </w:t>
      </w:r>
      <w:r>
        <w:t xml:space="preserve">используются для чтения данных из базы данных с использованием технологии </w:t>
      </w:r>
      <w:r>
        <w:rPr>
          <w:lang w:val="en-US"/>
        </w:rPr>
        <w:t>ORM</w:t>
      </w:r>
      <w:r w:rsidRPr="00C52581">
        <w:t xml:space="preserve"> (</w:t>
      </w:r>
      <w:r>
        <w:t>осуществляется построчное чтение из</w:t>
      </w:r>
      <w:r w:rsidR="00984B50">
        <w:t xml:space="preserve"> каждой таблицы в базе данных). Данные классы реализуют интерфейс </w:t>
      </w:r>
      <w:r w:rsidR="00984B50">
        <w:rPr>
          <w:lang w:val="en-US"/>
        </w:rPr>
        <w:t>RowMapper</w:t>
      </w:r>
      <w:r w:rsidR="00984B50" w:rsidRPr="00984B50">
        <w:t>&lt;</w:t>
      </w:r>
      <w:r w:rsidR="00984B50">
        <w:rPr>
          <w:lang w:val="en-US"/>
        </w:rPr>
        <w:t>T</w:t>
      </w:r>
      <w:r w:rsidR="00984B50" w:rsidRPr="00984B50">
        <w:t>&gt; и переопределяют один единственный метод mapRow</w:t>
      </w:r>
      <w:r w:rsidR="00984B50">
        <w:t xml:space="preserve"> для чтения данных.</w:t>
      </w:r>
    </w:p>
    <w:p w:rsidR="00984B50" w:rsidRDefault="00984B50" w:rsidP="00984B50">
      <w:pPr>
        <w:pStyle w:val="StyleText"/>
        <w:tabs>
          <w:tab w:val="center" w:pos="5032"/>
        </w:tabs>
      </w:pPr>
      <w:r>
        <w:t>Таблица спецификаций для классов</w:t>
      </w:r>
      <w:r w:rsidRPr="00984B50">
        <w:t xml:space="preserve">, </w:t>
      </w:r>
      <w:r>
        <w:t xml:space="preserve">имплементирующие интерфейс </w:t>
      </w:r>
      <w:r>
        <w:rPr>
          <w:lang w:val="en-US"/>
        </w:rPr>
        <w:t>RowMapper</w:t>
      </w:r>
      <w:r w:rsidRPr="00984B50">
        <w:t xml:space="preserve"> </w:t>
      </w:r>
      <w:r>
        <w:t>пред</w:t>
      </w:r>
      <w:r w:rsidR="00A46A7E">
        <w:t>ставлена в таблице 2</w:t>
      </w:r>
      <w:r>
        <w:t>.</w:t>
      </w:r>
    </w:p>
    <w:p w:rsidR="00984B50" w:rsidRDefault="00984B50" w:rsidP="00984B50">
      <w:pPr>
        <w:pStyle w:val="StyleText"/>
        <w:tabs>
          <w:tab w:val="center" w:pos="5032"/>
        </w:tabs>
      </w:pPr>
    </w:p>
    <w:p w:rsidR="00984B50" w:rsidRDefault="00984B50" w:rsidP="00984B50">
      <w:pPr>
        <w:pStyle w:val="StyleText"/>
        <w:tabs>
          <w:tab w:val="center" w:pos="5032"/>
        </w:tabs>
      </w:pPr>
      <w:r>
        <w:t>Экземпляры</w:t>
      </w:r>
      <w:r w:rsidRPr="00984B50">
        <w:t xml:space="preserve"> </w:t>
      </w:r>
      <w:r>
        <w:t>объектов</w:t>
      </w:r>
      <w:r w:rsidRPr="00984B50">
        <w:t xml:space="preserve"> </w:t>
      </w:r>
      <w:r>
        <w:t>классов</w:t>
      </w:r>
      <w:r w:rsidRPr="00984B50">
        <w:t xml:space="preserve"> </w:t>
      </w:r>
      <w:r w:rsidRPr="00984B50">
        <w:rPr>
          <w:b/>
          <w:lang w:val="en-US"/>
        </w:rPr>
        <w:t>DataElementRequestDeleteInvoices</w:t>
      </w:r>
      <w:r w:rsidRPr="00984B50">
        <w:t xml:space="preserve">, </w:t>
      </w:r>
      <w:r w:rsidRPr="00984B50">
        <w:rPr>
          <w:b/>
          <w:lang w:val="en-US"/>
        </w:rPr>
        <w:t>DataElementRequestDeleteRegister</w:t>
      </w:r>
      <w:r w:rsidRPr="00984B50">
        <w:t>,</w:t>
      </w:r>
      <w:r w:rsidRPr="00984B50">
        <w:rPr>
          <w:b/>
        </w:rPr>
        <w:t xml:space="preserve"> </w:t>
      </w:r>
      <w:r w:rsidRPr="00984B50">
        <w:rPr>
          <w:b/>
          <w:lang w:val="en-US"/>
        </w:rPr>
        <w:t>DataElementRequestDeleteWagons</w:t>
      </w:r>
      <w:r w:rsidRPr="00984B50">
        <w:t xml:space="preserve">, </w:t>
      </w:r>
      <w:r w:rsidRPr="00984B50">
        <w:rPr>
          <w:b/>
          <w:lang w:val="en-US"/>
        </w:rPr>
        <w:t>DataElementRequestInsertInvoices</w:t>
      </w:r>
      <w:r w:rsidRPr="00984B50">
        <w:t>,</w:t>
      </w:r>
      <w:r w:rsidRPr="00984B50">
        <w:rPr>
          <w:b/>
        </w:rPr>
        <w:t xml:space="preserve"> </w:t>
      </w:r>
      <w:r w:rsidRPr="00984B50">
        <w:rPr>
          <w:b/>
          <w:lang w:val="en-US"/>
        </w:rPr>
        <w:t>DataElementRequestInsertRegister</w:t>
      </w:r>
      <w:r w:rsidRPr="00984B50">
        <w:rPr>
          <w:b/>
        </w:rPr>
        <w:t xml:space="preserve"> </w:t>
      </w:r>
      <w:r>
        <w:t>и</w:t>
      </w:r>
      <w:r w:rsidRPr="00984B50">
        <w:t xml:space="preserve"> </w:t>
      </w:r>
      <w:r w:rsidRPr="00984B50">
        <w:rPr>
          <w:b/>
          <w:lang w:val="en-US"/>
        </w:rPr>
        <w:t>DataElementRequestInsertWagons</w:t>
      </w:r>
      <w:r w:rsidRPr="00984B50">
        <w:t xml:space="preserve"> </w:t>
      </w:r>
      <w:r>
        <w:t>используются</w:t>
      </w:r>
      <w:r w:rsidRPr="00984B50">
        <w:t xml:space="preserve"> </w:t>
      </w:r>
      <w:r>
        <w:t>для</w:t>
      </w:r>
      <w:r w:rsidRPr="00984B50">
        <w:t xml:space="preserve"> </w:t>
      </w:r>
      <w:r>
        <w:t>обмена</w:t>
      </w:r>
      <w:r w:rsidRPr="00984B50">
        <w:t xml:space="preserve"> </w:t>
      </w:r>
      <w:r>
        <w:t xml:space="preserve">данными между клиентской и серверной частями приложения посредством использования формата </w:t>
      </w:r>
      <w:r>
        <w:rPr>
          <w:lang w:val="en-US"/>
        </w:rPr>
        <w:t>JSON</w:t>
      </w:r>
      <w:r w:rsidRPr="00984B50">
        <w:t xml:space="preserve">, </w:t>
      </w:r>
      <w:r>
        <w:t xml:space="preserve">по протоколу </w:t>
      </w:r>
      <w:r>
        <w:rPr>
          <w:lang w:val="en-US"/>
        </w:rPr>
        <w:t>HTTP</w:t>
      </w:r>
      <w:r w:rsidRPr="00984B50">
        <w:t xml:space="preserve">. </w:t>
      </w:r>
    </w:p>
    <w:p w:rsidR="00984B50" w:rsidRPr="006A0E05" w:rsidRDefault="006A0E05" w:rsidP="00984B50">
      <w:pPr>
        <w:pStyle w:val="StyleText"/>
        <w:tabs>
          <w:tab w:val="center" w:pos="5032"/>
        </w:tabs>
      </w:pPr>
      <w:r>
        <w:lastRenderedPageBreak/>
        <w:t>Для данных классов также не предусмотрена таблица спецификаций. Классы</w:t>
      </w:r>
      <w:r w:rsidRPr="006A0E05">
        <w:t xml:space="preserve"> </w:t>
      </w:r>
      <w:r>
        <w:t>с</w:t>
      </w:r>
      <w:r w:rsidRPr="006A0E05">
        <w:t xml:space="preserve"> </w:t>
      </w:r>
      <w:r>
        <w:t>постфиксом</w:t>
      </w:r>
      <w:r w:rsidRPr="006A0E05">
        <w:t xml:space="preserve"> </w:t>
      </w:r>
      <w:r>
        <w:rPr>
          <w:lang w:val="en-US"/>
        </w:rPr>
        <w:t>Delete</w:t>
      </w:r>
      <w:r w:rsidRPr="006A0E05">
        <w:t>(</w:t>
      </w:r>
      <w:r>
        <w:rPr>
          <w:lang w:val="en-US"/>
        </w:rPr>
        <w:t>Register</w:t>
      </w:r>
      <w:r w:rsidRPr="006A0E05">
        <w:t>/</w:t>
      </w:r>
      <w:r>
        <w:rPr>
          <w:lang w:val="en-US"/>
        </w:rPr>
        <w:t>Invoices</w:t>
      </w:r>
      <w:r w:rsidRPr="006A0E05">
        <w:t>/</w:t>
      </w:r>
      <w:r>
        <w:rPr>
          <w:lang w:val="en-US"/>
        </w:rPr>
        <w:t>Wagons</w:t>
      </w:r>
      <w:r w:rsidRPr="006A0E05">
        <w:t xml:space="preserve">) </w:t>
      </w:r>
      <w:r>
        <w:t>представляют данные</w:t>
      </w:r>
      <w:r w:rsidRPr="006A0E05">
        <w:t xml:space="preserve">, </w:t>
      </w:r>
      <w:r>
        <w:t>которые необходимо отправить с клиентской части приложение на сервер для удаления определённой записи</w:t>
      </w:r>
      <w:r w:rsidRPr="006A0E05">
        <w:t xml:space="preserve">, </w:t>
      </w:r>
      <w:r>
        <w:t xml:space="preserve">а классы с постфиксом </w:t>
      </w:r>
      <w:r>
        <w:rPr>
          <w:lang w:val="en-US"/>
        </w:rPr>
        <w:t>Insert</w:t>
      </w:r>
      <w:r w:rsidRPr="006A0E05">
        <w:t>(</w:t>
      </w:r>
      <w:r>
        <w:rPr>
          <w:lang w:val="en-US"/>
        </w:rPr>
        <w:t>Register</w:t>
      </w:r>
      <w:r w:rsidRPr="006A0E05">
        <w:t>/</w:t>
      </w:r>
      <w:r>
        <w:rPr>
          <w:lang w:val="en-US"/>
        </w:rPr>
        <w:t>Invoice</w:t>
      </w:r>
      <w:r w:rsidRPr="006A0E05">
        <w:t>/</w:t>
      </w:r>
      <w:r>
        <w:rPr>
          <w:lang w:val="en-US"/>
        </w:rPr>
        <w:t>Wagons</w:t>
      </w:r>
      <w:r w:rsidRPr="006A0E05">
        <w:t xml:space="preserve">) </w:t>
      </w:r>
      <w:r>
        <w:t>наоборот</w:t>
      </w:r>
      <w:r w:rsidRPr="006A0E05">
        <w:t xml:space="preserve">, </w:t>
      </w:r>
      <w:r>
        <w:t>для записи или обновления записей в базе данных.</w:t>
      </w:r>
    </w:p>
    <w:p w:rsidR="00984B50" w:rsidRDefault="00C659FA" w:rsidP="00984B50">
      <w:pPr>
        <w:pStyle w:val="StyleText"/>
        <w:tabs>
          <w:tab w:val="center" w:pos="5032"/>
        </w:tabs>
      </w:pPr>
      <w:r>
        <w:t>Классы</w:t>
      </w:r>
      <w:r w:rsidRPr="00C659FA">
        <w:rPr>
          <w:b/>
        </w:rPr>
        <w:t xml:space="preserve"> </w:t>
      </w:r>
      <w:r w:rsidRPr="00C659FA">
        <w:rPr>
          <w:b/>
          <w:lang w:val="en-US"/>
        </w:rPr>
        <w:t>DataElementDaoImpl</w:t>
      </w:r>
      <w:r w:rsidRPr="00C659FA">
        <w:t xml:space="preserve"> </w:t>
      </w:r>
      <w:r>
        <w:t xml:space="preserve">и </w:t>
      </w:r>
      <w:r w:rsidRPr="00C659FA">
        <w:rPr>
          <w:b/>
          <w:lang w:val="en-US"/>
        </w:rPr>
        <w:t>DataElementServiceImpl</w:t>
      </w:r>
      <w:r w:rsidRPr="00C659FA">
        <w:t xml:space="preserve"> </w:t>
      </w:r>
      <w:r>
        <w:t xml:space="preserve">в совокупности реализуют интерфейс </w:t>
      </w:r>
      <w:r>
        <w:rPr>
          <w:lang w:val="en-US"/>
        </w:rPr>
        <w:t>DAO</w:t>
      </w:r>
      <w:r>
        <w:t xml:space="preserve">. </w:t>
      </w:r>
    </w:p>
    <w:p w:rsidR="00C218C1" w:rsidRDefault="00C218C1" w:rsidP="00984B50">
      <w:pPr>
        <w:pStyle w:val="StyleText"/>
        <w:tabs>
          <w:tab w:val="center" w:pos="5032"/>
        </w:tabs>
      </w:pPr>
      <w:r>
        <w:t>Таблица спецификаций для данных классов представлена в таблице 3.</w:t>
      </w:r>
    </w:p>
    <w:p w:rsidR="00C218C1" w:rsidRPr="00C659FA" w:rsidRDefault="00C218C1" w:rsidP="00984B50">
      <w:pPr>
        <w:pStyle w:val="StyleText"/>
        <w:tabs>
          <w:tab w:val="center" w:pos="5032"/>
        </w:tabs>
      </w:pPr>
    </w:p>
    <w:p w:rsidR="00984B50" w:rsidRDefault="00984B50" w:rsidP="00984B50">
      <w:pPr>
        <w:pStyle w:val="StyleText"/>
        <w:tabs>
          <w:tab w:val="center" w:pos="5032"/>
        </w:tabs>
      </w:pPr>
      <w:r>
        <w:t xml:space="preserve">Класс </w:t>
      </w:r>
      <w:r w:rsidRPr="00005F2C">
        <w:rPr>
          <w:b/>
          <w:lang w:val="en-US"/>
        </w:rPr>
        <w:t>MainController</w:t>
      </w:r>
      <w:r w:rsidRPr="00005F2C">
        <w:rPr>
          <w:b/>
        </w:rPr>
        <w:t xml:space="preserve"> </w:t>
      </w:r>
      <w:r>
        <w:t>является контроллером</w:t>
      </w:r>
      <w:r w:rsidRPr="00984B50">
        <w:t xml:space="preserve">, </w:t>
      </w:r>
      <w:r>
        <w:t xml:space="preserve">который обеспечивает взаимодействие между серверной и клиентской частью приложения посредством обмена данными через </w:t>
      </w:r>
      <w:r>
        <w:rPr>
          <w:lang w:val="en-US"/>
        </w:rPr>
        <w:t>HTTP</w:t>
      </w:r>
      <w:r>
        <w:t xml:space="preserve"> протокол</w:t>
      </w:r>
      <w:r w:rsidRPr="00984B50">
        <w:t xml:space="preserve">, </w:t>
      </w:r>
      <w:r>
        <w:t xml:space="preserve">используя </w:t>
      </w:r>
      <w:r>
        <w:rPr>
          <w:lang w:val="en-US"/>
        </w:rPr>
        <w:t>POST</w:t>
      </w:r>
      <w:r w:rsidRPr="00984B50">
        <w:t>/</w:t>
      </w:r>
      <w:r>
        <w:rPr>
          <w:lang w:val="en-US"/>
        </w:rPr>
        <w:t>GET</w:t>
      </w:r>
      <w:r w:rsidRPr="00984B50">
        <w:t xml:space="preserve"> </w:t>
      </w:r>
      <w:r>
        <w:t xml:space="preserve">запросы. Данный класс является главным контроллером серверной части приложения и предоставляет интерфейс для взаимодействия с базой данных. Через </w:t>
      </w:r>
      <w:r>
        <w:rPr>
          <w:lang w:val="en-US"/>
        </w:rPr>
        <w:t>POST</w:t>
      </w:r>
      <w:r w:rsidRPr="00984B50">
        <w:t>/</w:t>
      </w:r>
      <w:r>
        <w:rPr>
          <w:lang w:val="en-US"/>
        </w:rPr>
        <w:t>GET</w:t>
      </w:r>
      <w:r w:rsidRPr="00984B50">
        <w:t xml:space="preserve"> </w:t>
      </w:r>
      <w:r>
        <w:t xml:space="preserve">запросы передаются данные в формате </w:t>
      </w:r>
      <w:r>
        <w:rPr>
          <w:lang w:val="en-US"/>
        </w:rPr>
        <w:t>JSON</w:t>
      </w:r>
      <w:r w:rsidRPr="00984B50">
        <w:t xml:space="preserve">. </w:t>
      </w:r>
      <w:r>
        <w:t xml:space="preserve">Абсолютно все адреса обрабатывают данные </w:t>
      </w:r>
      <w:r>
        <w:rPr>
          <w:lang w:val="en-US"/>
        </w:rPr>
        <w:t>JSON</w:t>
      </w:r>
      <w:r w:rsidRPr="00984B50">
        <w:t xml:space="preserve"> </w:t>
      </w:r>
      <w:r>
        <w:t>формата</w:t>
      </w:r>
      <w:r w:rsidRPr="00984B50">
        <w:t xml:space="preserve">, </w:t>
      </w:r>
      <w:r>
        <w:t>исключений нет. Например</w:t>
      </w:r>
      <w:r w:rsidRPr="00984B50">
        <w:t xml:space="preserve">, </w:t>
      </w:r>
      <w:r>
        <w:t xml:space="preserve">для добавления полувагона необходимо передать по адресу </w:t>
      </w:r>
      <w:r w:rsidRPr="00984B50">
        <w:rPr>
          <w:lang w:val="en-US"/>
        </w:rPr>
        <w:t>http</w:t>
      </w:r>
      <w:r w:rsidRPr="00984B50">
        <w:t>://</w:t>
      </w:r>
      <w:r w:rsidRPr="00984B50">
        <w:rPr>
          <w:lang w:val="en-US"/>
        </w:rPr>
        <w:t>localhost</w:t>
      </w:r>
      <w:r w:rsidRPr="00984B50">
        <w:t>:8080/</w:t>
      </w:r>
      <w:r w:rsidRPr="00984B50">
        <w:rPr>
          <w:lang w:val="en-US"/>
        </w:rPr>
        <w:t>database</w:t>
      </w:r>
      <w:r w:rsidRPr="00984B50">
        <w:t xml:space="preserve">/wagons/insert </w:t>
      </w:r>
      <w:r>
        <w:t xml:space="preserve">данные в формате </w:t>
      </w:r>
      <w:r>
        <w:rPr>
          <w:lang w:val="en-US"/>
        </w:rPr>
        <w:t>JSON</w:t>
      </w:r>
      <w:r w:rsidRPr="00984B50">
        <w:t xml:space="preserve">, </w:t>
      </w:r>
      <w:r>
        <w:t>таким образом</w:t>
      </w:r>
      <w:r w:rsidRPr="00984B50">
        <w:t xml:space="preserve">, </w:t>
      </w:r>
      <w:r>
        <w:t xml:space="preserve">чтобы можно было их десериализовать в экземпляры объекта класса </w:t>
      </w:r>
      <w:r>
        <w:rPr>
          <w:lang w:val="en-US"/>
        </w:rPr>
        <w:t>DataElementRequestInsertWagons</w:t>
      </w:r>
      <w:r w:rsidRPr="00984B50">
        <w:t>.</w:t>
      </w:r>
    </w:p>
    <w:p w:rsidR="00984B50" w:rsidRDefault="00984B50" w:rsidP="00984B50">
      <w:pPr>
        <w:pStyle w:val="StyleText"/>
        <w:tabs>
          <w:tab w:val="center" w:pos="5032"/>
        </w:tabs>
      </w:pPr>
      <w:r>
        <w:t xml:space="preserve">Поддерживаемые </w:t>
      </w:r>
      <w:r>
        <w:rPr>
          <w:lang w:val="en-US"/>
        </w:rPr>
        <w:t>POS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sizenumberwagon</w:t>
      </w:r>
      <w:r w:rsidRPr="00984B50">
        <w:t xml:space="preserve"> - </w:t>
      </w:r>
      <w:r>
        <w:t>задание длины номера полувагона</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minsizenumberinvoice</w:t>
      </w:r>
      <w:r w:rsidRPr="00984B50">
        <w:t xml:space="preserve"> - </w:t>
      </w:r>
      <w:r>
        <w:t>задание длины номера накладн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insert</w:t>
      </w:r>
      <w:r w:rsidRPr="00984B50">
        <w:t xml:space="preserve"> - </w:t>
      </w:r>
      <w:r>
        <w:t>добавление информации о полувагоне (после регистрации камерой)</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update</w:t>
      </w:r>
      <w:r w:rsidRPr="00984B50">
        <w:t xml:space="preserve"> - </w:t>
      </w:r>
      <w:r>
        <w:t>обновление определённой записи о полувагоне в базе данных</w:t>
      </w:r>
    </w:p>
    <w:p w:rsidR="00984B50" w:rsidRDefault="00984B50" w:rsidP="00984B50">
      <w:pPr>
        <w:pStyle w:val="StyleText"/>
        <w:tabs>
          <w:tab w:val="center" w:pos="5032"/>
        </w:tabs>
      </w:pPr>
      <w:r>
        <w:t>5)</w:t>
      </w:r>
      <w:r w:rsidRPr="00984B50">
        <w:t xml:space="preserve">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delete</w:t>
      </w:r>
      <w:r w:rsidRPr="00984B50">
        <w:t xml:space="preserve"> - </w:t>
      </w:r>
      <w:r>
        <w:t>удаление информации об определённом полувагоне</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insert</w:t>
      </w:r>
      <w:r w:rsidRPr="00984B50">
        <w:t xml:space="preserve"> - </w:t>
      </w:r>
      <w:r>
        <w:t>добавление информации об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update</w:t>
      </w:r>
      <w:r w:rsidRPr="00984B50">
        <w:t xml:space="preserve"> - </w:t>
      </w:r>
      <w:r>
        <w:t>обновление информации об определённой накладной</w:t>
      </w:r>
    </w:p>
    <w:p w:rsidR="00984B50" w:rsidRDefault="00984B50" w:rsidP="00984B50">
      <w:pPr>
        <w:pStyle w:val="StyleText"/>
        <w:tabs>
          <w:tab w:val="center" w:pos="5032"/>
        </w:tabs>
      </w:pPr>
      <w:r>
        <w:t xml:space="preserve">8)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delete</w:t>
      </w:r>
      <w:r w:rsidRPr="00984B50">
        <w:t xml:space="preserve"> - </w:t>
      </w:r>
      <w:r>
        <w:t>удаление информации об определённой накладной</w:t>
      </w:r>
    </w:p>
    <w:p w:rsidR="00984B50" w:rsidRDefault="00984B50" w:rsidP="00984B50">
      <w:pPr>
        <w:pStyle w:val="StyleText"/>
        <w:tabs>
          <w:tab w:val="center" w:pos="5032"/>
        </w:tabs>
      </w:pPr>
      <w:r>
        <w:t xml:space="preserve">9)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Pr>
          <w:lang w:val="en-US"/>
        </w:rPr>
        <w:t>register</w:t>
      </w:r>
      <w:r w:rsidRPr="00984B50">
        <w:t>/</w:t>
      </w:r>
      <w:r>
        <w:rPr>
          <w:lang w:val="en-US"/>
        </w:rPr>
        <w:t>insert</w:t>
      </w:r>
      <w:r w:rsidRPr="00984B50">
        <w:t xml:space="preserve"> - </w:t>
      </w:r>
      <w:r>
        <w:t>добавление информации о соответствии полувагона накладной</w:t>
      </w:r>
    </w:p>
    <w:p w:rsidR="00984B50" w:rsidRDefault="00984B50" w:rsidP="00984B50">
      <w:pPr>
        <w:pStyle w:val="StyleText"/>
        <w:tabs>
          <w:tab w:val="center" w:pos="5032"/>
        </w:tabs>
      </w:pPr>
      <w:r>
        <w:t xml:space="preserve">10)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update</w:t>
      </w:r>
      <w:r w:rsidRPr="00984B50">
        <w:t xml:space="preserve"> - </w:t>
      </w:r>
      <w:r>
        <w:t>обновление информации о соответствии полувагона накладной</w:t>
      </w:r>
    </w:p>
    <w:p w:rsidR="00347E15" w:rsidRPr="00347E15" w:rsidRDefault="00347E15" w:rsidP="00984B50">
      <w:pPr>
        <w:pStyle w:val="StyleText"/>
        <w:tabs>
          <w:tab w:val="center" w:pos="5032"/>
        </w:tabs>
      </w:pPr>
      <w:r>
        <w:t xml:space="preserve">11) </w:t>
      </w:r>
      <w:r w:rsidRPr="00984B50">
        <w:rPr>
          <w:lang w:val="en-US"/>
        </w:rPr>
        <w:t>http</w:t>
      </w:r>
      <w:r w:rsidRPr="00984B50">
        <w:t>://</w:t>
      </w:r>
      <w:r w:rsidRPr="00984B50">
        <w:rPr>
          <w:lang w:val="en-US"/>
        </w:rPr>
        <w:t>localhost</w:t>
      </w:r>
      <w:r w:rsidRPr="00984B50">
        <w:t>:8080/</w:t>
      </w:r>
      <w:r w:rsidRPr="00984B50">
        <w:rPr>
          <w:lang w:val="en-US"/>
        </w:rPr>
        <w:t>database</w:t>
      </w:r>
      <w:r w:rsidRPr="00347E15">
        <w:t>/</w:t>
      </w:r>
      <w:r>
        <w:rPr>
          <w:lang w:val="en-US"/>
        </w:rPr>
        <w:t>register</w:t>
      </w:r>
      <w:r w:rsidRPr="00347E15">
        <w:t>/</w:t>
      </w:r>
      <w:r>
        <w:rPr>
          <w:lang w:val="en-US"/>
        </w:rPr>
        <w:t>delete</w:t>
      </w:r>
      <w:r w:rsidRPr="00347E15">
        <w:t xml:space="preserve"> - </w:t>
      </w:r>
      <w:r>
        <w:t>удаление информации о соответствии полувагона накладной</w:t>
      </w:r>
    </w:p>
    <w:p w:rsidR="00347E15" w:rsidRPr="00984B50" w:rsidRDefault="00347E15" w:rsidP="00984B50">
      <w:pPr>
        <w:pStyle w:val="StyleText"/>
        <w:tabs>
          <w:tab w:val="center" w:pos="5032"/>
        </w:tabs>
      </w:pPr>
    </w:p>
    <w:p w:rsidR="00984B50" w:rsidRDefault="00984B50" w:rsidP="00984B50">
      <w:pPr>
        <w:pStyle w:val="StyleText"/>
        <w:tabs>
          <w:tab w:val="center" w:pos="5032"/>
        </w:tabs>
      </w:pPr>
      <w:r>
        <w:lastRenderedPageBreak/>
        <w:t xml:space="preserve">Поддерживаемые </w:t>
      </w:r>
      <w:r>
        <w:rPr>
          <w:lang w:val="en-US"/>
        </w:rPr>
        <w:t>GE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numberWagon</w:t>
      </w:r>
      <w:r w:rsidRPr="00984B50">
        <w:t>=(номер</w:t>
      </w:r>
      <w:r>
        <w:t xml:space="preserve"> полувагона) – информация о конкретном полувагоне с определённым номером.</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all</w:t>
      </w:r>
      <w:r w:rsidRPr="00984B50">
        <w:t xml:space="preserve"> - </w:t>
      </w:r>
      <w:r>
        <w:t>информация обо всех полувагонах</w:t>
      </w:r>
      <w:r w:rsidRPr="00984B50">
        <w:t xml:space="preserve">, </w:t>
      </w:r>
      <w:r>
        <w:t>которые были зарегистрированы камер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numberInvoice</w:t>
      </w:r>
      <w:r w:rsidRPr="00984B50">
        <w:t>=”номер</w:t>
      </w:r>
      <w:r>
        <w:t xml:space="preserve"> накладной</w:t>
      </w:r>
      <w:r w:rsidRPr="00984B50">
        <w:t xml:space="preserve">” </w:t>
      </w:r>
      <w:r>
        <w:t>–</w:t>
      </w:r>
      <w:r w:rsidRPr="00984B50">
        <w:t xml:space="preserve"> </w:t>
      </w:r>
      <w:r>
        <w:t>информация об определённой накладной с уникальным идентификатором.</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all</w:t>
      </w:r>
      <w:r w:rsidRPr="00984B50">
        <w:t xml:space="preserve"> - </w:t>
      </w:r>
      <w:r>
        <w:t>информация обо всех накладных</w:t>
      </w:r>
      <w:r w:rsidRPr="00984B50">
        <w:t xml:space="preserve">, </w:t>
      </w:r>
      <w:r>
        <w:t>которые поступили на предприятие</w:t>
      </w:r>
    </w:p>
    <w:p w:rsidR="00984B50" w:rsidRDefault="00984B50" w:rsidP="00984B50">
      <w:pPr>
        <w:pStyle w:val="StyleText"/>
        <w:tabs>
          <w:tab w:val="center" w:pos="5032"/>
        </w:tabs>
      </w:pPr>
      <w:r w:rsidRPr="00984B50">
        <w:t xml:space="preserve">5)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numberInvoice</w:t>
      </w:r>
      <w:r w:rsidRPr="00984B50">
        <w:t xml:space="preserve">=”номер </w:t>
      </w:r>
      <w:r>
        <w:t>накладной</w:t>
      </w:r>
      <w:r w:rsidRPr="00984B50">
        <w:t>”&amp;</w:t>
      </w:r>
      <w:r>
        <w:rPr>
          <w:lang w:val="en-US"/>
        </w:rPr>
        <w:t>numberWagon</w:t>
      </w:r>
      <w:r w:rsidRPr="00984B50">
        <w:t>=(</w:t>
      </w:r>
      <w:r>
        <w:t>номер полувагона) – информация об определённом зарегистрированном по данной накладной полувагоне (о полувагоне</w:t>
      </w:r>
      <w:r w:rsidRPr="00984B50">
        <w:t xml:space="preserve">, </w:t>
      </w:r>
      <w:r>
        <w:t>соответствующем определённой накладной)</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all</w:t>
      </w:r>
      <w:r w:rsidRPr="00984B50">
        <w:t xml:space="preserve"> - </w:t>
      </w:r>
      <w:r>
        <w:t>получение информации обо всех записях</w:t>
      </w:r>
      <w:r w:rsidRPr="00984B50">
        <w:t xml:space="preserve">, </w:t>
      </w:r>
      <w:r>
        <w:t>являющиеся соответствием полувагона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register</w:t>
      </w:r>
      <w:r w:rsidRPr="00984B50">
        <w:t>/</w:t>
      </w:r>
      <w:r>
        <w:rPr>
          <w:lang w:val="en-US"/>
        </w:rPr>
        <w:t>get</w:t>
      </w:r>
      <w:r w:rsidRPr="00984B50">
        <w:t>/</w:t>
      </w:r>
      <w:r>
        <w:rPr>
          <w:lang w:val="en-US"/>
        </w:rPr>
        <w:t>all</w:t>
      </w:r>
      <w:r w:rsidRPr="00984B50">
        <w:t>/</w:t>
      </w:r>
      <w:r>
        <w:rPr>
          <w:lang w:val="en-US"/>
        </w:rPr>
        <w:t>numbers</w:t>
      </w:r>
      <w:r w:rsidRPr="00984B50">
        <w:t xml:space="preserve"> - </w:t>
      </w:r>
      <w:r>
        <w:t>получение информации обо всех номерах полувагона</w:t>
      </w:r>
      <w:r w:rsidRPr="00984B50">
        <w:t xml:space="preserve">, </w:t>
      </w:r>
      <w:r>
        <w:t>которые зарегистрированы в таблице соответствия номера полувагона определённой накладной</w:t>
      </w:r>
    </w:p>
    <w:p w:rsidR="00984B50" w:rsidRDefault="00984B50" w:rsidP="00984B50">
      <w:pPr>
        <w:pStyle w:val="StyleText"/>
        <w:tabs>
          <w:tab w:val="center" w:pos="5032"/>
        </w:tabs>
      </w:pPr>
      <w:r w:rsidRPr="00984B50">
        <w:t xml:space="preserve">8)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numberwagon</w:t>
      </w:r>
      <w:r w:rsidRPr="00984B50">
        <w:t>/</w:t>
      </w:r>
      <w:r w:rsidRPr="00984B50">
        <w:rPr>
          <w:lang w:val="en-US"/>
        </w:rPr>
        <w:t>is</w:t>
      </w:r>
      <w:r w:rsidRPr="00984B50">
        <w:t xml:space="preserve"> - </w:t>
      </w:r>
      <w:r>
        <w:t>возвращает информацию о существовании (не существовании) в таблице соответствия определённого номера полувагона.</w:t>
      </w:r>
    </w:p>
    <w:p w:rsidR="00005F2C" w:rsidRDefault="00005F2C" w:rsidP="00984B50">
      <w:pPr>
        <w:pStyle w:val="StyleText"/>
        <w:tabs>
          <w:tab w:val="center" w:pos="5032"/>
        </w:tabs>
      </w:pPr>
      <w:r>
        <w:t xml:space="preserve">Таблица спецификации для данного класса представлена в таблице </w:t>
      </w:r>
      <w:r w:rsidR="00C218C1">
        <w:t>4</w:t>
      </w:r>
      <w:r w:rsidR="00852375">
        <w:t>.</w:t>
      </w:r>
    </w:p>
    <w:p w:rsidR="00005F2C" w:rsidRDefault="00005F2C" w:rsidP="00984B50">
      <w:pPr>
        <w:pStyle w:val="StyleText"/>
        <w:tabs>
          <w:tab w:val="center" w:pos="5032"/>
        </w:tabs>
      </w:pPr>
    </w:p>
    <w:p w:rsidR="00005F2C" w:rsidRDefault="00005F2C" w:rsidP="00984B50">
      <w:pPr>
        <w:pStyle w:val="StyleText"/>
        <w:tabs>
          <w:tab w:val="center" w:pos="5032"/>
        </w:tabs>
      </w:pPr>
      <w:r>
        <w:t xml:space="preserve">Класс </w:t>
      </w:r>
      <w:r w:rsidRPr="00005F2C">
        <w:rPr>
          <w:b/>
          <w:lang w:val="en-US"/>
        </w:rPr>
        <w:t>ServerApplication</w:t>
      </w:r>
      <w:r w:rsidRPr="00005F2C">
        <w:t xml:space="preserve"> </w:t>
      </w:r>
      <w:r>
        <w:t xml:space="preserve">содержит в себе главный метод запуска серверной части приложения </w:t>
      </w:r>
      <w:r>
        <w:rPr>
          <w:lang w:val="en-US"/>
        </w:rPr>
        <w:t>main</w:t>
      </w:r>
      <w:r w:rsidRPr="00005F2C">
        <w:t xml:space="preserve"> </w:t>
      </w:r>
      <w:r>
        <w:t>и в целом является классом</w:t>
      </w:r>
      <w:r w:rsidRPr="00005F2C">
        <w:t xml:space="preserve">, </w:t>
      </w:r>
      <w:r>
        <w:t>который настраивает общую конфигурацию сервера и руководит поиском и настройкой бинов. С данного класса начинается выполнения всей программы.</w:t>
      </w:r>
    </w:p>
    <w:p w:rsidR="00867617" w:rsidRPr="004D129A" w:rsidRDefault="00005F2C" w:rsidP="004D129A">
      <w:pPr>
        <w:pStyle w:val="StyleText"/>
        <w:tabs>
          <w:tab w:val="center" w:pos="5032"/>
        </w:tabs>
      </w:pPr>
      <w:r>
        <w:t xml:space="preserve">Таблица спецификации для данного класса представлена в таблице </w:t>
      </w:r>
      <w:r w:rsidR="00C218C1">
        <w:t>5</w:t>
      </w:r>
      <w:r>
        <w:t>.</w:t>
      </w:r>
    </w:p>
    <w:p w:rsidR="00212A8E" w:rsidRDefault="00212A8E" w:rsidP="00C773C0">
      <w:r>
        <w:br w:type="page"/>
      </w:r>
    </w:p>
    <w:p w:rsidR="004D129A" w:rsidRDefault="004D129A" w:rsidP="004D129A">
      <w:pPr>
        <w:pStyle w:val="Style2"/>
        <w:outlineLvl w:val="2"/>
      </w:pPr>
      <w:bookmarkStart w:id="11" w:name="_Toc71684904"/>
      <w:r>
        <w:lastRenderedPageBreak/>
        <w:t>Спецификация методов реализованных классов</w:t>
      </w:r>
      <w:bookmarkEnd w:id="11"/>
    </w:p>
    <w:p w:rsidR="004056C1" w:rsidRPr="00D97BC8" w:rsidRDefault="004056C1" w:rsidP="004056C1">
      <w:pPr>
        <w:pStyle w:val="StyleText"/>
      </w:pPr>
      <w:r>
        <w:t>Таблица 1 – Таблица спецификации</w:t>
      </w:r>
      <w:r w:rsidR="001D7675">
        <w:t xml:space="preserve"> методов</w:t>
      </w:r>
      <w:r>
        <w:t xml:space="preserve"> для </w:t>
      </w:r>
      <w:r w:rsidR="00D97BC8">
        <w:t xml:space="preserve">класса </w:t>
      </w:r>
      <w:r w:rsidR="00D97BC8">
        <w:rPr>
          <w:lang w:val="en-US"/>
        </w:rPr>
        <w:t>FileLoadController</w:t>
      </w:r>
    </w:p>
    <w:tbl>
      <w:tblPr>
        <w:tblStyle w:val="ab"/>
        <w:tblW w:w="0" w:type="auto"/>
        <w:tblLook w:val="04A0" w:firstRow="1" w:lastRow="0" w:firstColumn="1" w:lastColumn="0" w:noHBand="0" w:noVBand="1"/>
      </w:tblPr>
      <w:tblGrid>
        <w:gridCol w:w="1565"/>
        <w:gridCol w:w="1056"/>
        <w:gridCol w:w="1101"/>
        <w:gridCol w:w="1611"/>
        <w:gridCol w:w="1056"/>
        <w:gridCol w:w="1141"/>
        <w:gridCol w:w="2041"/>
      </w:tblGrid>
      <w:tr w:rsidR="007171D1" w:rsidTr="007171D1">
        <w:tc>
          <w:tcPr>
            <w:tcW w:w="1565" w:type="dxa"/>
          </w:tcPr>
          <w:p w:rsidR="004056C1" w:rsidRPr="00D97BC8" w:rsidRDefault="00D97BC8" w:rsidP="00D97BC8">
            <w:pPr>
              <w:pStyle w:val="StyleText"/>
              <w:ind w:firstLine="0"/>
              <w:jc w:val="center"/>
              <w:rPr>
                <w:b/>
              </w:rPr>
            </w:pPr>
            <w:r w:rsidRPr="00D97BC8">
              <w:rPr>
                <w:b/>
              </w:rPr>
              <w:t>Название</w:t>
            </w:r>
          </w:p>
        </w:tc>
        <w:tc>
          <w:tcPr>
            <w:tcW w:w="1056" w:type="dxa"/>
          </w:tcPr>
          <w:p w:rsidR="004056C1" w:rsidRPr="00D97BC8" w:rsidRDefault="00D97BC8" w:rsidP="00D97BC8">
            <w:pPr>
              <w:pStyle w:val="StyleText"/>
              <w:ind w:firstLine="0"/>
              <w:jc w:val="center"/>
              <w:rPr>
                <w:b/>
              </w:rPr>
            </w:pPr>
            <w:r w:rsidRPr="00D97BC8">
              <w:rPr>
                <w:b/>
              </w:rPr>
              <w:t>Входные параметры</w:t>
            </w:r>
          </w:p>
        </w:tc>
        <w:tc>
          <w:tcPr>
            <w:tcW w:w="1101" w:type="dxa"/>
          </w:tcPr>
          <w:p w:rsidR="004056C1" w:rsidRPr="00D97BC8" w:rsidRDefault="00D97BC8" w:rsidP="00D97BC8">
            <w:pPr>
              <w:pStyle w:val="StyleText"/>
              <w:ind w:firstLine="0"/>
              <w:jc w:val="center"/>
              <w:rPr>
                <w:b/>
              </w:rPr>
            </w:pPr>
            <w:r w:rsidRPr="00D97BC8">
              <w:rPr>
                <w:b/>
              </w:rPr>
              <w:t>Назначение</w:t>
            </w:r>
          </w:p>
        </w:tc>
        <w:tc>
          <w:tcPr>
            <w:tcW w:w="1611" w:type="dxa"/>
          </w:tcPr>
          <w:p w:rsidR="004056C1" w:rsidRPr="00D97BC8" w:rsidRDefault="00D97BC8" w:rsidP="00D97BC8">
            <w:pPr>
              <w:pStyle w:val="StyleText"/>
              <w:ind w:firstLine="0"/>
              <w:jc w:val="center"/>
              <w:rPr>
                <w:b/>
              </w:rPr>
            </w:pPr>
            <w:r w:rsidRPr="00D97BC8">
              <w:rPr>
                <w:b/>
              </w:rPr>
              <w:t>Тип данных</w:t>
            </w:r>
          </w:p>
        </w:tc>
        <w:tc>
          <w:tcPr>
            <w:tcW w:w="1056" w:type="dxa"/>
          </w:tcPr>
          <w:p w:rsidR="004056C1" w:rsidRPr="00D97BC8" w:rsidRDefault="00D97BC8" w:rsidP="00D97BC8">
            <w:pPr>
              <w:pStyle w:val="StyleText"/>
              <w:ind w:firstLine="0"/>
              <w:jc w:val="center"/>
              <w:rPr>
                <w:b/>
              </w:rPr>
            </w:pPr>
            <w:r w:rsidRPr="00D97BC8">
              <w:rPr>
                <w:b/>
              </w:rPr>
              <w:t>Выходные параметры</w:t>
            </w:r>
          </w:p>
        </w:tc>
        <w:tc>
          <w:tcPr>
            <w:tcW w:w="1141" w:type="dxa"/>
          </w:tcPr>
          <w:p w:rsidR="004056C1" w:rsidRPr="00D97BC8" w:rsidRDefault="00D97BC8" w:rsidP="00D97BC8">
            <w:pPr>
              <w:pStyle w:val="StyleText"/>
              <w:ind w:firstLine="0"/>
              <w:jc w:val="center"/>
              <w:rPr>
                <w:b/>
              </w:rPr>
            </w:pPr>
            <w:r w:rsidRPr="00D97BC8">
              <w:rPr>
                <w:b/>
              </w:rPr>
              <w:t>Назначение</w:t>
            </w:r>
          </w:p>
        </w:tc>
        <w:tc>
          <w:tcPr>
            <w:tcW w:w="2041" w:type="dxa"/>
          </w:tcPr>
          <w:p w:rsidR="004056C1" w:rsidRPr="00D97BC8" w:rsidRDefault="00D97BC8" w:rsidP="00D97BC8">
            <w:pPr>
              <w:pStyle w:val="StyleText"/>
              <w:ind w:firstLine="0"/>
              <w:jc w:val="center"/>
              <w:rPr>
                <w:b/>
              </w:rPr>
            </w:pPr>
            <w:r w:rsidRPr="00D97BC8">
              <w:rPr>
                <w:b/>
              </w:rPr>
              <w:t>Тип данных</w:t>
            </w:r>
          </w:p>
        </w:tc>
      </w:tr>
      <w:tr w:rsidR="007171D1" w:rsidTr="007171D1">
        <w:tc>
          <w:tcPr>
            <w:tcW w:w="1565" w:type="dxa"/>
          </w:tcPr>
          <w:p w:rsidR="004056C1" w:rsidRPr="00D97BC8" w:rsidRDefault="00D97BC8" w:rsidP="00D97BC8">
            <w:pPr>
              <w:pStyle w:val="StyleText"/>
              <w:ind w:firstLine="0"/>
              <w:jc w:val="center"/>
              <w:rPr>
                <w:lang w:val="en-US"/>
              </w:rPr>
            </w:pPr>
            <w:r>
              <w:rPr>
                <w:lang w:val="en-US"/>
              </w:rPr>
              <w:t>handleFileUpload</w:t>
            </w:r>
          </w:p>
        </w:tc>
        <w:tc>
          <w:tcPr>
            <w:tcW w:w="1056" w:type="dxa"/>
          </w:tcPr>
          <w:p w:rsidR="004056C1" w:rsidRDefault="00D97BC8" w:rsidP="00D97BC8">
            <w:pPr>
              <w:pStyle w:val="StyleText"/>
              <w:ind w:firstLine="0"/>
              <w:jc w:val="center"/>
              <w:rPr>
                <w:lang w:val="en-US"/>
              </w:rPr>
            </w:pPr>
            <w:r>
              <w:rPr>
                <w:lang w:val="en-US"/>
              </w:rPr>
              <w:t>name</w:t>
            </w:r>
          </w:p>
          <w:p w:rsidR="00D97BC8" w:rsidRPr="00D97BC8" w:rsidRDefault="00D97BC8" w:rsidP="00D97BC8">
            <w:pPr>
              <w:pStyle w:val="StyleText"/>
              <w:ind w:firstLine="0"/>
              <w:jc w:val="center"/>
              <w:rPr>
                <w:lang w:val="en-US"/>
              </w:rPr>
            </w:pPr>
            <w:r>
              <w:rPr>
                <w:lang w:val="en-US"/>
              </w:rPr>
              <w:t>file</w:t>
            </w:r>
          </w:p>
        </w:tc>
        <w:tc>
          <w:tcPr>
            <w:tcW w:w="1101" w:type="dxa"/>
          </w:tcPr>
          <w:p w:rsidR="004056C1" w:rsidRDefault="00D97BC8" w:rsidP="00D97BC8">
            <w:pPr>
              <w:pStyle w:val="StyleText"/>
              <w:ind w:firstLine="0"/>
              <w:jc w:val="center"/>
            </w:pPr>
            <w:r>
              <w:t>Имя файла</w:t>
            </w:r>
          </w:p>
          <w:p w:rsidR="00D97BC8" w:rsidRDefault="00D97BC8" w:rsidP="00D97BC8">
            <w:pPr>
              <w:pStyle w:val="StyleText"/>
              <w:ind w:firstLine="0"/>
              <w:jc w:val="center"/>
            </w:pPr>
            <w:r>
              <w:t>Данные файла</w:t>
            </w:r>
          </w:p>
        </w:tc>
        <w:tc>
          <w:tcPr>
            <w:tcW w:w="1611" w:type="dxa"/>
          </w:tcPr>
          <w:p w:rsidR="004056C1" w:rsidRDefault="00D97BC8" w:rsidP="00D97BC8">
            <w:pPr>
              <w:pStyle w:val="StyleText"/>
              <w:ind w:firstLine="0"/>
              <w:jc w:val="center"/>
              <w:rPr>
                <w:lang w:val="en-US"/>
              </w:rPr>
            </w:pPr>
            <w:r>
              <w:rPr>
                <w:lang w:val="en-US"/>
              </w:rPr>
              <w:t>String</w:t>
            </w:r>
          </w:p>
          <w:p w:rsidR="00D97BC8" w:rsidRPr="00D97BC8" w:rsidRDefault="00D97BC8" w:rsidP="00D97BC8">
            <w:pPr>
              <w:pStyle w:val="StyleText"/>
              <w:ind w:firstLine="0"/>
              <w:jc w:val="center"/>
              <w:rPr>
                <w:lang w:val="en-US"/>
              </w:rPr>
            </w:pPr>
            <w:r>
              <w:rPr>
                <w:lang w:val="en-US"/>
              </w:rPr>
              <w:t>MultipartFile</w:t>
            </w:r>
          </w:p>
        </w:tc>
        <w:tc>
          <w:tcPr>
            <w:tcW w:w="1056" w:type="dxa"/>
          </w:tcPr>
          <w:p w:rsidR="004056C1" w:rsidRPr="00D97BC8" w:rsidRDefault="00D97BC8" w:rsidP="00D97BC8">
            <w:pPr>
              <w:pStyle w:val="StyleText"/>
              <w:ind w:firstLine="0"/>
              <w:jc w:val="center"/>
              <w:rPr>
                <w:lang w:val="en-US"/>
              </w:rPr>
            </w:pPr>
            <w:r>
              <w:rPr>
                <w:lang w:val="en-US"/>
              </w:rPr>
              <w:t>path</w:t>
            </w:r>
          </w:p>
        </w:tc>
        <w:tc>
          <w:tcPr>
            <w:tcW w:w="1141" w:type="dxa"/>
          </w:tcPr>
          <w:p w:rsidR="004056C1" w:rsidRDefault="00D97BC8" w:rsidP="00D97BC8">
            <w:pPr>
              <w:pStyle w:val="StyleText"/>
              <w:ind w:firstLine="0"/>
              <w:jc w:val="center"/>
            </w:pPr>
            <w:r>
              <w:t>Абсолютный путь к файлу в локальном хранилище сервера</w:t>
            </w:r>
          </w:p>
        </w:tc>
        <w:tc>
          <w:tcPr>
            <w:tcW w:w="2041" w:type="dxa"/>
          </w:tcPr>
          <w:p w:rsidR="004056C1" w:rsidRPr="00D97BC8" w:rsidRDefault="00D97BC8" w:rsidP="00D97BC8">
            <w:pPr>
              <w:pStyle w:val="StyleText"/>
              <w:ind w:firstLine="0"/>
              <w:jc w:val="center"/>
              <w:rPr>
                <w:lang w:val="en-US"/>
              </w:rPr>
            </w:pPr>
            <w:r>
              <w:rPr>
                <w:lang w:val="en-US"/>
              </w:rPr>
              <w:t>String</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File</w:t>
            </w:r>
          </w:p>
        </w:tc>
        <w:tc>
          <w:tcPr>
            <w:tcW w:w="1056" w:type="dxa"/>
          </w:tcPr>
          <w:p w:rsidR="004056C1" w:rsidRDefault="007171D1" w:rsidP="00D97BC8">
            <w:pPr>
              <w:pStyle w:val="StyleText"/>
              <w:ind w:firstLine="0"/>
              <w:jc w:val="center"/>
              <w:rPr>
                <w:lang w:val="en-US"/>
              </w:rPr>
            </w:pPr>
            <w:r>
              <w:rPr>
                <w:lang w:val="en-US"/>
              </w:rPr>
              <w:t>fileName</w:t>
            </w:r>
          </w:p>
          <w:p w:rsidR="007171D1" w:rsidRPr="007171D1" w:rsidRDefault="007171D1" w:rsidP="00D97BC8">
            <w:pPr>
              <w:pStyle w:val="StyleText"/>
              <w:ind w:firstLine="0"/>
              <w:jc w:val="center"/>
              <w:rPr>
                <w:lang w:val="en-US"/>
              </w:rPr>
            </w:pPr>
            <w:r>
              <w:rPr>
                <w:lang w:val="en-US"/>
              </w:rPr>
              <w:t>response</w:t>
            </w:r>
          </w:p>
        </w:tc>
        <w:tc>
          <w:tcPr>
            <w:tcW w:w="1101" w:type="dxa"/>
          </w:tcPr>
          <w:p w:rsidR="004056C1" w:rsidRDefault="007171D1" w:rsidP="00D97BC8">
            <w:pPr>
              <w:pStyle w:val="StyleText"/>
              <w:ind w:firstLine="0"/>
              <w:jc w:val="center"/>
            </w:pPr>
            <w:r>
              <w:t>Имя файла</w:t>
            </w:r>
          </w:p>
          <w:p w:rsidR="007171D1" w:rsidRDefault="007171D1" w:rsidP="00D97BC8">
            <w:pPr>
              <w:pStyle w:val="StyleText"/>
              <w:ind w:firstLine="0"/>
              <w:jc w:val="center"/>
            </w:pPr>
            <w:r>
              <w:t>Данные файла</w:t>
            </w:r>
          </w:p>
        </w:tc>
        <w:tc>
          <w:tcPr>
            <w:tcW w:w="1611" w:type="dxa"/>
          </w:tcPr>
          <w:p w:rsidR="004056C1" w:rsidRDefault="007171D1" w:rsidP="00D97BC8">
            <w:pPr>
              <w:pStyle w:val="StyleText"/>
              <w:ind w:firstLine="0"/>
              <w:jc w:val="center"/>
              <w:rPr>
                <w:lang w:val="en-US"/>
              </w:rPr>
            </w:pPr>
            <w:r>
              <w:rPr>
                <w:lang w:val="en-US"/>
              </w:rPr>
              <w:t>String</w:t>
            </w:r>
          </w:p>
          <w:p w:rsidR="007171D1" w:rsidRPr="007171D1" w:rsidRDefault="007171D1" w:rsidP="00D97BC8">
            <w:pPr>
              <w:pStyle w:val="StyleText"/>
              <w:ind w:firstLine="0"/>
              <w:jc w:val="center"/>
              <w:rPr>
                <w:lang w:val="en-US"/>
              </w:rPr>
            </w:pPr>
            <w:r>
              <w:rPr>
                <w:lang w:val="en-US"/>
              </w:rPr>
              <w:t>HttpResponseServlet</w:t>
            </w:r>
          </w:p>
        </w:tc>
        <w:tc>
          <w:tcPr>
            <w:tcW w:w="1056" w:type="dxa"/>
          </w:tcPr>
          <w:p w:rsidR="004056C1" w:rsidRPr="007171D1" w:rsidRDefault="007171D1" w:rsidP="00D97BC8">
            <w:pPr>
              <w:pStyle w:val="StyleText"/>
              <w:ind w:firstLine="0"/>
              <w:jc w:val="center"/>
              <w:rPr>
                <w:lang w:val="en-US"/>
              </w:rPr>
            </w:pPr>
            <w:r>
              <w:rPr>
                <w:lang w:val="en-US"/>
              </w:rPr>
              <w:t>-</w:t>
            </w:r>
          </w:p>
        </w:tc>
        <w:tc>
          <w:tcPr>
            <w:tcW w:w="1141" w:type="dxa"/>
          </w:tcPr>
          <w:p w:rsidR="004056C1" w:rsidRPr="007171D1" w:rsidRDefault="007171D1" w:rsidP="00D97BC8">
            <w:pPr>
              <w:pStyle w:val="StyleText"/>
              <w:ind w:firstLine="0"/>
              <w:jc w:val="center"/>
              <w:rPr>
                <w:lang w:val="en-US"/>
              </w:rPr>
            </w:pPr>
            <w:r>
              <w:rPr>
                <w:lang w:val="en-US"/>
              </w:rPr>
              <w:t>-</w:t>
            </w:r>
          </w:p>
        </w:tc>
        <w:tc>
          <w:tcPr>
            <w:tcW w:w="2041" w:type="dxa"/>
          </w:tcPr>
          <w:p w:rsidR="004056C1" w:rsidRPr="007171D1" w:rsidRDefault="007171D1" w:rsidP="00D97BC8">
            <w:pPr>
              <w:pStyle w:val="StyleText"/>
              <w:ind w:firstLine="0"/>
              <w:jc w:val="center"/>
              <w:rPr>
                <w:lang w:val="en-US"/>
              </w:rPr>
            </w:pPr>
            <w:r>
              <w:rPr>
                <w:lang w:val="en-US"/>
              </w:rPr>
              <w:t>-</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AbsoluteFilePath</w:t>
            </w:r>
          </w:p>
        </w:tc>
        <w:tc>
          <w:tcPr>
            <w:tcW w:w="1056" w:type="dxa"/>
          </w:tcPr>
          <w:p w:rsidR="004056C1" w:rsidRPr="007171D1" w:rsidRDefault="007171D1" w:rsidP="00D97BC8">
            <w:pPr>
              <w:pStyle w:val="StyleText"/>
              <w:ind w:firstLine="0"/>
              <w:jc w:val="center"/>
              <w:rPr>
                <w:lang w:val="en-US"/>
              </w:rPr>
            </w:pPr>
            <w:r>
              <w:rPr>
                <w:lang w:val="en-US"/>
              </w:rPr>
              <w:t>fileName</w:t>
            </w:r>
          </w:p>
        </w:tc>
        <w:tc>
          <w:tcPr>
            <w:tcW w:w="1101" w:type="dxa"/>
          </w:tcPr>
          <w:p w:rsidR="004056C1" w:rsidRDefault="007171D1" w:rsidP="00D97BC8">
            <w:pPr>
              <w:pStyle w:val="StyleText"/>
              <w:ind w:firstLine="0"/>
              <w:jc w:val="center"/>
            </w:pPr>
            <w:r>
              <w:t>Имя файла</w:t>
            </w:r>
          </w:p>
        </w:tc>
        <w:tc>
          <w:tcPr>
            <w:tcW w:w="1611" w:type="dxa"/>
          </w:tcPr>
          <w:p w:rsidR="004056C1" w:rsidRPr="007171D1" w:rsidRDefault="007171D1" w:rsidP="00D97BC8">
            <w:pPr>
              <w:pStyle w:val="StyleText"/>
              <w:ind w:firstLine="0"/>
              <w:jc w:val="center"/>
              <w:rPr>
                <w:lang w:val="en-US"/>
              </w:rPr>
            </w:pPr>
            <w:r>
              <w:rPr>
                <w:lang w:val="en-US"/>
              </w:rPr>
              <w:t>String</w:t>
            </w:r>
          </w:p>
        </w:tc>
        <w:tc>
          <w:tcPr>
            <w:tcW w:w="1056" w:type="dxa"/>
          </w:tcPr>
          <w:p w:rsidR="004056C1" w:rsidRPr="007171D1" w:rsidRDefault="007171D1" w:rsidP="00D97BC8">
            <w:pPr>
              <w:pStyle w:val="StyleText"/>
              <w:ind w:firstLine="0"/>
              <w:jc w:val="center"/>
              <w:rPr>
                <w:lang w:val="en-US"/>
              </w:rPr>
            </w:pPr>
            <w:r>
              <w:rPr>
                <w:lang w:val="en-US"/>
              </w:rPr>
              <w:t>data</w:t>
            </w:r>
          </w:p>
        </w:tc>
        <w:tc>
          <w:tcPr>
            <w:tcW w:w="1141" w:type="dxa"/>
          </w:tcPr>
          <w:p w:rsidR="004056C1" w:rsidRDefault="007171D1" w:rsidP="00D97BC8">
            <w:pPr>
              <w:pStyle w:val="StyleText"/>
              <w:ind w:firstLine="0"/>
              <w:jc w:val="center"/>
            </w:pPr>
            <w:r>
              <w:t>Абсолютный путь к файлу в локальном хранилище сервера</w:t>
            </w:r>
          </w:p>
        </w:tc>
        <w:tc>
          <w:tcPr>
            <w:tcW w:w="2041" w:type="dxa"/>
          </w:tcPr>
          <w:p w:rsidR="004056C1" w:rsidRPr="007171D1" w:rsidRDefault="007171D1" w:rsidP="00D97BC8">
            <w:pPr>
              <w:pStyle w:val="StyleText"/>
              <w:ind w:firstLine="0"/>
              <w:jc w:val="center"/>
              <w:rPr>
                <w:lang w:val="en-US"/>
              </w:rPr>
            </w:pPr>
            <w:r>
              <w:rPr>
                <w:lang w:val="en-US"/>
              </w:rPr>
              <w:t>DataElementImageFilePath</w:t>
            </w:r>
          </w:p>
        </w:tc>
      </w:tr>
    </w:tbl>
    <w:p w:rsidR="004D129A" w:rsidRDefault="004D129A">
      <w:r>
        <w:br w:type="page"/>
      </w:r>
    </w:p>
    <w:p w:rsidR="00A46A7E" w:rsidRPr="008975D7" w:rsidRDefault="00A46A7E" w:rsidP="00A46A7E">
      <w:pPr>
        <w:pStyle w:val="StyleText"/>
      </w:pPr>
      <w:r>
        <w:lastRenderedPageBreak/>
        <w:t>Т</w:t>
      </w:r>
      <w:r w:rsidR="008975D7">
        <w:t>аблица 2</w:t>
      </w:r>
      <w:r>
        <w:t xml:space="preserve"> – Таблица спецификации</w:t>
      </w:r>
      <w:r w:rsidR="001D7675">
        <w:t xml:space="preserve"> методов</w:t>
      </w:r>
      <w:r>
        <w:t xml:space="preserve"> для </w:t>
      </w:r>
      <w:r w:rsidR="008975D7">
        <w:t>классов</w:t>
      </w:r>
      <w:r w:rsidR="008975D7" w:rsidRPr="008975D7">
        <w:t xml:space="preserve">, </w:t>
      </w:r>
      <w:r w:rsidR="008975D7">
        <w:t xml:space="preserve">реализующих интерфейс </w:t>
      </w:r>
      <w:r w:rsidR="008975D7">
        <w:rPr>
          <w:lang w:val="en-US"/>
        </w:rPr>
        <w:t>RowMapper</w:t>
      </w:r>
      <w:r w:rsidR="008975D7" w:rsidRPr="008975D7">
        <w:t>&lt;</w:t>
      </w:r>
      <w:r w:rsidR="008975D7">
        <w:rPr>
          <w:lang w:val="en-US"/>
        </w:rPr>
        <w:t>T</w:t>
      </w:r>
      <w:r w:rsidR="008975D7" w:rsidRPr="008975D7">
        <w:t xml:space="preserve">&gt; </w:t>
      </w:r>
      <w:r w:rsidR="008975D7">
        <w:t xml:space="preserve">для чтения данных из таблиц в базе данных </w:t>
      </w:r>
      <w:r w:rsidR="008975D7">
        <w:rPr>
          <w:lang w:val="en-US"/>
        </w:rPr>
        <w:t>MySQL</w:t>
      </w:r>
      <w:r w:rsidR="008975D7" w:rsidRPr="008975D7">
        <w:t xml:space="preserve"> </w:t>
      </w:r>
      <w:r w:rsidR="008975D7">
        <w:t xml:space="preserve">согласно технологии </w:t>
      </w:r>
      <w:r w:rsidR="008975D7">
        <w:rPr>
          <w:lang w:val="en-US"/>
        </w:rPr>
        <w:t>ORM</w:t>
      </w:r>
    </w:p>
    <w:tbl>
      <w:tblPr>
        <w:tblStyle w:val="ab"/>
        <w:tblW w:w="0" w:type="auto"/>
        <w:tblLook w:val="04A0" w:firstRow="1" w:lastRow="0" w:firstColumn="1" w:lastColumn="0" w:noHBand="0" w:noVBand="1"/>
      </w:tblPr>
      <w:tblGrid>
        <w:gridCol w:w="1142"/>
        <w:gridCol w:w="1306"/>
        <w:gridCol w:w="1365"/>
        <w:gridCol w:w="1038"/>
        <w:gridCol w:w="1306"/>
        <w:gridCol w:w="1365"/>
        <w:gridCol w:w="2049"/>
      </w:tblGrid>
      <w:tr w:rsidR="006D47E9" w:rsidTr="006D47E9">
        <w:tc>
          <w:tcPr>
            <w:tcW w:w="1142" w:type="dxa"/>
          </w:tcPr>
          <w:p w:rsidR="00A46A7E" w:rsidRPr="00D97BC8" w:rsidRDefault="00A46A7E" w:rsidP="008975D7">
            <w:pPr>
              <w:pStyle w:val="StyleText"/>
              <w:ind w:firstLine="0"/>
              <w:jc w:val="center"/>
              <w:rPr>
                <w:b/>
              </w:rPr>
            </w:pPr>
            <w:r w:rsidRPr="00D97BC8">
              <w:rPr>
                <w:b/>
              </w:rPr>
              <w:t>Название</w:t>
            </w:r>
          </w:p>
        </w:tc>
        <w:tc>
          <w:tcPr>
            <w:tcW w:w="1306" w:type="dxa"/>
          </w:tcPr>
          <w:p w:rsidR="00A46A7E" w:rsidRPr="00D97BC8" w:rsidRDefault="00A46A7E" w:rsidP="008975D7">
            <w:pPr>
              <w:pStyle w:val="StyleText"/>
              <w:ind w:firstLine="0"/>
              <w:jc w:val="center"/>
              <w:rPr>
                <w:b/>
              </w:rPr>
            </w:pPr>
            <w:r w:rsidRPr="00D97BC8">
              <w:rPr>
                <w:b/>
              </w:rPr>
              <w:t>В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1038" w:type="dxa"/>
          </w:tcPr>
          <w:p w:rsidR="00A46A7E" w:rsidRPr="00D97BC8" w:rsidRDefault="00A46A7E" w:rsidP="008975D7">
            <w:pPr>
              <w:pStyle w:val="StyleText"/>
              <w:ind w:firstLine="0"/>
              <w:jc w:val="center"/>
              <w:rPr>
                <w:b/>
              </w:rPr>
            </w:pPr>
            <w:r w:rsidRPr="00D97BC8">
              <w:rPr>
                <w:b/>
              </w:rPr>
              <w:t>Тип данных</w:t>
            </w:r>
          </w:p>
        </w:tc>
        <w:tc>
          <w:tcPr>
            <w:tcW w:w="1306" w:type="dxa"/>
          </w:tcPr>
          <w:p w:rsidR="00A46A7E" w:rsidRPr="00D97BC8" w:rsidRDefault="00A46A7E" w:rsidP="008975D7">
            <w:pPr>
              <w:pStyle w:val="StyleText"/>
              <w:ind w:firstLine="0"/>
              <w:jc w:val="center"/>
              <w:rPr>
                <w:b/>
              </w:rPr>
            </w:pPr>
            <w:r w:rsidRPr="00D97BC8">
              <w:rPr>
                <w:b/>
              </w:rPr>
              <w:t>Вы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2049" w:type="dxa"/>
          </w:tcPr>
          <w:p w:rsidR="00A46A7E" w:rsidRPr="00D97BC8" w:rsidRDefault="00A46A7E" w:rsidP="008975D7">
            <w:pPr>
              <w:pStyle w:val="StyleText"/>
              <w:ind w:firstLine="0"/>
              <w:jc w:val="center"/>
              <w:rPr>
                <w:b/>
              </w:rPr>
            </w:pPr>
            <w:r w:rsidRPr="00D97BC8">
              <w:rPr>
                <w:b/>
              </w:rPr>
              <w:t>Тип данных</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Invoices</w:t>
            </w:r>
          </w:p>
        </w:tc>
      </w:tr>
      <w:tr w:rsidR="006D47E9" w:rsidTr="006D47E9">
        <w:tc>
          <w:tcPr>
            <w:tcW w:w="1142" w:type="dxa"/>
          </w:tcPr>
          <w:p w:rsidR="00A46A7E" w:rsidRPr="007171D1" w:rsidRDefault="008975D7" w:rsidP="008975D7">
            <w:pPr>
              <w:pStyle w:val="StyleText"/>
              <w:ind w:firstLine="0"/>
              <w:jc w:val="center"/>
              <w:rPr>
                <w:lang w:val="en-US"/>
              </w:rPr>
            </w:pPr>
            <w:r>
              <w:rPr>
                <w:lang w:val="en-US"/>
              </w:rPr>
              <w:t>mapRow</w:t>
            </w:r>
          </w:p>
        </w:tc>
        <w:tc>
          <w:tcPr>
            <w:tcW w:w="1306" w:type="dxa"/>
          </w:tcPr>
          <w:p w:rsidR="008975D7" w:rsidRDefault="008975D7" w:rsidP="008975D7">
            <w:pPr>
              <w:pStyle w:val="StyleText"/>
              <w:ind w:firstLine="0"/>
              <w:jc w:val="center"/>
              <w:rPr>
                <w:lang w:val="en-US"/>
              </w:rPr>
            </w:pPr>
            <w:r>
              <w:rPr>
                <w:lang w:val="en-US"/>
              </w:rPr>
              <w:t>rs</w:t>
            </w:r>
          </w:p>
          <w:p w:rsidR="008975D7" w:rsidRPr="007171D1" w:rsidRDefault="008975D7" w:rsidP="008975D7">
            <w:pPr>
              <w:pStyle w:val="StyleText"/>
              <w:ind w:firstLine="0"/>
              <w:jc w:val="center"/>
              <w:rPr>
                <w:lang w:val="en-US"/>
              </w:rPr>
            </w:pPr>
            <w:r>
              <w:rPr>
                <w:lang w:val="en-US"/>
              </w:rPr>
              <w:t>rowNum</w:t>
            </w:r>
          </w:p>
        </w:tc>
        <w:tc>
          <w:tcPr>
            <w:tcW w:w="1365" w:type="dxa"/>
          </w:tcPr>
          <w:p w:rsidR="00A46A7E" w:rsidRDefault="008975D7" w:rsidP="008975D7">
            <w:pPr>
              <w:pStyle w:val="StyleText"/>
              <w:ind w:firstLine="0"/>
              <w:jc w:val="center"/>
            </w:pPr>
            <w:r>
              <w:t>Результат считывания одной строки</w:t>
            </w:r>
          </w:p>
          <w:p w:rsidR="008975D7" w:rsidRDefault="008975D7" w:rsidP="008975D7">
            <w:pPr>
              <w:pStyle w:val="StyleText"/>
              <w:ind w:firstLine="0"/>
              <w:jc w:val="center"/>
            </w:pPr>
            <w:r>
              <w:t>Номер строки</w:t>
            </w:r>
          </w:p>
        </w:tc>
        <w:tc>
          <w:tcPr>
            <w:tcW w:w="1038" w:type="dxa"/>
          </w:tcPr>
          <w:p w:rsidR="00A46A7E" w:rsidRDefault="008975D7" w:rsidP="008975D7">
            <w:pPr>
              <w:pStyle w:val="StyleText"/>
              <w:ind w:firstLine="0"/>
              <w:jc w:val="center"/>
              <w:rPr>
                <w:lang w:val="en-US"/>
              </w:rPr>
            </w:pPr>
            <w:r>
              <w:rPr>
                <w:lang w:val="en-US"/>
              </w:rPr>
              <w:t>ResultSet</w:t>
            </w:r>
          </w:p>
          <w:p w:rsidR="008975D7" w:rsidRPr="008975D7" w:rsidRDefault="008975D7" w:rsidP="008975D7">
            <w:pPr>
              <w:pStyle w:val="StyleText"/>
              <w:ind w:firstLine="0"/>
              <w:jc w:val="center"/>
              <w:rPr>
                <w:lang w:val="en-US"/>
              </w:rPr>
            </w:pPr>
            <w:r>
              <w:rPr>
                <w:lang w:val="en-US"/>
              </w:rPr>
              <w:t>int</w:t>
            </w:r>
          </w:p>
        </w:tc>
        <w:tc>
          <w:tcPr>
            <w:tcW w:w="1306" w:type="dxa"/>
          </w:tcPr>
          <w:p w:rsidR="00A46A7E" w:rsidRPr="007171D1" w:rsidRDefault="008975D7" w:rsidP="008975D7">
            <w:pPr>
              <w:pStyle w:val="StyleText"/>
              <w:ind w:firstLine="0"/>
              <w:jc w:val="center"/>
              <w:rPr>
                <w:lang w:val="en-US"/>
              </w:rPr>
            </w:pPr>
            <w:r>
              <w:rPr>
                <w:lang w:val="en-US"/>
              </w:rPr>
              <w:t>data</w:t>
            </w:r>
          </w:p>
        </w:tc>
        <w:tc>
          <w:tcPr>
            <w:tcW w:w="1365" w:type="dxa"/>
          </w:tcPr>
          <w:p w:rsidR="00A46A7E" w:rsidRPr="008975D7" w:rsidRDefault="008975D7" w:rsidP="008975D7">
            <w:pPr>
              <w:pStyle w:val="StyleText"/>
              <w:ind w:firstLine="0"/>
              <w:jc w:val="center"/>
            </w:pPr>
            <w:r>
              <w:t>Считанные данные в виде экземпляра объекта класса</w:t>
            </w:r>
          </w:p>
        </w:tc>
        <w:tc>
          <w:tcPr>
            <w:tcW w:w="2049" w:type="dxa"/>
          </w:tcPr>
          <w:p w:rsidR="00A46A7E" w:rsidRPr="007171D1" w:rsidRDefault="008975D7" w:rsidP="008975D7">
            <w:pPr>
              <w:pStyle w:val="StyleText"/>
              <w:ind w:firstLine="0"/>
              <w:jc w:val="center"/>
              <w:rPr>
                <w:lang w:val="en-US"/>
              </w:rPr>
            </w:pPr>
            <w:r>
              <w:rPr>
                <w:lang w:val="en-US"/>
              </w:rPr>
              <w:t>DataElementInvoice</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Register</w:t>
            </w:r>
          </w:p>
        </w:tc>
      </w:tr>
      <w:tr w:rsidR="006D47E9" w:rsidTr="006D47E9">
        <w:tc>
          <w:tcPr>
            <w:tcW w:w="1142" w:type="dxa"/>
          </w:tcPr>
          <w:p w:rsidR="008975D7" w:rsidRPr="007171D1" w:rsidRDefault="008975D7"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8975D7" w:rsidRPr="007171D1"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8975D7"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8975D7" w:rsidRPr="007171D1" w:rsidRDefault="006D47E9" w:rsidP="006D47E9">
            <w:pPr>
              <w:pStyle w:val="StyleText"/>
              <w:ind w:firstLine="0"/>
              <w:jc w:val="center"/>
              <w:rPr>
                <w:lang w:val="en-US"/>
              </w:rPr>
            </w:pPr>
            <w:r>
              <w:rPr>
                <w:lang w:val="en-US"/>
              </w:rPr>
              <w:t>int</w:t>
            </w:r>
          </w:p>
        </w:tc>
        <w:tc>
          <w:tcPr>
            <w:tcW w:w="1306" w:type="dxa"/>
          </w:tcPr>
          <w:p w:rsidR="008975D7" w:rsidRPr="007171D1" w:rsidRDefault="006D47E9" w:rsidP="008975D7">
            <w:pPr>
              <w:pStyle w:val="StyleText"/>
              <w:ind w:firstLine="0"/>
              <w:jc w:val="center"/>
              <w:rPr>
                <w:lang w:val="en-US"/>
              </w:rPr>
            </w:pPr>
            <w:r>
              <w:rPr>
                <w:lang w:val="en-US"/>
              </w:rPr>
              <w:t>data</w:t>
            </w:r>
          </w:p>
        </w:tc>
        <w:tc>
          <w:tcPr>
            <w:tcW w:w="1365" w:type="dxa"/>
          </w:tcPr>
          <w:p w:rsidR="008975D7" w:rsidRDefault="006D47E9" w:rsidP="008975D7">
            <w:pPr>
              <w:pStyle w:val="StyleText"/>
              <w:ind w:firstLine="0"/>
              <w:jc w:val="center"/>
            </w:pPr>
            <w:r>
              <w:t>Считанные данные в виде экземпляра объекта класса</w:t>
            </w:r>
          </w:p>
        </w:tc>
        <w:tc>
          <w:tcPr>
            <w:tcW w:w="2049" w:type="dxa"/>
          </w:tcPr>
          <w:p w:rsidR="008975D7" w:rsidRPr="006D47E9" w:rsidRDefault="006D47E9" w:rsidP="008975D7">
            <w:pPr>
              <w:pStyle w:val="StyleText"/>
              <w:ind w:firstLine="0"/>
              <w:jc w:val="center"/>
              <w:rPr>
                <w:lang w:val="en-US"/>
              </w:rPr>
            </w:pPr>
            <w:r>
              <w:rPr>
                <w:lang w:val="en-US"/>
              </w:rPr>
              <w:t>DataElementRegister</w:t>
            </w:r>
          </w:p>
        </w:tc>
      </w:tr>
      <w:tr w:rsidR="006D47E9" w:rsidTr="002F59E6">
        <w:tc>
          <w:tcPr>
            <w:tcW w:w="9571" w:type="dxa"/>
            <w:gridSpan w:val="7"/>
          </w:tcPr>
          <w:p w:rsidR="006D47E9" w:rsidRPr="006D47E9" w:rsidRDefault="006D47E9" w:rsidP="008975D7">
            <w:pPr>
              <w:pStyle w:val="StyleText"/>
              <w:ind w:firstLine="0"/>
              <w:jc w:val="center"/>
              <w:rPr>
                <w:b/>
                <w:lang w:val="en-US"/>
              </w:rPr>
            </w:pPr>
            <w:r w:rsidRPr="006D47E9">
              <w:rPr>
                <w:b/>
              </w:rPr>
              <w:t xml:space="preserve">Класс </w:t>
            </w:r>
            <w:r w:rsidRPr="006D47E9">
              <w:rPr>
                <w:b/>
                <w:lang w:val="en-US"/>
              </w:rPr>
              <w:t>DataElementMapperWagons</w:t>
            </w:r>
          </w:p>
        </w:tc>
      </w:tr>
      <w:tr w:rsidR="006D47E9" w:rsidTr="006D47E9">
        <w:tc>
          <w:tcPr>
            <w:tcW w:w="1142" w:type="dxa"/>
          </w:tcPr>
          <w:p w:rsidR="006D47E9" w:rsidRDefault="006D47E9"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6D47E9"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6D47E9"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6D47E9" w:rsidRDefault="006D47E9" w:rsidP="006D47E9">
            <w:pPr>
              <w:pStyle w:val="StyleText"/>
              <w:ind w:firstLine="0"/>
              <w:jc w:val="center"/>
              <w:rPr>
                <w:lang w:val="en-US"/>
              </w:rPr>
            </w:pPr>
            <w:r>
              <w:rPr>
                <w:lang w:val="en-US"/>
              </w:rPr>
              <w:t>int</w:t>
            </w:r>
          </w:p>
        </w:tc>
        <w:tc>
          <w:tcPr>
            <w:tcW w:w="1306" w:type="dxa"/>
          </w:tcPr>
          <w:p w:rsidR="006D47E9" w:rsidRDefault="006D47E9" w:rsidP="008975D7">
            <w:pPr>
              <w:pStyle w:val="StyleText"/>
              <w:ind w:firstLine="0"/>
              <w:jc w:val="center"/>
              <w:rPr>
                <w:lang w:val="en-US"/>
              </w:rPr>
            </w:pPr>
            <w:r>
              <w:rPr>
                <w:lang w:val="en-US"/>
              </w:rPr>
              <w:t>data</w:t>
            </w:r>
          </w:p>
        </w:tc>
        <w:tc>
          <w:tcPr>
            <w:tcW w:w="1365" w:type="dxa"/>
          </w:tcPr>
          <w:p w:rsidR="006D47E9" w:rsidRDefault="006D47E9" w:rsidP="008975D7">
            <w:pPr>
              <w:pStyle w:val="StyleText"/>
              <w:ind w:firstLine="0"/>
              <w:jc w:val="center"/>
            </w:pPr>
            <w:r>
              <w:t>Считанные данные в виде экземпляра объекта класса</w:t>
            </w:r>
          </w:p>
        </w:tc>
        <w:tc>
          <w:tcPr>
            <w:tcW w:w="2049" w:type="dxa"/>
          </w:tcPr>
          <w:p w:rsidR="006D47E9" w:rsidRPr="006D47E9" w:rsidRDefault="006D47E9" w:rsidP="008975D7">
            <w:pPr>
              <w:pStyle w:val="StyleText"/>
              <w:ind w:firstLine="0"/>
              <w:jc w:val="center"/>
              <w:rPr>
                <w:lang w:val="en-US"/>
              </w:rPr>
            </w:pPr>
            <w:r>
              <w:rPr>
                <w:lang w:val="en-US"/>
              </w:rPr>
              <w:t>DataElementWagons</w:t>
            </w:r>
          </w:p>
        </w:tc>
      </w:tr>
    </w:tbl>
    <w:p w:rsidR="004D129A" w:rsidRDefault="008975D7" w:rsidP="00C773C0">
      <w:r>
        <w:br w:type="page"/>
      </w:r>
    </w:p>
    <w:p w:rsidR="00C659FA" w:rsidRPr="00C218C1" w:rsidRDefault="00C659FA" w:rsidP="00C659FA">
      <w:pPr>
        <w:pStyle w:val="StyleText"/>
      </w:pPr>
      <w:r>
        <w:lastRenderedPageBreak/>
        <w:t xml:space="preserve">Таблица 3 – Таблица спецификации </w:t>
      </w:r>
      <w:r w:rsidR="001D7675">
        <w:t xml:space="preserve">методов </w:t>
      </w:r>
      <w:r w:rsidR="00C218C1">
        <w:t xml:space="preserve">для классов, реализующих интерфейс </w:t>
      </w:r>
      <w:r w:rsidR="00C218C1">
        <w:rPr>
          <w:lang w:val="en-US"/>
        </w:rPr>
        <w:t>Data</w:t>
      </w:r>
      <w:r w:rsidR="00C218C1" w:rsidRPr="00C218C1">
        <w:t xml:space="preserve"> </w:t>
      </w:r>
      <w:r w:rsidR="00C218C1">
        <w:rPr>
          <w:lang w:val="en-US"/>
        </w:rPr>
        <w:t>Access</w:t>
      </w:r>
      <w:r w:rsidR="00C218C1" w:rsidRPr="00C218C1">
        <w:t xml:space="preserve"> </w:t>
      </w:r>
      <w:r w:rsidR="00C218C1">
        <w:rPr>
          <w:lang w:val="en-US"/>
        </w:rPr>
        <w:t>Object</w:t>
      </w:r>
    </w:p>
    <w:tbl>
      <w:tblPr>
        <w:tblStyle w:val="ab"/>
        <w:tblW w:w="0" w:type="auto"/>
        <w:tblLook w:val="04A0" w:firstRow="1" w:lastRow="0" w:firstColumn="1" w:lastColumn="0" w:noHBand="0" w:noVBand="1"/>
      </w:tblPr>
      <w:tblGrid>
        <w:gridCol w:w="2010"/>
        <w:gridCol w:w="860"/>
        <w:gridCol w:w="921"/>
        <w:gridCol w:w="1806"/>
        <w:gridCol w:w="860"/>
        <w:gridCol w:w="895"/>
        <w:gridCol w:w="2219"/>
      </w:tblGrid>
      <w:tr w:rsidR="00C218C1" w:rsidTr="00C218C1">
        <w:tc>
          <w:tcPr>
            <w:tcW w:w="2010" w:type="dxa"/>
          </w:tcPr>
          <w:p w:rsidR="00C659FA" w:rsidRPr="00D97BC8" w:rsidRDefault="00C659FA" w:rsidP="002F59E6">
            <w:pPr>
              <w:pStyle w:val="StyleText"/>
              <w:ind w:firstLine="0"/>
              <w:jc w:val="center"/>
              <w:rPr>
                <w:b/>
              </w:rPr>
            </w:pPr>
            <w:r w:rsidRPr="00D97BC8">
              <w:rPr>
                <w:b/>
              </w:rPr>
              <w:t>Название</w:t>
            </w:r>
          </w:p>
        </w:tc>
        <w:tc>
          <w:tcPr>
            <w:tcW w:w="860" w:type="dxa"/>
          </w:tcPr>
          <w:p w:rsidR="00C659FA" w:rsidRPr="00D97BC8" w:rsidRDefault="00C659FA" w:rsidP="002F59E6">
            <w:pPr>
              <w:pStyle w:val="StyleText"/>
              <w:ind w:firstLine="0"/>
              <w:jc w:val="center"/>
              <w:rPr>
                <w:b/>
              </w:rPr>
            </w:pPr>
            <w:r w:rsidRPr="00D97BC8">
              <w:rPr>
                <w:b/>
              </w:rPr>
              <w:t>Входные параметры</w:t>
            </w:r>
          </w:p>
        </w:tc>
        <w:tc>
          <w:tcPr>
            <w:tcW w:w="921" w:type="dxa"/>
          </w:tcPr>
          <w:p w:rsidR="00C659FA" w:rsidRPr="00D97BC8" w:rsidRDefault="00C659FA" w:rsidP="002F59E6">
            <w:pPr>
              <w:pStyle w:val="StyleText"/>
              <w:ind w:firstLine="0"/>
              <w:jc w:val="center"/>
              <w:rPr>
                <w:b/>
              </w:rPr>
            </w:pPr>
            <w:r w:rsidRPr="00D97BC8">
              <w:rPr>
                <w:b/>
              </w:rPr>
              <w:t>Назначение</w:t>
            </w:r>
          </w:p>
        </w:tc>
        <w:tc>
          <w:tcPr>
            <w:tcW w:w="1806" w:type="dxa"/>
          </w:tcPr>
          <w:p w:rsidR="00C659FA" w:rsidRPr="00D97BC8" w:rsidRDefault="00C659FA" w:rsidP="002F59E6">
            <w:pPr>
              <w:pStyle w:val="StyleText"/>
              <w:ind w:firstLine="0"/>
              <w:jc w:val="center"/>
              <w:rPr>
                <w:b/>
              </w:rPr>
            </w:pPr>
            <w:r w:rsidRPr="00D97BC8">
              <w:rPr>
                <w:b/>
              </w:rPr>
              <w:t>Тип данных</w:t>
            </w:r>
          </w:p>
        </w:tc>
        <w:tc>
          <w:tcPr>
            <w:tcW w:w="860" w:type="dxa"/>
          </w:tcPr>
          <w:p w:rsidR="00C659FA" w:rsidRPr="00D97BC8" w:rsidRDefault="00C659FA" w:rsidP="002F59E6">
            <w:pPr>
              <w:pStyle w:val="StyleText"/>
              <w:ind w:firstLine="0"/>
              <w:jc w:val="center"/>
              <w:rPr>
                <w:b/>
              </w:rPr>
            </w:pPr>
            <w:r w:rsidRPr="00D97BC8">
              <w:rPr>
                <w:b/>
              </w:rPr>
              <w:t>Выходные параметры</w:t>
            </w:r>
          </w:p>
        </w:tc>
        <w:tc>
          <w:tcPr>
            <w:tcW w:w="895" w:type="dxa"/>
          </w:tcPr>
          <w:p w:rsidR="00C659FA" w:rsidRPr="00D97BC8" w:rsidRDefault="00C659FA" w:rsidP="002F59E6">
            <w:pPr>
              <w:pStyle w:val="StyleText"/>
              <w:ind w:firstLine="0"/>
              <w:jc w:val="center"/>
              <w:rPr>
                <w:b/>
              </w:rPr>
            </w:pPr>
            <w:r w:rsidRPr="00D97BC8">
              <w:rPr>
                <w:b/>
              </w:rPr>
              <w:t>Назначение</w:t>
            </w:r>
          </w:p>
        </w:tc>
        <w:tc>
          <w:tcPr>
            <w:tcW w:w="2219" w:type="dxa"/>
          </w:tcPr>
          <w:p w:rsidR="00C659FA" w:rsidRPr="00D97BC8" w:rsidRDefault="00C659FA" w:rsidP="002F59E6">
            <w:pPr>
              <w:pStyle w:val="StyleText"/>
              <w:ind w:firstLine="0"/>
              <w:jc w:val="center"/>
              <w:rPr>
                <w:b/>
              </w:rPr>
            </w:pPr>
            <w:r w:rsidRPr="00D97BC8">
              <w:rPr>
                <w:b/>
              </w:rPr>
              <w:t>Тип данных</w:t>
            </w:r>
          </w:p>
        </w:tc>
      </w:tr>
      <w:tr w:rsidR="00C218C1" w:rsidTr="002F59E6">
        <w:tc>
          <w:tcPr>
            <w:tcW w:w="9571" w:type="dxa"/>
            <w:gridSpan w:val="7"/>
          </w:tcPr>
          <w:p w:rsidR="00C218C1" w:rsidRPr="00C218C1" w:rsidRDefault="00C218C1" w:rsidP="002F59E6">
            <w:pPr>
              <w:pStyle w:val="StyleText"/>
              <w:ind w:firstLine="0"/>
              <w:jc w:val="center"/>
              <w:rPr>
                <w:b/>
                <w:lang w:val="en-US"/>
              </w:rPr>
            </w:pPr>
            <w:r w:rsidRPr="00C218C1">
              <w:rPr>
                <w:b/>
              </w:rPr>
              <w:t xml:space="preserve">Класс </w:t>
            </w:r>
            <w:r w:rsidRPr="00C218C1">
              <w:rPr>
                <w:b/>
                <w:lang w:val="en-US"/>
              </w:rPr>
              <w:t>DataElementDaoImpl</w:t>
            </w:r>
          </w:p>
        </w:tc>
      </w:tr>
      <w:tr w:rsidR="00C218C1" w:rsidTr="00C218C1">
        <w:tc>
          <w:tcPr>
            <w:tcW w:w="2010" w:type="dxa"/>
          </w:tcPr>
          <w:p w:rsidR="00C659FA" w:rsidRPr="007171D1" w:rsidRDefault="00C218C1" w:rsidP="002F59E6">
            <w:pPr>
              <w:pStyle w:val="StyleText"/>
              <w:ind w:firstLine="0"/>
              <w:jc w:val="center"/>
              <w:rPr>
                <w:lang w:val="en-US"/>
              </w:rPr>
            </w:pPr>
            <w:r>
              <w:rPr>
                <w:lang w:val="en-US"/>
              </w:rPr>
              <w:t>DataElementDaoImpl</w:t>
            </w:r>
          </w:p>
        </w:tc>
        <w:tc>
          <w:tcPr>
            <w:tcW w:w="860" w:type="dxa"/>
          </w:tcPr>
          <w:p w:rsidR="00C659FA" w:rsidRDefault="00C218C1" w:rsidP="00C218C1">
            <w:pPr>
              <w:pStyle w:val="StyleText"/>
              <w:ind w:firstLine="0"/>
              <w:jc w:val="center"/>
              <w:rPr>
                <w:lang w:val="en-US"/>
              </w:rPr>
            </w:pPr>
            <w:r>
              <w:rPr>
                <w:lang w:val="en-US"/>
              </w:rPr>
              <w:t>MapW</w:t>
            </w:r>
          </w:p>
          <w:p w:rsidR="00C218C1" w:rsidRDefault="00C218C1" w:rsidP="00C218C1">
            <w:pPr>
              <w:pStyle w:val="StyleText"/>
              <w:ind w:firstLine="0"/>
              <w:jc w:val="center"/>
              <w:rPr>
                <w:lang w:val="en-US"/>
              </w:rPr>
            </w:pPr>
            <w:r>
              <w:rPr>
                <w:lang w:val="en-US"/>
              </w:rPr>
              <w:t>MapI</w:t>
            </w:r>
          </w:p>
          <w:p w:rsidR="00C218C1" w:rsidRDefault="00C218C1" w:rsidP="00C218C1">
            <w:pPr>
              <w:pStyle w:val="StyleText"/>
              <w:ind w:firstLine="0"/>
              <w:jc w:val="center"/>
              <w:rPr>
                <w:lang w:val="en-US"/>
              </w:rPr>
            </w:pPr>
            <w:r>
              <w:rPr>
                <w:lang w:val="en-US"/>
              </w:rPr>
              <w:t>MapR</w:t>
            </w:r>
          </w:p>
          <w:p w:rsidR="00C218C1" w:rsidRPr="007171D1" w:rsidRDefault="00C218C1" w:rsidP="00C218C1">
            <w:pPr>
              <w:pStyle w:val="StyleText"/>
              <w:ind w:firstLine="0"/>
              <w:jc w:val="center"/>
              <w:rPr>
                <w:lang w:val="en-US"/>
              </w:rPr>
            </w:pPr>
            <w:r>
              <w:rPr>
                <w:lang w:val="en-US"/>
              </w:rPr>
              <w:t>jTempl</w:t>
            </w:r>
          </w:p>
        </w:tc>
        <w:tc>
          <w:tcPr>
            <w:tcW w:w="921" w:type="dxa"/>
          </w:tcPr>
          <w:p w:rsidR="00C659FA" w:rsidRDefault="00C218C1" w:rsidP="002F59E6">
            <w:pPr>
              <w:pStyle w:val="StyleText"/>
              <w:ind w:firstLine="0"/>
              <w:jc w:val="center"/>
            </w:pPr>
            <w:r>
              <w:t>Считыватель полувагонов</w:t>
            </w:r>
          </w:p>
          <w:p w:rsidR="00C218C1" w:rsidRDefault="00C218C1" w:rsidP="002F59E6">
            <w:pPr>
              <w:pStyle w:val="StyleText"/>
              <w:ind w:firstLine="0"/>
              <w:jc w:val="center"/>
            </w:pPr>
            <w:r>
              <w:t>Считыватель накладных</w:t>
            </w:r>
          </w:p>
          <w:p w:rsidR="00C218C1" w:rsidRDefault="00C218C1" w:rsidP="002F59E6">
            <w:pPr>
              <w:pStyle w:val="StyleText"/>
              <w:ind w:firstLine="0"/>
              <w:jc w:val="center"/>
            </w:pPr>
            <w:r>
              <w:t>Считыватель из таблицы регистрации</w:t>
            </w:r>
          </w:p>
          <w:p w:rsidR="00C218C1" w:rsidRPr="00C218C1" w:rsidRDefault="00C218C1" w:rsidP="002F59E6">
            <w:pPr>
              <w:pStyle w:val="StyleText"/>
              <w:ind w:firstLine="0"/>
              <w:jc w:val="center"/>
            </w:pPr>
            <w:r>
              <w:t>Параметр шаблона</w:t>
            </w:r>
          </w:p>
        </w:tc>
        <w:tc>
          <w:tcPr>
            <w:tcW w:w="1806" w:type="dxa"/>
          </w:tcPr>
          <w:p w:rsidR="00C659FA" w:rsidRDefault="00C218C1" w:rsidP="002F59E6">
            <w:pPr>
              <w:pStyle w:val="StyleText"/>
              <w:ind w:firstLine="0"/>
              <w:jc w:val="center"/>
              <w:rPr>
                <w:lang w:val="en-US"/>
              </w:rPr>
            </w:pPr>
            <w:r>
              <w:rPr>
                <w:lang w:val="en-US"/>
              </w:rPr>
              <w:t>DataElementMapperWagons</w:t>
            </w:r>
          </w:p>
          <w:p w:rsidR="00C218C1" w:rsidRDefault="00C218C1" w:rsidP="002F59E6">
            <w:pPr>
              <w:pStyle w:val="StyleText"/>
              <w:ind w:firstLine="0"/>
              <w:jc w:val="center"/>
              <w:rPr>
                <w:lang w:val="en-US"/>
              </w:rPr>
            </w:pPr>
            <w:r>
              <w:rPr>
                <w:lang w:val="en-US"/>
              </w:rPr>
              <w:t>DataElementMapperInvoices</w:t>
            </w:r>
          </w:p>
          <w:p w:rsidR="00C218C1" w:rsidRDefault="00C218C1" w:rsidP="002F59E6">
            <w:pPr>
              <w:pStyle w:val="StyleText"/>
              <w:ind w:firstLine="0"/>
              <w:jc w:val="center"/>
              <w:rPr>
                <w:lang w:val="en-US"/>
              </w:rPr>
            </w:pPr>
            <w:r>
              <w:rPr>
                <w:lang w:val="en-US"/>
              </w:rPr>
              <w:t>DataElementMapperRegister</w:t>
            </w:r>
          </w:p>
          <w:p w:rsidR="00C218C1" w:rsidRPr="007171D1" w:rsidRDefault="00C218C1" w:rsidP="002F59E6">
            <w:pPr>
              <w:pStyle w:val="StyleText"/>
              <w:ind w:firstLine="0"/>
              <w:jc w:val="center"/>
              <w:rPr>
                <w:lang w:val="en-US"/>
              </w:rPr>
            </w:pPr>
            <w:r>
              <w:rPr>
                <w:lang w:val="en-US"/>
              </w:rPr>
              <w:t>NamedParameterJdbcTemplate</w:t>
            </w:r>
          </w:p>
        </w:tc>
        <w:tc>
          <w:tcPr>
            <w:tcW w:w="860" w:type="dxa"/>
          </w:tcPr>
          <w:p w:rsidR="00C659FA" w:rsidRPr="007171D1" w:rsidRDefault="00C659FA" w:rsidP="002F59E6">
            <w:pPr>
              <w:pStyle w:val="StyleText"/>
              <w:ind w:firstLine="0"/>
              <w:jc w:val="center"/>
              <w:rPr>
                <w:lang w:val="en-US"/>
              </w:rPr>
            </w:pPr>
            <w:r>
              <w:rPr>
                <w:lang w:val="en-US"/>
              </w:rPr>
              <w:t>-</w:t>
            </w:r>
          </w:p>
        </w:tc>
        <w:tc>
          <w:tcPr>
            <w:tcW w:w="895" w:type="dxa"/>
          </w:tcPr>
          <w:p w:rsidR="00C659FA" w:rsidRPr="007171D1" w:rsidRDefault="00C659FA" w:rsidP="002F59E6">
            <w:pPr>
              <w:pStyle w:val="StyleText"/>
              <w:ind w:firstLine="0"/>
              <w:jc w:val="center"/>
              <w:rPr>
                <w:lang w:val="en-US"/>
              </w:rPr>
            </w:pPr>
            <w:r>
              <w:rPr>
                <w:lang w:val="en-US"/>
              </w:rPr>
              <w:t>-</w:t>
            </w:r>
          </w:p>
        </w:tc>
        <w:tc>
          <w:tcPr>
            <w:tcW w:w="2219" w:type="dxa"/>
          </w:tcPr>
          <w:p w:rsidR="00C659FA" w:rsidRPr="007171D1" w:rsidRDefault="00C659FA" w:rsidP="002F59E6">
            <w:pPr>
              <w:pStyle w:val="StyleText"/>
              <w:ind w:firstLine="0"/>
              <w:jc w:val="center"/>
              <w:rPr>
                <w:lang w:val="en-US"/>
              </w:rPr>
            </w:pPr>
            <w:r>
              <w:rPr>
                <w:lang w:val="en-US"/>
              </w:rPr>
              <w: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ByNumber</w:t>
            </w:r>
          </w:p>
        </w:tc>
        <w:tc>
          <w:tcPr>
            <w:tcW w:w="860" w:type="dxa"/>
          </w:tcPr>
          <w:p w:rsidR="00C218C1" w:rsidRDefault="00C218C1" w:rsidP="00C218C1">
            <w:pPr>
              <w:pStyle w:val="StyleText"/>
              <w:ind w:firstLine="0"/>
              <w:jc w:val="center"/>
              <w:rPr>
                <w:lang w:val="en-US"/>
              </w:rPr>
            </w:pPr>
            <w:r>
              <w:rPr>
                <w:lang w:val="en-US"/>
              </w:rPr>
              <w:t>number</w:t>
            </w:r>
          </w:p>
        </w:tc>
        <w:tc>
          <w:tcPr>
            <w:tcW w:w="921" w:type="dxa"/>
          </w:tcPr>
          <w:p w:rsidR="00C218C1" w:rsidRDefault="00C218C1" w:rsidP="002F59E6">
            <w:pPr>
              <w:pStyle w:val="StyleText"/>
              <w:ind w:firstLine="0"/>
              <w:jc w:val="center"/>
            </w:pPr>
            <w:r>
              <w:t>Номер полувагона</w:t>
            </w:r>
          </w:p>
        </w:tc>
        <w:tc>
          <w:tcPr>
            <w:tcW w:w="1806" w:type="dxa"/>
          </w:tcPr>
          <w:p w:rsidR="00C218C1" w:rsidRDefault="00C218C1" w:rsidP="002F59E6">
            <w:pPr>
              <w:pStyle w:val="StyleText"/>
              <w:ind w:firstLine="0"/>
              <w:jc w:val="center"/>
              <w:rPr>
                <w:lang w:val="en-US"/>
              </w:rPr>
            </w:pPr>
            <w:r>
              <w:rPr>
                <w:lang w:val="en-US"/>
              </w:rPr>
              <w:t>in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Pr="00C218C1" w:rsidRDefault="00C218C1" w:rsidP="002F59E6">
            <w:pPr>
              <w:pStyle w:val="StyleText"/>
              <w:ind w:firstLine="0"/>
              <w:jc w:val="center"/>
            </w:pPr>
            <w:r>
              <w:t>Данные о полувагоне</w:t>
            </w:r>
          </w:p>
        </w:tc>
        <w:tc>
          <w:tcPr>
            <w:tcW w:w="2219" w:type="dxa"/>
          </w:tcPr>
          <w:p w:rsidR="00C218C1" w:rsidRDefault="00C218C1" w:rsidP="002F59E6">
            <w:pPr>
              <w:pStyle w:val="StyleText"/>
              <w:ind w:firstLine="0"/>
              <w:jc w:val="center"/>
              <w:rPr>
                <w:lang w:val="en-US"/>
              </w:rPr>
            </w:pPr>
            <w:r>
              <w:rPr>
                <w:lang w:val="en-US"/>
              </w:rPr>
              <w:t>Optional&lt;DataElementWagons&g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All</w:t>
            </w:r>
          </w:p>
        </w:tc>
        <w:tc>
          <w:tcPr>
            <w:tcW w:w="860" w:type="dxa"/>
          </w:tcPr>
          <w:p w:rsidR="00C218C1" w:rsidRDefault="00C218C1" w:rsidP="00C218C1">
            <w:pPr>
              <w:pStyle w:val="StyleText"/>
              <w:ind w:firstLine="0"/>
              <w:jc w:val="center"/>
              <w:rPr>
                <w:lang w:val="en-US"/>
              </w:rPr>
            </w:pPr>
            <w:r>
              <w:rPr>
                <w:lang w:val="en-US"/>
              </w:rPr>
              <w:t>-</w:t>
            </w:r>
          </w:p>
        </w:tc>
        <w:tc>
          <w:tcPr>
            <w:tcW w:w="921" w:type="dxa"/>
          </w:tcPr>
          <w:p w:rsidR="00C218C1" w:rsidRPr="00C218C1" w:rsidRDefault="00C218C1" w:rsidP="002F59E6">
            <w:pPr>
              <w:pStyle w:val="StyleText"/>
              <w:ind w:firstLine="0"/>
              <w:jc w:val="center"/>
              <w:rPr>
                <w:lang w:val="en-US"/>
              </w:rPr>
            </w:pPr>
            <w:r>
              <w:rPr>
                <w:lang w:val="en-US"/>
              </w:rPr>
              <w:t>-</w:t>
            </w:r>
          </w:p>
        </w:tc>
        <w:tc>
          <w:tcPr>
            <w:tcW w:w="1806" w:type="dxa"/>
          </w:tcPr>
          <w:p w:rsidR="00C218C1" w:rsidRDefault="00C218C1" w:rsidP="002F59E6">
            <w:pPr>
              <w:pStyle w:val="StyleText"/>
              <w:ind w:firstLine="0"/>
              <w:jc w:val="center"/>
              <w:rPr>
                <w:lang w:val="en-US"/>
              </w:rPr>
            </w:pPr>
            <w:r>
              <w:rPr>
                <w:lang w:val="en-US"/>
              </w:rPr>
              <w: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Default="00C218C1" w:rsidP="002F59E6">
            <w:pPr>
              <w:pStyle w:val="StyleText"/>
              <w:ind w:firstLine="0"/>
              <w:jc w:val="center"/>
            </w:pPr>
            <w:r>
              <w:t>Данные о полувагонах</w:t>
            </w:r>
          </w:p>
        </w:tc>
        <w:tc>
          <w:tcPr>
            <w:tcW w:w="2219" w:type="dxa"/>
          </w:tcPr>
          <w:p w:rsidR="00C218C1" w:rsidRDefault="00C218C1" w:rsidP="002F59E6">
            <w:pPr>
              <w:pStyle w:val="StyleText"/>
              <w:ind w:firstLine="0"/>
              <w:jc w:val="center"/>
              <w:rPr>
                <w:lang w:val="en-US"/>
              </w:rPr>
            </w:pPr>
            <w:r>
              <w:rPr>
                <w:lang w:val="en-US"/>
              </w:rPr>
              <w:t>List&lt;Optional&lt;DataElementWagons&gt;&gt;</w:t>
            </w:r>
          </w:p>
        </w:tc>
      </w:tr>
    </w:tbl>
    <w:p w:rsidR="00C659FA" w:rsidRDefault="00C659FA" w:rsidP="00C773C0">
      <w:r>
        <w:br w:type="page"/>
      </w:r>
    </w:p>
    <w:p w:rsidR="00C218C1" w:rsidRPr="00C218C1" w:rsidRDefault="00C218C1" w:rsidP="00C218C1">
      <w:pPr>
        <w:pStyle w:val="StyleText"/>
      </w:pPr>
      <w:r>
        <w:lastRenderedPageBreak/>
        <w:t>Продолжение таблицы 3</w:t>
      </w:r>
    </w:p>
    <w:tbl>
      <w:tblPr>
        <w:tblStyle w:val="ab"/>
        <w:tblW w:w="0" w:type="auto"/>
        <w:tblLook w:val="04A0" w:firstRow="1" w:lastRow="0" w:firstColumn="1" w:lastColumn="0" w:noHBand="0" w:noVBand="1"/>
      </w:tblPr>
      <w:tblGrid>
        <w:gridCol w:w="2110"/>
        <w:gridCol w:w="1247"/>
        <w:gridCol w:w="1216"/>
        <w:gridCol w:w="652"/>
        <w:gridCol w:w="483"/>
        <w:gridCol w:w="1099"/>
        <w:gridCol w:w="2764"/>
      </w:tblGrid>
      <w:tr w:rsidR="00C218C1" w:rsidTr="00C218C1">
        <w:tc>
          <w:tcPr>
            <w:tcW w:w="1758" w:type="dxa"/>
          </w:tcPr>
          <w:p w:rsidR="00C218C1" w:rsidRPr="007171D1" w:rsidRDefault="00C218C1" w:rsidP="002F59E6">
            <w:pPr>
              <w:pStyle w:val="StyleText"/>
              <w:ind w:firstLine="0"/>
              <w:jc w:val="center"/>
              <w:rPr>
                <w:lang w:val="en-US"/>
              </w:rPr>
            </w:pPr>
            <w:r>
              <w:rPr>
                <w:lang w:val="en-US"/>
              </w:rPr>
              <w:t>insertDataElementWagons</w:t>
            </w:r>
          </w:p>
        </w:tc>
        <w:tc>
          <w:tcPr>
            <w:tcW w:w="1110" w:type="dxa"/>
          </w:tcPr>
          <w:p w:rsidR="00C218C1" w:rsidRDefault="00C218C1" w:rsidP="002F59E6">
            <w:pPr>
              <w:pStyle w:val="StyleText"/>
              <w:ind w:firstLine="0"/>
              <w:jc w:val="center"/>
              <w:rPr>
                <w:lang w:val="en-US"/>
              </w:rPr>
            </w:pPr>
            <w:r>
              <w:rPr>
                <w:lang w:val="en-US"/>
              </w:rPr>
              <w:t>numberWagon</w:t>
            </w:r>
          </w:p>
          <w:p w:rsidR="00C218C1" w:rsidRDefault="00C218C1" w:rsidP="002F59E6">
            <w:pPr>
              <w:pStyle w:val="StyleText"/>
              <w:ind w:firstLine="0"/>
              <w:jc w:val="center"/>
              <w:rPr>
                <w:lang w:val="en-US"/>
              </w:rPr>
            </w:pPr>
            <w:r>
              <w:rPr>
                <w:lang w:val="en-US"/>
              </w:rPr>
              <w:t>arrivalDate</w:t>
            </w:r>
          </w:p>
          <w:p w:rsidR="00C218C1" w:rsidRDefault="00C218C1" w:rsidP="002F59E6">
            <w:pPr>
              <w:pStyle w:val="StyleText"/>
              <w:ind w:firstLine="0"/>
              <w:jc w:val="center"/>
              <w:rPr>
                <w:lang w:val="en-US"/>
              </w:rPr>
            </w:pPr>
            <w:r>
              <w:rPr>
                <w:lang w:val="en-US"/>
              </w:rPr>
              <w:t>imagePath</w:t>
            </w:r>
          </w:p>
          <w:p w:rsidR="00C218C1" w:rsidRDefault="00C218C1" w:rsidP="002F59E6">
            <w:pPr>
              <w:pStyle w:val="StyleText"/>
              <w:ind w:firstLine="0"/>
              <w:jc w:val="center"/>
              <w:rPr>
                <w:lang w:val="en-US"/>
              </w:rPr>
            </w:pPr>
            <w:r>
              <w:rPr>
                <w:lang w:val="en-US"/>
              </w:rPr>
              <w:t>levelCorrect</w:t>
            </w:r>
          </w:p>
          <w:p w:rsidR="00C218C1" w:rsidRDefault="00C218C1" w:rsidP="002F59E6">
            <w:pPr>
              <w:pStyle w:val="StyleText"/>
              <w:ind w:firstLine="0"/>
              <w:jc w:val="center"/>
              <w:rPr>
                <w:lang w:val="en-US"/>
              </w:rPr>
            </w:pPr>
          </w:p>
          <w:p w:rsidR="00C218C1" w:rsidRPr="007171D1" w:rsidRDefault="00C218C1" w:rsidP="002F59E6">
            <w:pPr>
              <w:pStyle w:val="StyleText"/>
              <w:ind w:firstLine="0"/>
              <w:jc w:val="center"/>
              <w:rPr>
                <w:lang w:val="en-US"/>
              </w:rPr>
            </w:pPr>
          </w:p>
        </w:tc>
        <w:tc>
          <w:tcPr>
            <w:tcW w:w="1194" w:type="dxa"/>
          </w:tcPr>
          <w:p w:rsidR="00C218C1" w:rsidRDefault="00C218C1" w:rsidP="002F59E6">
            <w:pPr>
              <w:pStyle w:val="StyleText"/>
              <w:ind w:firstLine="0"/>
              <w:jc w:val="center"/>
            </w:pPr>
            <w:r>
              <w:t>Номер полувагона</w:t>
            </w:r>
          </w:p>
          <w:p w:rsidR="00C218C1" w:rsidRDefault="00C218C1" w:rsidP="002F59E6">
            <w:pPr>
              <w:pStyle w:val="StyleText"/>
              <w:ind w:firstLine="0"/>
              <w:jc w:val="center"/>
            </w:pPr>
            <w:r>
              <w:t>Дата прибытия</w:t>
            </w:r>
          </w:p>
          <w:p w:rsidR="00C218C1" w:rsidRDefault="00C218C1" w:rsidP="002F59E6">
            <w:pPr>
              <w:pStyle w:val="StyleText"/>
              <w:ind w:firstLine="0"/>
              <w:jc w:val="center"/>
            </w:pPr>
            <w:r>
              <w:t>Путь к изображению</w:t>
            </w:r>
          </w:p>
          <w:p w:rsidR="00C218C1" w:rsidRPr="00C218C1" w:rsidRDefault="00C218C1" w:rsidP="002F59E6">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C218C1" w:rsidRDefault="00C218C1" w:rsidP="00C218C1">
            <w:pPr>
              <w:pStyle w:val="StyleText"/>
              <w:ind w:firstLine="0"/>
              <w:jc w:val="center"/>
              <w:rPr>
                <w:lang w:val="en-US"/>
              </w:rPr>
            </w:pPr>
            <w:r>
              <w:rPr>
                <w:lang w:val="en-US"/>
              </w:rPr>
              <w:t>double</w:t>
            </w:r>
          </w:p>
        </w:tc>
        <w:tc>
          <w:tcPr>
            <w:tcW w:w="1110" w:type="dxa"/>
          </w:tcPr>
          <w:p w:rsidR="00C218C1" w:rsidRPr="007171D1" w:rsidRDefault="00C218C1" w:rsidP="002F59E6">
            <w:pPr>
              <w:pStyle w:val="StyleText"/>
              <w:ind w:firstLine="0"/>
              <w:jc w:val="center"/>
              <w:rPr>
                <w:lang w:val="en-US"/>
              </w:rPr>
            </w:pPr>
            <w:r>
              <w:rPr>
                <w:lang w:val="en-US"/>
              </w:rPr>
              <w:t>-</w:t>
            </w:r>
          </w:p>
        </w:tc>
        <w:tc>
          <w:tcPr>
            <w:tcW w:w="1158" w:type="dxa"/>
          </w:tcPr>
          <w:p w:rsidR="00C218C1" w:rsidRPr="007171D1" w:rsidRDefault="00C218C1" w:rsidP="002F59E6">
            <w:pPr>
              <w:pStyle w:val="StyleText"/>
              <w:ind w:firstLine="0"/>
              <w:jc w:val="center"/>
              <w:rPr>
                <w:lang w:val="en-US"/>
              </w:rPr>
            </w:pPr>
            <w:r>
              <w:rPr>
                <w:lang w:val="en-US"/>
              </w:rPr>
              <w:t>-</w:t>
            </w:r>
          </w:p>
        </w:tc>
        <w:tc>
          <w:tcPr>
            <w:tcW w:w="820" w:type="dxa"/>
          </w:tcPr>
          <w:p w:rsidR="00C218C1" w:rsidRPr="007171D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updateDataElementWagons</w:t>
            </w:r>
          </w:p>
        </w:tc>
        <w:tc>
          <w:tcPr>
            <w:tcW w:w="1110" w:type="dxa"/>
          </w:tcPr>
          <w:p w:rsidR="00C218C1" w:rsidRDefault="00C218C1" w:rsidP="00C218C1">
            <w:pPr>
              <w:pStyle w:val="StyleText"/>
              <w:ind w:firstLine="0"/>
              <w:jc w:val="center"/>
              <w:rPr>
                <w:lang w:val="en-US"/>
              </w:rPr>
            </w:pPr>
            <w:r>
              <w:rPr>
                <w:lang w:val="en-US"/>
              </w:rPr>
              <w:t>numberWagon</w:t>
            </w:r>
          </w:p>
          <w:p w:rsidR="00C218C1" w:rsidRDefault="00C218C1" w:rsidP="00C218C1">
            <w:pPr>
              <w:pStyle w:val="StyleText"/>
              <w:ind w:firstLine="0"/>
              <w:jc w:val="center"/>
              <w:rPr>
                <w:lang w:val="en-US"/>
              </w:rPr>
            </w:pPr>
            <w:r>
              <w:rPr>
                <w:lang w:val="en-US"/>
              </w:rPr>
              <w:t>arrivalDate</w:t>
            </w:r>
          </w:p>
          <w:p w:rsidR="00C218C1" w:rsidRDefault="00C218C1" w:rsidP="00C218C1">
            <w:pPr>
              <w:pStyle w:val="StyleText"/>
              <w:ind w:firstLine="0"/>
              <w:jc w:val="center"/>
              <w:rPr>
                <w:lang w:val="en-US"/>
              </w:rPr>
            </w:pPr>
            <w:r>
              <w:rPr>
                <w:lang w:val="en-US"/>
              </w:rPr>
              <w:t>imagePath</w:t>
            </w:r>
          </w:p>
          <w:p w:rsidR="00C218C1" w:rsidRDefault="00C218C1" w:rsidP="00C218C1">
            <w:pPr>
              <w:pStyle w:val="StyleText"/>
              <w:ind w:firstLine="0"/>
              <w:jc w:val="center"/>
              <w:rPr>
                <w:lang w:val="en-US"/>
              </w:rPr>
            </w:pPr>
            <w:r>
              <w:rPr>
                <w:lang w:val="en-US"/>
              </w:rPr>
              <w:t>levelCorrect</w:t>
            </w:r>
          </w:p>
          <w:p w:rsidR="00C218C1" w:rsidRPr="007171D1" w:rsidRDefault="00C218C1" w:rsidP="00C218C1">
            <w:pPr>
              <w:pStyle w:val="StyleText"/>
              <w:ind w:firstLine="0"/>
              <w:jc w:val="center"/>
              <w:rPr>
                <w:lang w:val="en-US"/>
              </w:rPr>
            </w:pPr>
          </w:p>
        </w:tc>
        <w:tc>
          <w:tcPr>
            <w:tcW w:w="1194" w:type="dxa"/>
          </w:tcPr>
          <w:p w:rsidR="00C218C1" w:rsidRDefault="00C218C1" w:rsidP="00C218C1">
            <w:pPr>
              <w:pStyle w:val="StyleText"/>
              <w:ind w:firstLine="0"/>
              <w:jc w:val="center"/>
            </w:pPr>
            <w:r>
              <w:t>Номер полувагона</w:t>
            </w:r>
          </w:p>
          <w:p w:rsidR="00C218C1" w:rsidRDefault="00C218C1" w:rsidP="00C218C1">
            <w:pPr>
              <w:pStyle w:val="StyleText"/>
              <w:ind w:firstLine="0"/>
              <w:jc w:val="center"/>
            </w:pPr>
            <w:r>
              <w:t>Дата прибытия</w:t>
            </w:r>
          </w:p>
          <w:p w:rsidR="00C218C1" w:rsidRDefault="00C218C1" w:rsidP="00C218C1">
            <w:pPr>
              <w:pStyle w:val="StyleText"/>
              <w:ind w:firstLine="0"/>
              <w:jc w:val="center"/>
            </w:pPr>
            <w:r>
              <w:t>Путь к изображению</w:t>
            </w:r>
          </w:p>
          <w:p w:rsidR="00C218C1" w:rsidRPr="00C218C1" w:rsidRDefault="00C218C1" w:rsidP="00C218C1">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7171D1" w:rsidRDefault="00C218C1" w:rsidP="00C218C1">
            <w:pPr>
              <w:pStyle w:val="StyleText"/>
              <w:ind w:firstLine="0"/>
              <w:jc w:val="center"/>
              <w:rPr>
                <w:lang w:val="en-US"/>
              </w:rPr>
            </w:pPr>
            <w:r>
              <w:rPr>
                <w:lang w:val="en-US"/>
              </w:rPr>
              <w:t>double</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deleteDataElementWagons</w:t>
            </w:r>
          </w:p>
        </w:tc>
        <w:tc>
          <w:tcPr>
            <w:tcW w:w="1110" w:type="dxa"/>
          </w:tcPr>
          <w:p w:rsidR="00C218C1" w:rsidRPr="007171D1" w:rsidRDefault="00C218C1" w:rsidP="002F59E6">
            <w:pPr>
              <w:pStyle w:val="StyleText"/>
              <w:ind w:firstLine="0"/>
              <w:jc w:val="center"/>
              <w:rPr>
                <w:lang w:val="en-US"/>
              </w:rPr>
            </w:pPr>
            <w:r>
              <w:rPr>
                <w:lang w:val="en-US"/>
              </w:rPr>
              <w:t>numberWagon</w:t>
            </w:r>
          </w:p>
        </w:tc>
        <w:tc>
          <w:tcPr>
            <w:tcW w:w="1194" w:type="dxa"/>
          </w:tcPr>
          <w:p w:rsidR="00C218C1" w:rsidRPr="00C218C1" w:rsidRDefault="00C218C1" w:rsidP="002F59E6">
            <w:pPr>
              <w:pStyle w:val="StyleText"/>
              <w:ind w:firstLine="0"/>
              <w:jc w:val="center"/>
            </w:pPr>
            <w:r>
              <w:t>Номер полувагона</w:t>
            </w:r>
          </w:p>
        </w:tc>
        <w:tc>
          <w:tcPr>
            <w:tcW w:w="2421" w:type="dxa"/>
          </w:tcPr>
          <w:p w:rsidR="00C218C1" w:rsidRPr="007171D1" w:rsidRDefault="00C218C1" w:rsidP="002F59E6">
            <w:pPr>
              <w:pStyle w:val="StyleText"/>
              <w:ind w:firstLine="0"/>
              <w:jc w:val="center"/>
              <w:rPr>
                <w:lang w:val="en-US"/>
              </w:rPr>
            </w:pPr>
            <w:r>
              <w:rPr>
                <w:lang w:val="en-US"/>
              </w:rPr>
              <w:t>int</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C218C1" w:rsidRDefault="007A350F" w:rsidP="002F59E6">
            <w:pPr>
              <w:pStyle w:val="StyleText"/>
              <w:ind w:firstLine="0"/>
              <w:jc w:val="center"/>
              <w:rPr>
                <w:lang w:val="en-US"/>
              </w:rPr>
            </w:pPr>
            <w:r>
              <w:rPr>
                <w:lang w:val="en-US"/>
              </w:rPr>
              <w:t>g</w:t>
            </w:r>
            <w:r w:rsidR="00C218C1">
              <w:rPr>
                <w:lang w:val="en-US"/>
              </w:rPr>
              <w:t>etDataElementInvoicesById</w:t>
            </w:r>
          </w:p>
        </w:tc>
        <w:tc>
          <w:tcPr>
            <w:tcW w:w="1110" w:type="dxa"/>
          </w:tcPr>
          <w:p w:rsidR="00C218C1" w:rsidRPr="007171D1" w:rsidRDefault="00C218C1" w:rsidP="002F59E6">
            <w:pPr>
              <w:pStyle w:val="StyleText"/>
              <w:ind w:firstLine="0"/>
              <w:jc w:val="center"/>
              <w:rPr>
                <w:lang w:val="en-US"/>
              </w:rPr>
            </w:pPr>
            <w:r>
              <w:rPr>
                <w:lang w:val="en-US"/>
              </w:rPr>
              <w:t>numberInvoices</w:t>
            </w:r>
          </w:p>
        </w:tc>
        <w:tc>
          <w:tcPr>
            <w:tcW w:w="1194" w:type="dxa"/>
          </w:tcPr>
          <w:p w:rsidR="00C218C1" w:rsidRPr="00C218C1" w:rsidRDefault="00C218C1" w:rsidP="002F59E6">
            <w:pPr>
              <w:pStyle w:val="StyleText"/>
              <w:ind w:firstLine="0"/>
              <w:jc w:val="center"/>
            </w:pPr>
            <w:r>
              <w:t>Номер накладной</w:t>
            </w:r>
          </w:p>
        </w:tc>
        <w:tc>
          <w:tcPr>
            <w:tcW w:w="2421" w:type="dxa"/>
          </w:tcPr>
          <w:p w:rsidR="00C218C1" w:rsidRPr="00C218C1" w:rsidRDefault="00C218C1" w:rsidP="002F59E6">
            <w:pPr>
              <w:pStyle w:val="StyleText"/>
              <w:ind w:firstLine="0"/>
              <w:jc w:val="center"/>
              <w:rPr>
                <w:lang w:val="en-US"/>
              </w:rPr>
            </w:pPr>
            <w:r>
              <w:rPr>
                <w:lang w:val="en-US"/>
              </w:rPr>
              <w:t>String</w:t>
            </w:r>
          </w:p>
        </w:tc>
        <w:tc>
          <w:tcPr>
            <w:tcW w:w="1110" w:type="dxa"/>
          </w:tcPr>
          <w:p w:rsidR="00C218C1" w:rsidRDefault="00C218C1" w:rsidP="002F59E6">
            <w:pPr>
              <w:pStyle w:val="StyleText"/>
              <w:ind w:firstLine="0"/>
              <w:jc w:val="center"/>
              <w:rPr>
                <w:lang w:val="en-US"/>
              </w:rPr>
            </w:pPr>
            <w:r>
              <w:rPr>
                <w:lang w:val="en-US"/>
              </w:rPr>
              <w:t>data</w:t>
            </w:r>
          </w:p>
        </w:tc>
        <w:tc>
          <w:tcPr>
            <w:tcW w:w="1158" w:type="dxa"/>
          </w:tcPr>
          <w:p w:rsidR="00C218C1" w:rsidRPr="00C218C1" w:rsidRDefault="00C218C1" w:rsidP="002F59E6">
            <w:pPr>
              <w:pStyle w:val="StyleText"/>
              <w:ind w:firstLine="0"/>
              <w:jc w:val="center"/>
            </w:pPr>
            <w:r>
              <w:t>Информация о накладной</w:t>
            </w:r>
          </w:p>
        </w:tc>
        <w:tc>
          <w:tcPr>
            <w:tcW w:w="820" w:type="dxa"/>
          </w:tcPr>
          <w:p w:rsidR="00C218C1" w:rsidRDefault="00C218C1" w:rsidP="002F59E6">
            <w:pPr>
              <w:pStyle w:val="StyleText"/>
              <w:ind w:firstLine="0"/>
              <w:jc w:val="center"/>
              <w:rPr>
                <w:lang w:val="en-US"/>
              </w:rPr>
            </w:pPr>
            <w:r>
              <w:rPr>
                <w:lang w:val="en-US"/>
              </w:rPr>
              <w:t>Optional&lt;DataElementInvoices&gt;</w:t>
            </w:r>
          </w:p>
        </w:tc>
      </w:tr>
      <w:tr w:rsidR="00C218C1" w:rsidTr="00C218C1">
        <w:tc>
          <w:tcPr>
            <w:tcW w:w="1758" w:type="dxa"/>
          </w:tcPr>
          <w:p w:rsidR="00C218C1" w:rsidRPr="007171D1" w:rsidRDefault="007A350F" w:rsidP="002F59E6">
            <w:pPr>
              <w:pStyle w:val="StyleText"/>
              <w:ind w:firstLine="0"/>
              <w:jc w:val="center"/>
              <w:rPr>
                <w:lang w:val="en-US"/>
              </w:rPr>
            </w:pPr>
            <w:r>
              <w:rPr>
                <w:lang w:val="en-US"/>
              </w:rPr>
              <w:t>getDataElementInvoicesAll</w:t>
            </w:r>
          </w:p>
        </w:tc>
        <w:tc>
          <w:tcPr>
            <w:tcW w:w="1110" w:type="dxa"/>
          </w:tcPr>
          <w:p w:rsidR="00C218C1" w:rsidRPr="007171D1" w:rsidRDefault="007A350F" w:rsidP="002F59E6">
            <w:pPr>
              <w:pStyle w:val="StyleText"/>
              <w:ind w:firstLine="0"/>
              <w:jc w:val="center"/>
              <w:rPr>
                <w:lang w:val="en-US"/>
              </w:rPr>
            </w:pPr>
            <w:r>
              <w:rPr>
                <w:lang w:val="en-US"/>
              </w:rPr>
              <w:t>-</w:t>
            </w:r>
          </w:p>
        </w:tc>
        <w:tc>
          <w:tcPr>
            <w:tcW w:w="1194" w:type="dxa"/>
          </w:tcPr>
          <w:p w:rsidR="00C218C1" w:rsidRPr="007A350F" w:rsidRDefault="007A350F" w:rsidP="002F59E6">
            <w:pPr>
              <w:pStyle w:val="StyleText"/>
              <w:ind w:firstLine="0"/>
              <w:jc w:val="center"/>
              <w:rPr>
                <w:lang w:val="en-US"/>
              </w:rPr>
            </w:pPr>
            <w:r>
              <w:rPr>
                <w:lang w:val="en-US"/>
              </w:rPr>
              <w:t>-</w:t>
            </w:r>
          </w:p>
        </w:tc>
        <w:tc>
          <w:tcPr>
            <w:tcW w:w="2421" w:type="dxa"/>
          </w:tcPr>
          <w:p w:rsidR="00C218C1" w:rsidRPr="007171D1" w:rsidRDefault="007A350F" w:rsidP="002F59E6">
            <w:pPr>
              <w:pStyle w:val="StyleText"/>
              <w:ind w:firstLine="0"/>
              <w:jc w:val="center"/>
              <w:rPr>
                <w:lang w:val="en-US"/>
              </w:rPr>
            </w:pPr>
            <w:r>
              <w:rPr>
                <w:lang w:val="en-US"/>
              </w:rPr>
              <w:t>-</w:t>
            </w:r>
          </w:p>
        </w:tc>
        <w:tc>
          <w:tcPr>
            <w:tcW w:w="1110" w:type="dxa"/>
          </w:tcPr>
          <w:p w:rsidR="00C218C1" w:rsidRDefault="007A350F" w:rsidP="002F59E6">
            <w:pPr>
              <w:pStyle w:val="StyleText"/>
              <w:ind w:firstLine="0"/>
              <w:jc w:val="center"/>
              <w:rPr>
                <w:lang w:val="en-US"/>
              </w:rPr>
            </w:pPr>
            <w:r>
              <w:rPr>
                <w:lang w:val="en-US"/>
              </w:rPr>
              <w:t>data</w:t>
            </w:r>
          </w:p>
        </w:tc>
        <w:tc>
          <w:tcPr>
            <w:tcW w:w="1158" w:type="dxa"/>
          </w:tcPr>
          <w:p w:rsidR="00C218C1" w:rsidRPr="007A350F" w:rsidRDefault="007A350F" w:rsidP="002F59E6">
            <w:pPr>
              <w:pStyle w:val="StyleText"/>
              <w:ind w:firstLine="0"/>
              <w:jc w:val="center"/>
            </w:pPr>
            <w:r>
              <w:t>Информация о накладных</w:t>
            </w:r>
          </w:p>
        </w:tc>
        <w:tc>
          <w:tcPr>
            <w:tcW w:w="820" w:type="dxa"/>
          </w:tcPr>
          <w:p w:rsidR="00C218C1" w:rsidRDefault="007A350F" w:rsidP="002F59E6">
            <w:pPr>
              <w:pStyle w:val="StyleText"/>
              <w:ind w:firstLine="0"/>
              <w:jc w:val="center"/>
              <w:rPr>
                <w:lang w:val="en-US"/>
              </w:rPr>
            </w:pPr>
            <w:r>
              <w:rPr>
                <w:lang w:val="en-US"/>
              </w:rPr>
              <w:t>List&lt;Optional&lt;DataElementInvoices&gt;&gt;</w:t>
            </w:r>
          </w:p>
        </w:tc>
      </w:tr>
    </w:tbl>
    <w:p w:rsidR="00C218C1" w:rsidRDefault="00C218C1" w:rsidP="00C773C0"/>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373"/>
        <w:gridCol w:w="2409"/>
        <w:gridCol w:w="1719"/>
        <w:gridCol w:w="901"/>
        <w:gridCol w:w="454"/>
        <w:gridCol w:w="405"/>
        <w:gridCol w:w="310"/>
      </w:tblGrid>
      <w:tr w:rsidR="002F59E6" w:rsidTr="002F59E6">
        <w:tc>
          <w:tcPr>
            <w:tcW w:w="3313" w:type="dxa"/>
          </w:tcPr>
          <w:p w:rsidR="002F59E6" w:rsidRPr="007171D1" w:rsidRDefault="002F59E6" w:rsidP="002F59E6">
            <w:pPr>
              <w:pStyle w:val="StyleText"/>
              <w:ind w:firstLine="0"/>
              <w:jc w:val="center"/>
              <w:rPr>
                <w:lang w:val="en-US"/>
              </w:rPr>
            </w:pPr>
            <w:r>
              <w:rPr>
                <w:lang w:val="en-US"/>
              </w:rPr>
              <w:t>insert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2F59E6"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String</w:t>
            </w:r>
          </w:p>
        </w:tc>
        <w:tc>
          <w:tcPr>
            <w:tcW w:w="655" w:type="dxa"/>
          </w:tcPr>
          <w:p w:rsidR="002F59E6" w:rsidRPr="007171D1" w:rsidRDefault="002F59E6" w:rsidP="002F59E6">
            <w:pPr>
              <w:pStyle w:val="StyleText"/>
              <w:ind w:firstLine="0"/>
              <w:jc w:val="center"/>
              <w:rPr>
                <w:lang w:val="en-US"/>
              </w:rPr>
            </w:pPr>
            <w:r>
              <w:rPr>
                <w:lang w:val="en-US"/>
              </w:rPr>
              <w:t>-</w:t>
            </w:r>
          </w:p>
        </w:tc>
        <w:tc>
          <w:tcPr>
            <w:tcW w:w="538" w:type="dxa"/>
          </w:tcPr>
          <w:p w:rsidR="002F59E6" w:rsidRPr="007171D1" w:rsidRDefault="002F59E6" w:rsidP="002F59E6">
            <w:pPr>
              <w:pStyle w:val="StyleText"/>
              <w:ind w:firstLine="0"/>
              <w:jc w:val="center"/>
              <w:rPr>
                <w:lang w:val="en-US"/>
              </w:rPr>
            </w:pPr>
            <w:r>
              <w:rPr>
                <w:lang w:val="en-US"/>
              </w:rPr>
              <w:t>-</w:t>
            </w:r>
          </w:p>
        </w:tc>
        <w:tc>
          <w:tcPr>
            <w:tcW w:w="304" w:type="dxa"/>
          </w:tcPr>
          <w:p w:rsidR="002F59E6" w:rsidRPr="007171D1" w:rsidRDefault="002F59E6" w:rsidP="002F59E6">
            <w:pPr>
              <w:pStyle w:val="StyleText"/>
              <w:ind w:firstLine="0"/>
              <w:jc w:val="center"/>
              <w:rPr>
                <w:lang w:val="en-US"/>
              </w:rPr>
            </w:pPr>
            <w:r>
              <w:rPr>
                <w:lang w:val="en-US"/>
              </w:rPr>
              <w:t>-</w:t>
            </w:r>
          </w:p>
        </w:tc>
      </w:tr>
      <w:tr w:rsidR="002F59E6" w:rsidTr="002F59E6">
        <w:tc>
          <w:tcPr>
            <w:tcW w:w="3313" w:type="dxa"/>
          </w:tcPr>
          <w:p w:rsidR="002F59E6" w:rsidRPr="007171D1" w:rsidRDefault="002F59E6" w:rsidP="002F59E6">
            <w:pPr>
              <w:pStyle w:val="StyleText"/>
              <w:ind w:firstLine="0"/>
              <w:jc w:val="center"/>
              <w:rPr>
                <w:lang w:val="en-US"/>
              </w:rPr>
            </w:pPr>
            <w:r>
              <w:rPr>
                <w:lang w:val="en-US"/>
              </w:rPr>
              <w:t>update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C218C1"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7171D1"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r w:rsidR="002F59E6" w:rsidTr="002F59E6">
        <w:tc>
          <w:tcPr>
            <w:tcW w:w="3313" w:type="dxa"/>
          </w:tcPr>
          <w:p w:rsidR="002F59E6" w:rsidRDefault="002F59E6" w:rsidP="002F59E6">
            <w:pPr>
              <w:pStyle w:val="StyleText"/>
              <w:ind w:firstLine="0"/>
              <w:jc w:val="center"/>
              <w:rPr>
                <w:lang w:val="en-US"/>
              </w:rPr>
            </w:pPr>
            <w:r>
              <w:rPr>
                <w:lang w:val="en-US"/>
              </w:rPr>
              <w:t>deleteDataElementInvoices</w:t>
            </w:r>
          </w:p>
        </w:tc>
        <w:tc>
          <w:tcPr>
            <w:tcW w:w="2275" w:type="dxa"/>
          </w:tcPr>
          <w:p w:rsidR="002F59E6" w:rsidRDefault="002F59E6" w:rsidP="002F59E6">
            <w:pPr>
              <w:pStyle w:val="StyleText"/>
              <w:ind w:firstLine="0"/>
              <w:jc w:val="center"/>
              <w:rPr>
                <w:lang w:val="en-US"/>
              </w:rPr>
            </w:pPr>
            <w:r>
              <w:rPr>
                <w:lang w:val="en-US"/>
              </w:rPr>
              <w:t>numberInvoice</w:t>
            </w:r>
          </w:p>
        </w:tc>
        <w:tc>
          <w:tcPr>
            <w:tcW w:w="1627" w:type="dxa"/>
          </w:tcPr>
          <w:p w:rsidR="002F59E6" w:rsidRDefault="002F59E6" w:rsidP="002F59E6">
            <w:pPr>
              <w:pStyle w:val="StyleText"/>
              <w:ind w:firstLine="0"/>
              <w:jc w:val="center"/>
            </w:pPr>
            <w:r>
              <w:t>Номер накладной</w:t>
            </w:r>
          </w:p>
        </w:tc>
        <w:tc>
          <w:tcPr>
            <w:tcW w:w="859" w:type="dxa"/>
          </w:tcPr>
          <w:p w:rsidR="002F59E6"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bl>
    <w:p w:rsidR="00C218C1" w:rsidRDefault="00C218C1" w:rsidP="00C773C0">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2143"/>
        <w:gridCol w:w="1207"/>
        <w:gridCol w:w="1093"/>
        <w:gridCol w:w="616"/>
        <w:gridCol w:w="489"/>
        <w:gridCol w:w="1211"/>
        <w:gridCol w:w="2812"/>
      </w:tblGrid>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ById</w:t>
            </w:r>
          </w:p>
        </w:tc>
        <w:tc>
          <w:tcPr>
            <w:tcW w:w="1207" w:type="dxa"/>
          </w:tcPr>
          <w:p w:rsidR="002F59E6" w:rsidRDefault="002F59E6" w:rsidP="002F59E6">
            <w:pPr>
              <w:pStyle w:val="StyleText"/>
              <w:ind w:firstLine="0"/>
              <w:jc w:val="center"/>
              <w:rPr>
                <w:lang w:val="en-US"/>
              </w:rPr>
            </w:pPr>
            <w:r>
              <w:rPr>
                <w:lang w:val="en-US"/>
              </w:rPr>
              <w:t>numberInvoice</w:t>
            </w:r>
          </w:p>
          <w:p w:rsidR="002F59E6" w:rsidRPr="007171D1" w:rsidRDefault="002F59E6" w:rsidP="002F59E6">
            <w:pPr>
              <w:pStyle w:val="StyleText"/>
              <w:ind w:firstLine="0"/>
              <w:jc w:val="center"/>
              <w:rPr>
                <w:lang w:val="en-US"/>
              </w:rPr>
            </w:pPr>
            <w:r>
              <w:rPr>
                <w:lang w:val="en-US"/>
              </w:rPr>
              <w:t>numberWagon</w:t>
            </w:r>
          </w:p>
        </w:tc>
        <w:tc>
          <w:tcPr>
            <w:tcW w:w="1093" w:type="dxa"/>
          </w:tcPr>
          <w:p w:rsidR="002F59E6" w:rsidRDefault="002F59E6" w:rsidP="002F59E6">
            <w:pPr>
              <w:pStyle w:val="StyleText"/>
              <w:ind w:firstLine="0"/>
              <w:jc w:val="center"/>
            </w:pPr>
            <w:r>
              <w:t>Номер накладной</w:t>
            </w:r>
          </w:p>
          <w:p w:rsidR="002F59E6" w:rsidRPr="002F59E6" w:rsidRDefault="002F59E6" w:rsidP="002F59E6">
            <w:pPr>
              <w:pStyle w:val="StyleText"/>
              <w:ind w:firstLine="0"/>
              <w:jc w:val="center"/>
            </w:pPr>
            <w:r>
              <w:t>Номер полувагона</w:t>
            </w:r>
          </w:p>
        </w:tc>
        <w:tc>
          <w:tcPr>
            <w:tcW w:w="616" w:type="dxa"/>
          </w:tcPr>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int</w:t>
            </w:r>
          </w:p>
        </w:tc>
        <w:tc>
          <w:tcPr>
            <w:tcW w:w="489" w:type="dxa"/>
          </w:tcPr>
          <w:p w:rsidR="002F59E6" w:rsidRPr="007171D1"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соответствии полувагона накладной</w:t>
            </w:r>
          </w:p>
        </w:tc>
        <w:tc>
          <w:tcPr>
            <w:tcW w:w="2812" w:type="dxa"/>
          </w:tcPr>
          <w:p w:rsidR="002F59E6" w:rsidRPr="007171D1" w:rsidRDefault="002F59E6" w:rsidP="002F59E6">
            <w:pPr>
              <w:pStyle w:val="StyleText"/>
              <w:ind w:firstLine="0"/>
              <w:jc w:val="center"/>
              <w:rPr>
                <w:lang w:val="en-US"/>
              </w:rPr>
            </w:pPr>
            <w:r>
              <w:rPr>
                <w:lang w:val="en-US"/>
              </w:rPr>
              <w:t>Optional&lt;DataElementRegister&gt;</w:t>
            </w:r>
          </w:p>
        </w:tc>
      </w:tr>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All</w:t>
            </w:r>
          </w:p>
        </w:tc>
        <w:tc>
          <w:tcPr>
            <w:tcW w:w="1207" w:type="dxa"/>
          </w:tcPr>
          <w:p w:rsidR="002F59E6" w:rsidRPr="007171D1" w:rsidRDefault="002F59E6" w:rsidP="002F59E6">
            <w:pPr>
              <w:pStyle w:val="StyleText"/>
              <w:ind w:firstLine="0"/>
              <w:jc w:val="center"/>
              <w:rPr>
                <w:lang w:val="en-US"/>
              </w:rPr>
            </w:pPr>
            <w:r>
              <w:rPr>
                <w:lang w:val="en-US"/>
              </w:rPr>
              <w:t>-</w:t>
            </w:r>
          </w:p>
        </w:tc>
        <w:tc>
          <w:tcPr>
            <w:tcW w:w="1093" w:type="dxa"/>
          </w:tcPr>
          <w:p w:rsidR="002F59E6" w:rsidRPr="002F59E6" w:rsidRDefault="002F59E6" w:rsidP="002F59E6">
            <w:pPr>
              <w:pStyle w:val="StyleText"/>
              <w:ind w:firstLine="0"/>
              <w:jc w:val="center"/>
              <w:rPr>
                <w:lang w:val="en-US"/>
              </w:rPr>
            </w:pPr>
            <w:r>
              <w:rPr>
                <w:lang w:val="en-US"/>
              </w:rPr>
              <w:t>-</w:t>
            </w:r>
          </w:p>
        </w:tc>
        <w:tc>
          <w:tcPr>
            <w:tcW w:w="616" w:type="dxa"/>
          </w:tcPr>
          <w:p w:rsidR="002F59E6" w:rsidRPr="007171D1" w:rsidRDefault="002F59E6" w:rsidP="002F59E6">
            <w:pPr>
              <w:pStyle w:val="StyleText"/>
              <w:ind w:firstLine="0"/>
              <w:jc w:val="center"/>
              <w:rPr>
                <w:lang w:val="en-US"/>
              </w:rPr>
            </w:pPr>
            <w:r>
              <w:rPr>
                <w:lang w:val="en-US"/>
              </w:rPr>
              <w:t>-</w:t>
            </w:r>
          </w:p>
        </w:tc>
        <w:tc>
          <w:tcPr>
            <w:tcW w:w="489" w:type="dxa"/>
          </w:tcPr>
          <w:p w:rsidR="002F59E6"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всех соответствиях полувагонов накладным</w:t>
            </w:r>
          </w:p>
        </w:tc>
        <w:tc>
          <w:tcPr>
            <w:tcW w:w="2812" w:type="dxa"/>
          </w:tcPr>
          <w:p w:rsidR="002F59E6" w:rsidRPr="002F59E6" w:rsidRDefault="002F59E6" w:rsidP="002F59E6">
            <w:pPr>
              <w:pStyle w:val="StyleText"/>
              <w:ind w:firstLine="0"/>
              <w:jc w:val="center"/>
              <w:rPr>
                <w:lang w:val="en-US"/>
              </w:rPr>
            </w:pPr>
            <w:r>
              <w:rPr>
                <w:lang w:val="en-US"/>
              </w:rPr>
              <w:t>List&lt;Optional&lt;DataElementRegister&gt;&gt;</w:t>
            </w:r>
          </w:p>
        </w:tc>
      </w:tr>
      <w:tr w:rsidR="002F59E6" w:rsidTr="002F59E6">
        <w:tc>
          <w:tcPr>
            <w:tcW w:w="2143" w:type="dxa"/>
          </w:tcPr>
          <w:p w:rsidR="002F59E6" w:rsidRPr="002F59E6" w:rsidRDefault="002F59E6" w:rsidP="002F59E6">
            <w:pPr>
              <w:pStyle w:val="StyleText"/>
              <w:ind w:firstLine="0"/>
              <w:jc w:val="center"/>
              <w:rPr>
                <w:lang w:val="en-US"/>
              </w:rPr>
            </w:pPr>
            <w:r>
              <w:rPr>
                <w:lang w:val="en-US"/>
              </w:rPr>
              <w:t>insertDataElementRegister</w:t>
            </w:r>
          </w:p>
        </w:tc>
        <w:tc>
          <w:tcPr>
            <w:tcW w:w="120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2F59E6" w:rsidRDefault="002F59E6" w:rsidP="002F59E6">
            <w:pPr>
              <w:pStyle w:val="StyleText"/>
              <w:ind w:firstLine="0"/>
              <w:jc w:val="center"/>
              <w:rPr>
                <w:lang w:val="en-US"/>
              </w:rPr>
            </w:pPr>
            <w:r>
              <w:rPr>
                <w:lang w:val="en-US"/>
              </w:rPr>
              <w:t>sD</w:t>
            </w:r>
          </w:p>
        </w:tc>
        <w:tc>
          <w:tcPr>
            <w:tcW w:w="109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C218C1" w:rsidRDefault="002F59E6" w:rsidP="002F59E6">
            <w:pPr>
              <w:pStyle w:val="StyleText"/>
              <w:ind w:firstLine="0"/>
              <w:jc w:val="center"/>
            </w:pPr>
            <w:r>
              <w:t>Процент сыпучести вещества</w:t>
            </w:r>
          </w:p>
        </w:tc>
        <w:tc>
          <w:tcPr>
            <w:tcW w:w="616"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2F59E6" w:rsidRDefault="002F59E6" w:rsidP="002F59E6">
            <w:pPr>
              <w:pStyle w:val="StyleText"/>
              <w:ind w:firstLine="0"/>
              <w:jc w:val="center"/>
              <w:rPr>
                <w:lang w:val="en-US"/>
              </w:rPr>
            </w:pPr>
            <w:r>
              <w:rPr>
                <w:lang w:val="en-US"/>
              </w:rPr>
              <w:t>float</w:t>
            </w:r>
          </w:p>
        </w:tc>
        <w:tc>
          <w:tcPr>
            <w:tcW w:w="489" w:type="dxa"/>
          </w:tcPr>
          <w:p w:rsidR="002F59E6" w:rsidRPr="002F59E6" w:rsidRDefault="002F59E6" w:rsidP="002F59E6">
            <w:pPr>
              <w:pStyle w:val="StyleText"/>
              <w:ind w:firstLine="0"/>
              <w:jc w:val="center"/>
              <w:rPr>
                <w:lang w:val="en-US"/>
              </w:rPr>
            </w:pPr>
            <w:r>
              <w:rPr>
                <w:lang w:val="en-US"/>
              </w:rPr>
              <w:t>-</w:t>
            </w:r>
          </w:p>
        </w:tc>
        <w:tc>
          <w:tcPr>
            <w:tcW w:w="1211" w:type="dxa"/>
          </w:tcPr>
          <w:p w:rsidR="002F59E6" w:rsidRPr="002F59E6" w:rsidRDefault="002F59E6" w:rsidP="002F59E6">
            <w:pPr>
              <w:pStyle w:val="StyleText"/>
              <w:ind w:firstLine="0"/>
              <w:jc w:val="center"/>
              <w:rPr>
                <w:lang w:val="en-US"/>
              </w:rPr>
            </w:pPr>
            <w:r>
              <w:rPr>
                <w:lang w:val="en-US"/>
              </w:rPr>
              <w:t>-</w:t>
            </w:r>
          </w:p>
        </w:tc>
        <w:tc>
          <w:tcPr>
            <w:tcW w:w="2812" w:type="dxa"/>
          </w:tcPr>
          <w:p w:rsidR="002F59E6" w:rsidRPr="002F59E6" w:rsidRDefault="002F59E6" w:rsidP="002F59E6">
            <w:pPr>
              <w:pStyle w:val="StyleText"/>
              <w:ind w:firstLine="0"/>
              <w:jc w:val="center"/>
              <w:rPr>
                <w:lang w:val="en-US"/>
              </w:rPr>
            </w:pPr>
            <w:r>
              <w:rPr>
                <w:lang w:val="en-US"/>
              </w:rPr>
              <w:t>-</w:t>
            </w:r>
          </w:p>
        </w:tc>
      </w:tr>
    </w:tbl>
    <w:p w:rsidR="002F59E6" w:rsidRDefault="002F59E6">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739"/>
        <w:gridCol w:w="1859"/>
        <w:gridCol w:w="1487"/>
        <w:gridCol w:w="1631"/>
        <w:gridCol w:w="285"/>
        <w:gridCol w:w="285"/>
        <w:gridCol w:w="285"/>
      </w:tblGrid>
      <w:tr w:rsidR="00BE411B" w:rsidTr="00AD77D5">
        <w:tc>
          <w:tcPr>
            <w:tcW w:w="4228" w:type="dxa"/>
          </w:tcPr>
          <w:p w:rsidR="002F59E6" w:rsidRPr="007171D1" w:rsidRDefault="002F59E6" w:rsidP="002F59E6">
            <w:pPr>
              <w:pStyle w:val="StyleText"/>
              <w:ind w:firstLine="0"/>
              <w:jc w:val="center"/>
              <w:rPr>
                <w:lang w:val="en-US"/>
              </w:rPr>
            </w:pPr>
            <w:r>
              <w:rPr>
                <w:lang w:val="en-US"/>
              </w:rPr>
              <w:t>insertDataElementRegister</w:t>
            </w:r>
          </w:p>
        </w:tc>
        <w:tc>
          <w:tcPr>
            <w:tcW w:w="208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7171D1" w:rsidRDefault="002F59E6" w:rsidP="002F59E6">
            <w:pPr>
              <w:pStyle w:val="StyleText"/>
              <w:ind w:firstLine="0"/>
              <w:jc w:val="center"/>
              <w:rPr>
                <w:lang w:val="en-US"/>
              </w:rPr>
            </w:pPr>
            <w:r>
              <w:rPr>
                <w:lang w:val="en-US"/>
              </w:rPr>
              <w:t>sD</w:t>
            </w:r>
          </w:p>
        </w:tc>
        <w:tc>
          <w:tcPr>
            <w:tcW w:w="158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2F59E6" w:rsidRDefault="002F59E6" w:rsidP="002F59E6">
            <w:pPr>
              <w:pStyle w:val="StyleText"/>
              <w:ind w:firstLine="0"/>
              <w:jc w:val="center"/>
            </w:pPr>
            <w:r>
              <w:t>Процент сыпучести вещества</w:t>
            </w:r>
          </w:p>
        </w:tc>
        <w:tc>
          <w:tcPr>
            <w:tcW w:w="788"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C218C1" w:rsidRDefault="002F59E6" w:rsidP="002F59E6">
            <w:pPr>
              <w:pStyle w:val="StyleText"/>
              <w:ind w:firstLine="0"/>
              <w:jc w:val="center"/>
              <w:rPr>
                <w:lang w:val="en-US"/>
              </w:rPr>
            </w:pPr>
            <w:r>
              <w:rPr>
                <w:lang w:val="en-US"/>
              </w:rPr>
              <w:t>float</w:t>
            </w:r>
          </w:p>
        </w:tc>
        <w:tc>
          <w:tcPr>
            <w:tcW w:w="295" w:type="dxa"/>
          </w:tcPr>
          <w:p w:rsidR="002F59E6" w:rsidRPr="007171D1" w:rsidRDefault="002F59E6" w:rsidP="002F59E6">
            <w:pPr>
              <w:pStyle w:val="StyleText"/>
              <w:ind w:firstLine="0"/>
              <w:jc w:val="center"/>
              <w:rPr>
                <w:lang w:val="en-US"/>
              </w:rPr>
            </w:pPr>
            <w:r>
              <w:rPr>
                <w:lang w:val="en-US"/>
              </w:rPr>
              <w:t>-</w:t>
            </w:r>
          </w:p>
        </w:tc>
        <w:tc>
          <w:tcPr>
            <w:tcW w:w="295" w:type="dxa"/>
          </w:tcPr>
          <w:p w:rsidR="002F59E6" w:rsidRPr="002F59E6" w:rsidRDefault="002F59E6" w:rsidP="002F59E6">
            <w:pPr>
              <w:pStyle w:val="StyleText"/>
              <w:ind w:firstLine="0"/>
              <w:jc w:val="center"/>
              <w:rPr>
                <w:lang w:val="en-US"/>
              </w:rPr>
            </w:pPr>
            <w:r>
              <w:rPr>
                <w:lang w:val="en-US"/>
              </w:rPr>
              <w:t>-</w:t>
            </w:r>
          </w:p>
        </w:tc>
        <w:tc>
          <w:tcPr>
            <w:tcW w:w="295" w:type="dxa"/>
          </w:tcPr>
          <w:p w:rsidR="002F59E6" w:rsidRPr="007171D1" w:rsidRDefault="002F59E6" w:rsidP="002F59E6">
            <w:pPr>
              <w:pStyle w:val="StyleText"/>
              <w:ind w:firstLine="0"/>
              <w:jc w:val="center"/>
              <w:rPr>
                <w:lang w:val="en-US"/>
              </w:rPr>
            </w:pPr>
            <w:r>
              <w:rPr>
                <w:lang w:val="en-US"/>
              </w:rPr>
              <w:t>-</w:t>
            </w:r>
          </w:p>
        </w:tc>
      </w:tr>
      <w:tr w:rsidR="00BE411B" w:rsidTr="00AD77D5">
        <w:tc>
          <w:tcPr>
            <w:tcW w:w="4228" w:type="dxa"/>
          </w:tcPr>
          <w:p w:rsidR="002F59E6" w:rsidRPr="007171D1" w:rsidRDefault="00BE411B" w:rsidP="002F59E6">
            <w:pPr>
              <w:pStyle w:val="StyleText"/>
              <w:ind w:firstLine="0"/>
              <w:jc w:val="center"/>
              <w:rPr>
                <w:lang w:val="en-US"/>
              </w:rPr>
            </w:pPr>
            <w:r>
              <w:rPr>
                <w:lang w:val="en-US"/>
              </w:rPr>
              <w:t>deleteDataElementRegister</w:t>
            </w:r>
          </w:p>
        </w:tc>
        <w:tc>
          <w:tcPr>
            <w:tcW w:w="2087" w:type="dxa"/>
          </w:tcPr>
          <w:p w:rsidR="00BE411B" w:rsidRDefault="00BE411B" w:rsidP="00BE411B">
            <w:pPr>
              <w:pStyle w:val="StyleText"/>
              <w:ind w:firstLine="0"/>
              <w:jc w:val="center"/>
              <w:rPr>
                <w:lang w:val="en-US"/>
              </w:rPr>
            </w:pPr>
            <w:r>
              <w:rPr>
                <w:lang w:val="en-US"/>
              </w:rPr>
              <w:t>numberInvoice</w:t>
            </w:r>
          </w:p>
          <w:p w:rsidR="002F59E6" w:rsidRPr="007171D1" w:rsidRDefault="00BE411B" w:rsidP="00BE411B">
            <w:pPr>
              <w:pStyle w:val="StyleText"/>
              <w:ind w:firstLine="0"/>
              <w:jc w:val="center"/>
              <w:rPr>
                <w:lang w:val="en-US"/>
              </w:rPr>
            </w:pPr>
            <w:r>
              <w:rPr>
                <w:lang w:val="en-US"/>
              </w:rPr>
              <w:t>numberWagon</w:t>
            </w:r>
          </w:p>
        </w:tc>
        <w:tc>
          <w:tcPr>
            <w:tcW w:w="1583" w:type="dxa"/>
          </w:tcPr>
          <w:p w:rsidR="00BE411B" w:rsidRDefault="00BE411B" w:rsidP="00BE411B">
            <w:pPr>
              <w:pStyle w:val="StyleText"/>
              <w:ind w:firstLine="0"/>
              <w:jc w:val="center"/>
            </w:pPr>
            <w:r>
              <w:t>Номер накладной</w:t>
            </w:r>
          </w:p>
          <w:p w:rsidR="002F59E6" w:rsidRPr="002F59E6" w:rsidRDefault="00BE411B" w:rsidP="00BE411B">
            <w:pPr>
              <w:pStyle w:val="StyleText"/>
              <w:ind w:firstLine="0"/>
              <w:jc w:val="center"/>
              <w:rPr>
                <w:lang w:val="en-US"/>
              </w:rPr>
            </w:pPr>
            <w:r>
              <w:t>Номер полувагона</w:t>
            </w:r>
          </w:p>
        </w:tc>
        <w:tc>
          <w:tcPr>
            <w:tcW w:w="788" w:type="dxa"/>
          </w:tcPr>
          <w:p w:rsidR="002F59E6" w:rsidRDefault="00BE411B" w:rsidP="002F59E6">
            <w:pPr>
              <w:pStyle w:val="StyleText"/>
              <w:ind w:firstLine="0"/>
              <w:jc w:val="center"/>
              <w:rPr>
                <w:lang w:val="en-US"/>
              </w:rPr>
            </w:pPr>
            <w:r>
              <w:rPr>
                <w:lang w:val="en-US"/>
              </w:rPr>
              <w:t>String</w:t>
            </w:r>
          </w:p>
          <w:p w:rsidR="00BE411B" w:rsidRPr="007171D1" w:rsidRDefault="00BE411B" w:rsidP="002F59E6">
            <w:pPr>
              <w:pStyle w:val="StyleText"/>
              <w:ind w:firstLine="0"/>
              <w:jc w:val="center"/>
              <w:rPr>
                <w:lang w:val="en-US"/>
              </w:rPr>
            </w:pPr>
            <w:r>
              <w:rPr>
                <w:lang w:val="en-US"/>
              </w:rPr>
              <w:t>int</w:t>
            </w:r>
          </w:p>
        </w:tc>
        <w:tc>
          <w:tcPr>
            <w:tcW w:w="295" w:type="dxa"/>
          </w:tcPr>
          <w:p w:rsidR="002F59E6" w:rsidRDefault="00BE411B" w:rsidP="002F59E6">
            <w:pPr>
              <w:pStyle w:val="StyleText"/>
              <w:ind w:firstLine="0"/>
              <w:jc w:val="center"/>
              <w:rPr>
                <w:lang w:val="en-US"/>
              </w:rPr>
            </w:pPr>
            <w:r>
              <w:rPr>
                <w:lang w:val="en-US"/>
              </w:rPr>
              <w:t>-</w:t>
            </w:r>
          </w:p>
        </w:tc>
        <w:tc>
          <w:tcPr>
            <w:tcW w:w="295" w:type="dxa"/>
          </w:tcPr>
          <w:p w:rsidR="002F59E6" w:rsidRPr="00BE411B" w:rsidRDefault="00BE411B" w:rsidP="002F59E6">
            <w:pPr>
              <w:pStyle w:val="StyleText"/>
              <w:ind w:firstLine="0"/>
              <w:jc w:val="center"/>
              <w:rPr>
                <w:lang w:val="en-US"/>
              </w:rPr>
            </w:pPr>
            <w:r>
              <w:rPr>
                <w:lang w:val="en-US"/>
              </w:rPr>
              <w:t>-</w:t>
            </w:r>
          </w:p>
        </w:tc>
        <w:tc>
          <w:tcPr>
            <w:tcW w:w="295" w:type="dxa"/>
          </w:tcPr>
          <w:p w:rsidR="002F59E6" w:rsidRPr="002F59E6" w:rsidRDefault="00BE411B" w:rsidP="002F59E6">
            <w:pPr>
              <w:pStyle w:val="StyleText"/>
              <w:ind w:firstLine="0"/>
              <w:jc w:val="center"/>
              <w:rPr>
                <w:lang w:val="en-US"/>
              </w:rPr>
            </w:pPr>
            <w:r>
              <w:rPr>
                <w:lang w:val="en-US"/>
              </w:rPr>
              <w:t>-</w:t>
            </w:r>
          </w:p>
        </w:tc>
      </w:tr>
      <w:tr w:rsidR="00BE411B" w:rsidTr="00AD77D5">
        <w:tc>
          <w:tcPr>
            <w:tcW w:w="4228" w:type="dxa"/>
          </w:tcPr>
          <w:p w:rsidR="00BE411B" w:rsidRDefault="00BE411B" w:rsidP="002F59E6">
            <w:pPr>
              <w:pStyle w:val="StyleText"/>
              <w:ind w:firstLine="0"/>
              <w:jc w:val="center"/>
              <w:rPr>
                <w:lang w:val="en-US"/>
              </w:rPr>
            </w:pPr>
            <w:r>
              <w:rPr>
                <w:lang w:val="en-US"/>
              </w:rPr>
              <w:t>updateDataElementRegisterActualNumber</w:t>
            </w:r>
          </w:p>
        </w:tc>
        <w:tc>
          <w:tcPr>
            <w:tcW w:w="2087" w:type="dxa"/>
          </w:tcPr>
          <w:p w:rsidR="00BE411B" w:rsidRDefault="00BE411B" w:rsidP="00BE411B">
            <w:pPr>
              <w:pStyle w:val="StyleText"/>
              <w:ind w:firstLine="0"/>
              <w:jc w:val="center"/>
              <w:rPr>
                <w:lang w:val="en-US"/>
              </w:rPr>
            </w:pPr>
            <w:r>
              <w:rPr>
                <w:lang w:val="en-US"/>
              </w:rPr>
              <w:t>numberInvoice</w:t>
            </w:r>
          </w:p>
          <w:p w:rsidR="00BE411B" w:rsidRDefault="00BE411B" w:rsidP="00BE411B">
            <w:pPr>
              <w:pStyle w:val="StyleText"/>
              <w:ind w:firstLine="0"/>
              <w:jc w:val="center"/>
              <w:rPr>
                <w:lang w:val="en-US"/>
              </w:rPr>
            </w:pPr>
            <w:r>
              <w:rPr>
                <w:lang w:val="en-US"/>
              </w:rPr>
              <w:t>numberWagon</w:t>
            </w:r>
          </w:p>
          <w:p w:rsidR="00BE411B" w:rsidRDefault="00BE411B" w:rsidP="00BE411B">
            <w:pPr>
              <w:pStyle w:val="StyleText"/>
              <w:ind w:firstLine="0"/>
              <w:jc w:val="center"/>
              <w:rPr>
                <w:lang w:val="en-US"/>
              </w:rPr>
            </w:pPr>
            <w:r>
              <w:rPr>
                <w:lang w:val="en-US"/>
              </w:rPr>
              <w:t>actualSerialNumber</w:t>
            </w:r>
          </w:p>
        </w:tc>
        <w:tc>
          <w:tcPr>
            <w:tcW w:w="1583" w:type="dxa"/>
          </w:tcPr>
          <w:p w:rsidR="00BE411B" w:rsidRDefault="00BE411B" w:rsidP="00BE411B">
            <w:pPr>
              <w:pStyle w:val="StyleText"/>
              <w:ind w:firstLine="0"/>
              <w:jc w:val="center"/>
            </w:pPr>
            <w:r>
              <w:t>Номер накладной</w:t>
            </w:r>
          </w:p>
          <w:p w:rsidR="00BE411B" w:rsidRDefault="00BE411B" w:rsidP="00BE411B">
            <w:pPr>
              <w:pStyle w:val="StyleText"/>
              <w:ind w:firstLine="0"/>
              <w:jc w:val="center"/>
            </w:pPr>
            <w:r>
              <w:t>Номер полувагона</w:t>
            </w:r>
          </w:p>
          <w:p w:rsidR="00BE411B" w:rsidRPr="00BE411B" w:rsidRDefault="00BE411B" w:rsidP="00BE411B">
            <w:pPr>
              <w:pStyle w:val="StyleText"/>
              <w:ind w:firstLine="0"/>
              <w:jc w:val="center"/>
            </w:pPr>
            <w:r>
              <w:t>Фактический порядковый номер полувагона в составе</w:t>
            </w:r>
            <w:r w:rsidRPr="00BE411B">
              <w:t xml:space="preserve">, </w:t>
            </w:r>
            <w:r>
              <w:t>вычисленный при регистрации камерой</w:t>
            </w:r>
          </w:p>
        </w:tc>
        <w:tc>
          <w:tcPr>
            <w:tcW w:w="788" w:type="dxa"/>
          </w:tcPr>
          <w:p w:rsidR="00BE411B" w:rsidRDefault="00BE411B" w:rsidP="002F59E6">
            <w:pPr>
              <w:pStyle w:val="StyleText"/>
              <w:ind w:firstLine="0"/>
              <w:jc w:val="center"/>
              <w:rPr>
                <w:lang w:val="en-US"/>
              </w:rPr>
            </w:pPr>
            <w:r>
              <w:rPr>
                <w:lang w:val="en-US"/>
              </w:rPr>
              <w:t>String</w:t>
            </w:r>
          </w:p>
          <w:p w:rsidR="00BE411B" w:rsidRDefault="00BE411B" w:rsidP="002F59E6">
            <w:pPr>
              <w:pStyle w:val="StyleText"/>
              <w:ind w:firstLine="0"/>
              <w:jc w:val="center"/>
              <w:rPr>
                <w:lang w:val="en-US"/>
              </w:rPr>
            </w:pPr>
            <w:r>
              <w:rPr>
                <w:lang w:val="en-US"/>
              </w:rPr>
              <w:t>int</w:t>
            </w:r>
          </w:p>
          <w:p w:rsidR="00BE411B" w:rsidRPr="00BE411B" w:rsidRDefault="00BE411B" w:rsidP="002F59E6">
            <w:pPr>
              <w:pStyle w:val="StyleText"/>
              <w:ind w:firstLine="0"/>
              <w:jc w:val="center"/>
              <w:rPr>
                <w:lang w:val="en-US"/>
              </w:rPr>
            </w:pPr>
            <w:r>
              <w:rPr>
                <w:lang w:val="en-US"/>
              </w:rPr>
              <w:t>shor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r>
      <w:tr w:rsidR="00AD77D5" w:rsidTr="00B237C2">
        <w:tc>
          <w:tcPr>
            <w:tcW w:w="9571" w:type="dxa"/>
            <w:gridSpan w:val="7"/>
          </w:tcPr>
          <w:p w:rsidR="00AD77D5" w:rsidRPr="00AD77D5" w:rsidRDefault="00AD77D5" w:rsidP="002F59E6">
            <w:pPr>
              <w:pStyle w:val="StyleText"/>
              <w:ind w:firstLine="0"/>
              <w:jc w:val="center"/>
              <w:rPr>
                <w:b/>
                <w:lang w:val="en-US"/>
              </w:rPr>
            </w:pPr>
            <w:r w:rsidRPr="00AD77D5">
              <w:rPr>
                <w:b/>
              </w:rPr>
              <w:t xml:space="preserve">Класс </w:t>
            </w:r>
            <w:r w:rsidRPr="00AD77D5">
              <w:rPr>
                <w:b/>
                <w:lang w:val="en-US"/>
              </w:rPr>
              <w:t>DataElementServiceImpl</w:t>
            </w:r>
          </w:p>
        </w:tc>
      </w:tr>
      <w:tr w:rsidR="00AD77D5" w:rsidTr="00AD77D5">
        <w:tc>
          <w:tcPr>
            <w:tcW w:w="4228" w:type="dxa"/>
          </w:tcPr>
          <w:p w:rsidR="00AD77D5" w:rsidRDefault="00AD77D5" w:rsidP="002F59E6">
            <w:pPr>
              <w:pStyle w:val="StyleText"/>
              <w:ind w:firstLine="0"/>
              <w:jc w:val="center"/>
              <w:rPr>
                <w:lang w:val="en-US"/>
              </w:rPr>
            </w:pPr>
            <w:r>
              <w:rPr>
                <w:lang w:val="en-US"/>
              </w:rPr>
              <w:t>DataElementServiceImpl</w:t>
            </w:r>
          </w:p>
        </w:tc>
        <w:tc>
          <w:tcPr>
            <w:tcW w:w="2087" w:type="dxa"/>
          </w:tcPr>
          <w:p w:rsidR="00AD77D5" w:rsidRDefault="00AD77D5" w:rsidP="00BE411B">
            <w:pPr>
              <w:pStyle w:val="StyleText"/>
              <w:ind w:firstLine="0"/>
              <w:jc w:val="center"/>
              <w:rPr>
                <w:lang w:val="en-US"/>
              </w:rPr>
            </w:pPr>
            <w:r>
              <w:rPr>
                <w:lang w:val="en-US"/>
              </w:rPr>
              <w:t>dDao</w:t>
            </w:r>
          </w:p>
        </w:tc>
        <w:tc>
          <w:tcPr>
            <w:tcW w:w="1583" w:type="dxa"/>
          </w:tcPr>
          <w:p w:rsidR="00AD77D5" w:rsidRPr="00AD77D5" w:rsidRDefault="00AD77D5" w:rsidP="00BE411B">
            <w:pPr>
              <w:pStyle w:val="StyleText"/>
              <w:ind w:firstLine="0"/>
              <w:jc w:val="center"/>
            </w:pPr>
            <w:r>
              <w:t>Экземпляр объекта</w:t>
            </w:r>
            <w:r w:rsidRPr="00AD77D5">
              <w:t xml:space="preserve"> </w:t>
            </w:r>
            <w:r>
              <w:t xml:space="preserve">реализующего интерфейс </w:t>
            </w:r>
            <w:r>
              <w:rPr>
                <w:lang w:val="en-US"/>
              </w:rPr>
              <w:t>DAO</w:t>
            </w:r>
          </w:p>
        </w:tc>
        <w:tc>
          <w:tcPr>
            <w:tcW w:w="788" w:type="dxa"/>
          </w:tcPr>
          <w:p w:rsidR="00AD77D5" w:rsidRPr="00AD77D5" w:rsidRDefault="00AD77D5" w:rsidP="002F59E6">
            <w:pPr>
              <w:pStyle w:val="StyleText"/>
              <w:ind w:firstLine="0"/>
              <w:jc w:val="center"/>
              <w:rPr>
                <w:lang w:val="en-US"/>
              </w:rPr>
            </w:pPr>
            <w:r>
              <w:rPr>
                <w:lang w:val="en-US"/>
              </w:rPr>
              <w:t>DataElementDao</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r>
    </w:tbl>
    <w:p w:rsidR="002F59E6" w:rsidRDefault="002F59E6">
      <w:r>
        <w:br w:type="page"/>
      </w:r>
    </w:p>
    <w:p w:rsidR="00AD77D5" w:rsidRPr="00C218C1" w:rsidRDefault="00AD77D5" w:rsidP="00AD77D5">
      <w:pPr>
        <w:pStyle w:val="StyleText"/>
      </w:pPr>
      <w:r>
        <w:lastRenderedPageBreak/>
        <w:t>Продолжение таблицы 3</w:t>
      </w:r>
    </w:p>
    <w:tbl>
      <w:tblPr>
        <w:tblStyle w:val="ab"/>
        <w:tblW w:w="0" w:type="auto"/>
        <w:tblLook w:val="04A0" w:firstRow="1" w:lastRow="0" w:firstColumn="1" w:lastColumn="0" w:noHBand="0" w:noVBand="1"/>
      </w:tblPr>
      <w:tblGrid>
        <w:gridCol w:w="2084"/>
        <w:gridCol w:w="1235"/>
        <w:gridCol w:w="1267"/>
        <w:gridCol w:w="675"/>
        <w:gridCol w:w="497"/>
        <w:gridCol w:w="1697"/>
        <w:gridCol w:w="2116"/>
      </w:tblGrid>
      <w:tr w:rsidR="00FF2B84" w:rsidTr="00FF2B84">
        <w:tc>
          <w:tcPr>
            <w:tcW w:w="2152" w:type="dxa"/>
          </w:tcPr>
          <w:p w:rsidR="00AD77D5" w:rsidRPr="007171D1" w:rsidRDefault="00AD77D5" w:rsidP="00B237C2">
            <w:pPr>
              <w:pStyle w:val="StyleText"/>
              <w:ind w:firstLine="0"/>
              <w:jc w:val="center"/>
              <w:rPr>
                <w:lang w:val="en-US"/>
              </w:rPr>
            </w:pPr>
            <w:r>
              <w:rPr>
                <w:lang w:val="en-US"/>
              </w:rPr>
              <w:t>getDataElementWagonsAll</w:t>
            </w:r>
          </w:p>
        </w:tc>
        <w:tc>
          <w:tcPr>
            <w:tcW w:w="1272" w:type="dxa"/>
          </w:tcPr>
          <w:p w:rsidR="00AD77D5" w:rsidRPr="007171D1" w:rsidRDefault="00AD77D5" w:rsidP="00B237C2">
            <w:pPr>
              <w:pStyle w:val="StyleText"/>
              <w:ind w:firstLine="0"/>
              <w:jc w:val="center"/>
              <w:rPr>
                <w:lang w:val="en-US"/>
              </w:rPr>
            </w:pPr>
            <w:r>
              <w:rPr>
                <w:lang w:val="en-US"/>
              </w:rPr>
              <w:t>-</w:t>
            </w:r>
          </w:p>
        </w:tc>
        <w:tc>
          <w:tcPr>
            <w:tcW w:w="1061" w:type="dxa"/>
          </w:tcPr>
          <w:p w:rsidR="00AD77D5" w:rsidRPr="00AD77D5" w:rsidRDefault="00AD77D5" w:rsidP="00B237C2">
            <w:pPr>
              <w:pStyle w:val="StyleText"/>
              <w:ind w:firstLine="0"/>
              <w:jc w:val="center"/>
              <w:rPr>
                <w:lang w:val="en-US"/>
              </w:rPr>
            </w:pPr>
            <w:r>
              <w:rPr>
                <w:lang w:val="en-US"/>
              </w:rPr>
              <w:t>-</w:t>
            </w:r>
          </w:p>
        </w:tc>
        <w:tc>
          <w:tcPr>
            <w:tcW w:w="643" w:type="dxa"/>
          </w:tcPr>
          <w:p w:rsidR="00AD77D5" w:rsidRPr="00C218C1" w:rsidRDefault="00AD77D5" w:rsidP="00B237C2">
            <w:pPr>
              <w:pStyle w:val="StyleText"/>
              <w:ind w:firstLine="0"/>
              <w:jc w:val="center"/>
              <w:rPr>
                <w:lang w:val="en-US"/>
              </w:rPr>
            </w:pPr>
            <w:r>
              <w:rPr>
                <w:lang w:val="en-US"/>
              </w:rPr>
              <w:t>-</w:t>
            </w:r>
          </w:p>
        </w:tc>
        <w:tc>
          <w:tcPr>
            <w:tcW w:w="507" w:type="dxa"/>
          </w:tcPr>
          <w:p w:rsidR="00AD77D5" w:rsidRPr="007171D1" w:rsidRDefault="00AD77D5" w:rsidP="00B237C2">
            <w:pPr>
              <w:pStyle w:val="StyleText"/>
              <w:ind w:firstLine="0"/>
              <w:jc w:val="center"/>
              <w:rPr>
                <w:lang w:val="en-US"/>
              </w:rPr>
            </w:pPr>
            <w:r>
              <w:rPr>
                <w:lang w:val="en-US"/>
              </w:rPr>
              <w:t>data</w:t>
            </w:r>
          </w:p>
        </w:tc>
        <w:tc>
          <w:tcPr>
            <w:tcW w:w="1751" w:type="dxa"/>
          </w:tcPr>
          <w:p w:rsidR="00AD77D5" w:rsidRPr="00AD77D5" w:rsidRDefault="00AD77D5" w:rsidP="00B237C2">
            <w:pPr>
              <w:pStyle w:val="StyleText"/>
              <w:ind w:firstLine="0"/>
              <w:jc w:val="center"/>
            </w:pPr>
            <w:r>
              <w:t>Информация обо всех полувагонах зарегистрированных камерой</w:t>
            </w:r>
          </w:p>
        </w:tc>
        <w:tc>
          <w:tcPr>
            <w:tcW w:w="2185" w:type="dxa"/>
          </w:tcPr>
          <w:p w:rsidR="00AD77D5" w:rsidRPr="00AD77D5" w:rsidRDefault="00AD77D5" w:rsidP="00B237C2">
            <w:pPr>
              <w:pStyle w:val="StyleText"/>
              <w:ind w:firstLine="0"/>
              <w:jc w:val="center"/>
            </w:pPr>
            <w:r>
              <w:rPr>
                <w:lang w:val="en-US"/>
              </w:rPr>
              <w:t>List&lt;DataElementWagons&gt;</w:t>
            </w:r>
          </w:p>
        </w:tc>
      </w:tr>
      <w:tr w:rsidR="00FF2B84" w:rsidTr="00FF2B84">
        <w:tc>
          <w:tcPr>
            <w:tcW w:w="2152" w:type="dxa"/>
          </w:tcPr>
          <w:p w:rsidR="00AD77D5" w:rsidRPr="00FF2B84" w:rsidRDefault="00FF2B84" w:rsidP="00B237C2">
            <w:pPr>
              <w:pStyle w:val="StyleText"/>
              <w:ind w:firstLine="0"/>
              <w:jc w:val="center"/>
              <w:rPr>
                <w:lang w:val="en-US"/>
              </w:rPr>
            </w:pPr>
            <w:r>
              <w:rPr>
                <w:lang w:val="en-US"/>
              </w:rPr>
              <w:t>getDataElementInvoicesAll</w:t>
            </w:r>
          </w:p>
        </w:tc>
        <w:tc>
          <w:tcPr>
            <w:tcW w:w="1272" w:type="dxa"/>
          </w:tcPr>
          <w:p w:rsidR="00AD77D5" w:rsidRPr="00FF2B84" w:rsidRDefault="00FF2B84" w:rsidP="00B237C2">
            <w:pPr>
              <w:pStyle w:val="StyleText"/>
              <w:ind w:firstLine="0"/>
              <w:jc w:val="center"/>
              <w:rPr>
                <w:lang w:val="en-US"/>
              </w:rPr>
            </w:pPr>
            <w:r>
              <w:rPr>
                <w:lang w:val="en-US"/>
              </w:rPr>
              <w:t>-</w:t>
            </w:r>
          </w:p>
        </w:tc>
        <w:tc>
          <w:tcPr>
            <w:tcW w:w="1061" w:type="dxa"/>
          </w:tcPr>
          <w:p w:rsidR="00AD77D5" w:rsidRPr="00FF2B84" w:rsidRDefault="00FF2B84" w:rsidP="00B237C2">
            <w:pPr>
              <w:pStyle w:val="StyleText"/>
              <w:ind w:firstLine="0"/>
              <w:jc w:val="center"/>
              <w:rPr>
                <w:lang w:val="en-US"/>
              </w:rPr>
            </w:pPr>
            <w:r>
              <w:rPr>
                <w:lang w:val="en-US"/>
              </w:rPr>
              <w:t>-</w:t>
            </w:r>
          </w:p>
        </w:tc>
        <w:tc>
          <w:tcPr>
            <w:tcW w:w="643" w:type="dxa"/>
          </w:tcPr>
          <w:p w:rsidR="00AD77D5" w:rsidRPr="00FF2B84" w:rsidRDefault="00FF2B84" w:rsidP="00B237C2">
            <w:pPr>
              <w:pStyle w:val="StyleText"/>
              <w:ind w:firstLine="0"/>
              <w:jc w:val="center"/>
              <w:rPr>
                <w:lang w:val="en-US"/>
              </w:rPr>
            </w:pPr>
            <w:r>
              <w:rPr>
                <w:lang w:val="en-US"/>
              </w:rPr>
              <w:t>-</w:t>
            </w:r>
          </w:p>
        </w:tc>
        <w:tc>
          <w:tcPr>
            <w:tcW w:w="507" w:type="dxa"/>
          </w:tcPr>
          <w:p w:rsidR="00AD77D5" w:rsidRDefault="00FF2B84" w:rsidP="00B237C2">
            <w:pPr>
              <w:pStyle w:val="StyleText"/>
              <w:ind w:firstLine="0"/>
              <w:jc w:val="center"/>
              <w:rPr>
                <w:lang w:val="en-US"/>
              </w:rPr>
            </w:pPr>
            <w:r>
              <w:rPr>
                <w:lang w:val="en-US"/>
              </w:rPr>
              <w:t>data</w:t>
            </w:r>
          </w:p>
        </w:tc>
        <w:tc>
          <w:tcPr>
            <w:tcW w:w="1751" w:type="dxa"/>
          </w:tcPr>
          <w:p w:rsidR="00AD77D5" w:rsidRPr="00FF2B84" w:rsidRDefault="00FF2B84" w:rsidP="00B237C2">
            <w:pPr>
              <w:pStyle w:val="StyleText"/>
              <w:ind w:firstLine="0"/>
              <w:jc w:val="center"/>
            </w:pPr>
            <w:r>
              <w:t>Информация обо всех накладных</w:t>
            </w:r>
          </w:p>
        </w:tc>
        <w:tc>
          <w:tcPr>
            <w:tcW w:w="2185" w:type="dxa"/>
          </w:tcPr>
          <w:p w:rsidR="00AD77D5" w:rsidRPr="002F59E6" w:rsidRDefault="00FF2B84" w:rsidP="00B237C2">
            <w:pPr>
              <w:pStyle w:val="StyleText"/>
              <w:ind w:firstLine="0"/>
              <w:jc w:val="center"/>
              <w:rPr>
                <w:lang w:val="en-US"/>
              </w:rPr>
            </w:pPr>
            <w:r>
              <w:rPr>
                <w:lang w:val="en-US"/>
              </w:rPr>
              <w:t>List&lt;DataElementInvoices&gt;</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All</w:t>
            </w:r>
          </w:p>
        </w:tc>
        <w:tc>
          <w:tcPr>
            <w:tcW w:w="1272" w:type="dxa"/>
          </w:tcPr>
          <w:p w:rsidR="00FF2B84" w:rsidRDefault="00FF2B84" w:rsidP="00B237C2">
            <w:pPr>
              <w:pStyle w:val="StyleText"/>
              <w:ind w:firstLine="0"/>
              <w:jc w:val="center"/>
              <w:rPr>
                <w:lang w:val="en-US"/>
              </w:rPr>
            </w:pPr>
            <w:r>
              <w:rPr>
                <w:lang w:val="en-US"/>
              </w:rPr>
              <w:t>-</w:t>
            </w:r>
          </w:p>
        </w:tc>
        <w:tc>
          <w:tcPr>
            <w:tcW w:w="1061" w:type="dxa"/>
          </w:tcPr>
          <w:p w:rsidR="00FF2B84" w:rsidRDefault="00FF2B84" w:rsidP="00B237C2">
            <w:pPr>
              <w:pStyle w:val="StyleText"/>
              <w:ind w:firstLine="0"/>
              <w:jc w:val="center"/>
              <w:rPr>
                <w:lang w:val="en-US"/>
              </w:rPr>
            </w:pPr>
            <w:r>
              <w:rPr>
                <w:lang w:val="en-US"/>
              </w:rPr>
              <w:t>-</w:t>
            </w:r>
          </w:p>
        </w:tc>
        <w:tc>
          <w:tcPr>
            <w:tcW w:w="643" w:type="dxa"/>
          </w:tcPr>
          <w:p w:rsidR="00FF2B84" w:rsidRDefault="00FF2B84" w:rsidP="00B237C2">
            <w:pPr>
              <w:pStyle w:val="StyleText"/>
              <w:ind w:firstLine="0"/>
              <w:jc w:val="center"/>
              <w:rPr>
                <w:lang w:val="en-US"/>
              </w:rPr>
            </w:pPr>
            <w:r>
              <w:rPr>
                <w:lang w:val="en-US"/>
              </w:rPr>
              <w: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бо всех соответствиях полувагонов накладным</w:t>
            </w:r>
          </w:p>
        </w:tc>
        <w:tc>
          <w:tcPr>
            <w:tcW w:w="2185" w:type="dxa"/>
          </w:tcPr>
          <w:p w:rsidR="00FF2B84" w:rsidRPr="00FF2B84" w:rsidRDefault="00FF2B84" w:rsidP="00B237C2">
            <w:pPr>
              <w:pStyle w:val="StyleText"/>
              <w:ind w:firstLine="0"/>
              <w:jc w:val="center"/>
              <w:rPr>
                <w:lang w:val="en-US"/>
              </w:rPr>
            </w:pPr>
            <w:r>
              <w:rPr>
                <w:lang w:val="en-US"/>
              </w:rPr>
              <w:t>List&lt;DataElementRegister&gt;</w:t>
            </w:r>
          </w:p>
        </w:tc>
      </w:tr>
      <w:tr w:rsidR="00FF2B84" w:rsidTr="00FF2B84">
        <w:tc>
          <w:tcPr>
            <w:tcW w:w="2152" w:type="dxa"/>
          </w:tcPr>
          <w:p w:rsidR="00FF2B84" w:rsidRDefault="00FF2B84" w:rsidP="00B237C2">
            <w:pPr>
              <w:pStyle w:val="StyleText"/>
              <w:ind w:firstLine="0"/>
              <w:jc w:val="center"/>
              <w:rPr>
                <w:lang w:val="en-US"/>
              </w:rPr>
            </w:pPr>
            <w:r>
              <w:rPr>
                <w:lang w:val="en-US"/>
              </w:rPr>
              <w:t>getDataElementWagons</w:t>
            </w:r>
          </w:p>
        </w:tc>
        <w:tc>
          <w:tcPr>
            <w:tcW w:w="1272" w:type="dxa"/>
          </w:tcPr>
          <w:p w:rsidR="00FF2B84" w:rsidRDefault="00FF2B84" w:rsidP="00B237C2">
            <w:pPr>
              <w:pStyle w:val="StyleText"/>
              <w:ind w:firstLine="0"/>
              <w:jc w:val="center"/>
              <w:rPr>
                <w:lang w:val="en-US"/>
              </w:rPr>
            </w:pPr>
            <w:r>
              <w:rPr>
                <w:lang w:val="en-US"/>
              </w:rPr>
              <w:t>numberWagon</w:t>
            </w:r>
          </w:p>
        </w:tc>
        <w:tc>
          <w:tcPr>
            <w:tcW w:w="1061" w:type="dxa"/>
          </w:tcPr>
          <w:p w:rsidR="00FF2B84" w:rsidRP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полувагоне</w:t>
            </w:r>
          </w:p>
        </w:tc>
        <w:tc>
          <w:tcPr>
            <w:tcW w:w="2185" w:type="dxa"/>
          </w:tcPr>
          <w:p w:rsidR="00FF2B84" w:rsidRDefault="00FF2B84" w:rsidP="00B237C2">
            <w:pPr>
              <w:pStyle w:val="StyleText"/>
              <w:ind w:firstLine="0"/>
              <w:jc w:val="center"/>
              <w:rPr>
                <w:lang w:val="en-US"/>
              </w:rPr>
            </w:pPr>
            <w:r>
              <w:rPr>
                <w:lang w:val="en-US"/>
              </w:rPr>
              <w:t>DataElementWagons</w:t>
            </w:r>
          </w:p>
        </w:tc>
      </w:tr>
      <w:tr w:rsidR="00FF2B84" w:rsidTr="00FF2B84">
        <w:tc>
          <w:tcPr>
            <w:tcW w:w="2152" w:type="dxa"/>
          </w:tcPr>
          <w:p w:rsidR="00FF2B84" w:rsidRDefault="00FF2B84" w:rsidP="00B237C2">
            <w:pPr>
              <w:pStyle w:val="StyleText"/>
              <w:ind w:firstLine="0"/>
              <w:jc w:val="center"/>
              <w:rPr>
                <w:lang w:val="en-US"/>
              </w:rPr>
            </w:pPr>
            <w:r>
              <w:rPr>
                <w:lang w:val="en-US"/>
              </w:rPr>
              <w:t>getDataElementInvoices</w:t>
            </w:r>
          </w:p>
        </w:tc>
        <w:tc>
          <w:tcPr>
            <w:tcW w:w="1272" w:type="dxa"/>
          </w:tcPr>
          <w:p w:rsidR="00FF2B84" w:rsidRDefault="00FF2B84" w:rsidP="00B237C2">
            <w:pPr>
              <w:pStyle w:val="StyleText"/>
              <w:ind w:firstLine="0"/>
              <w:jc w:val="center"/>
              <w:rPr>
                <w:lang w:val="en-US"/>
              </w:rPr>
            </w:pPr>
            <w:r>
              <w:rPr>
                <w:lang w:val="en-US"/>
              </w:rPr>
              <w:t>numberInvoice</w:t>
            </w:r>
          </w:p>
        </w:tc>
        <w:tc>
          <w:tcPr>
            <w:tcW w:w="1061" w:type="dxa"/>
          </w:tcPr>
          <w:p w:rsidR="00FF2B84" w:rsidRPr="00FF2B84" w:rsidRDefault="00FF2B84" w:rsidP="00B237C2">
            <w:pPr>
              <w:pStyle w:val="StyleText"/>
              <w:ind w:firstLine="0"/>
              <w:jc w:val="center"/>
            </w:pPr>
            <w:r>
              <w:t>Номер накладной</w:t>
            </w:r>
          </w:p>
        </w:tc>
        <w:tc>
          <w:tcPr>
            <w:tcW w:w="643" w:type="dxa"/>
          </w:tcPr>
          <w:p w:rsidR="00FF2B84" w:rsidRDefault="00FF2B84" w:rsidP="00B237C2">
            <w:pPr>
              <w:pStyle w:val="StyleText"/>
              <w:ind w:firstLine="0"/>
              <w:jc w:val="center"/>
              <w:rPr>
                <w:lang w:val="en-US"/>
              </w:rPr>
            </w:pPr>
            <w:r>
              <w:rPr>
                <w:lang w:val="en-US"/>
              </w:rPr>
              <w:t>String</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накладной</w:t>
            </w:r>
          </w:p>
        </w:tc>
        <w:tc>
          <w:tcPr>
            <w:tcW w:w="2185" w:type="dxa"/>
          </w:tcPr>
          <w:p w:rsidR="00FF2B84" w:rsidRDefault="00FF2B84" w:rsidP="00B237C2">
            <w:pPr>
              <w:pStyle w:val="StyleText"/>
              <w:ind w:firstLine="0"/>
              <w:jc w:val="center"/>
              <w:rPr>
                <w:lang w:val="en-US"/>
              </w:rPr>
            </w:pPr>
            <w:r>
              <w:rPr>
                <w:lang w:val="en-US"/>
              </w:rPr>
              <w:t>DataElementInvoices</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w:t>
            </w:r>
          </w:p>
        </w:tc>
        <w:tc>
          <w:tcPr>
            <w:tcW w:w="1272" w:type="dxa"/>
          </w:tcPr>
          <w:p w:rsidR="00FF2B84" w:rsidRDefault="00FF2B84" w:rsidP="00B237C2">
            <w:pPr>
              <w:pStyle w:val="StyleText"/>
              <w:ind w:firstLine="0"/>
              <w:jc w:val="center"/>
              <w:rPr>
                <w:lang w:val="en-US"/>
              </w:rPr>
            </w:pPr>
            <w:r>
              <w:rPr>
                <w:lang w:val="en-US"/>
              </w:rPr>
              <w:t>numberInvoice</w:t>
            </w:r>
          </w:p>
          <w:p w:rsidR="00FF2B84" w:rsidRDefault="00FF2B84" w:rsidP="00B237C2">
            <w:pPr>
              <w:pStyle w:val="StyleText"/>
              <w:ind w:firstLine="0"/>
              <w:jc w:val="center"/>
              <w:rPr>
                <w:lang w:val="en-US"/>
              </w:rPr>
            </w:pPr>
            <w:r>
              <w:rPr>
                <w:lang w:val="en-US"/>
              </w:rPr>
              <w:t>numberWagon</w:t>
            </w:r>
          </w:p>
        </w:tc>
        <w:tc>
          <w:tcPr>
            <w:tcW w:w="1061" w:type="dxa"/>
          </w:tcPr>
          <w:p w:rsidR="00FF2B84" w:rsidRDefault="00FF2B84" w:rsidP="00B237C2">
            <w:pPr>
              <w:pStyle w:val="StyleText"/>
              <w:ind w:firstLine="0"/>
              <w:jc w:val="center"/>
            </w:pPr>
            <w:r>
              <w:t>Номер накладной</w:t>
            </w:r>
          </w:p>
          <w:p w:rsid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String</w:t>
            </w:r>
          </w:p>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и о соответствии полувагона накладной</w:t>
            </w:r>
          </w:p>
        </w:tc>
        <w:tc>
          <w:tcPr>
            <w:tcW w:w="2185" w:type="dxa"/>
          </w:tcPr>
          <w:p w:rsidR="00FF2B84" w:rsidRPr="00FF2B84" w:rsidRDefault="00FF2B84" w:rsidP="00B237C2">
            <w:pPr>
              <w:pStyle w:val="StyleText"/>
              <w:ind w:firstLine="0"/>
              <w:jc w:val="center"/>
              <w:rPr>
                <w:lang w:val="en-US"/>
              </w:rPr>
            </w:pPr>
            <w:r>
              <w:rPr>
                <w:lang w:val="en-US"/>
              </w:rPr>
              <w:t>DataElementRegister</w:t>
            </w:r>
          </w:p>
        </w:tc>
      </w:tr>
      <w:tr w:rsidR="00FF2B84" w:rsidTr="00FF2B84">
        <w:tc>
          <w:tcPr>
            <w:tcW w:w="2152" w:type="dxa"/>
          </w:tcPr>
          <w:p w:rsidR="00FF2B84" w:rsidRPr="00FF2B84" w:rsidRDefault="00FF2B84" w:rsidP="00B237C2">
            <w:pPr>
              <w:pStyle w:val="StyleText"/>
              <w:ind w:firstLine="0"/>
              <w:jc w:val="center"/>
              <w:rPr>
                <w:lang w:val="en-US"/>
              </w:rPr>
            </w:pPr>
            <w:r>
              <w:rPr>
                <w:lang w:val="en-US"/>
              </w:rPr>
              <w:t>insertDataElementWagons</w:t>
            </w:r>
          </w:p>
        </w:tc>
        <w:tc>
          <w:tcPr>
            <w:tcW w:w="1272" w:type="dxa"/>
          </w:tcPr>
          <w:p w:rsidR="00FF2B84" w:rsidRDefault="00FF2B84" w:rsidP="00B237C2">
            <w:pPr>
              <w:pStyle w:val="StyleText"/>
              <w:ind w:firstLine="0"/>
              <w:jc w:val="center"/>
              <w:rPr>
                <w:lang w:val="en-US"/>
              </w:rPr>
            </w:pPr>
            <w:r>
              <w:rPr>
                <w:lang w:val="en-US"/>
              </w:rPr>
              <w:t>numberWagon</w:t>
            </w:r>
          </w:p>
          <w:p w:rsidR="00FF2B84" w:rsidRDefault="00FF2B84" w:rsidP="00B237C2">
            <w:pPr>
              <w:pStyle w:val="StyleText"/>
              <w:ind w:firstLine="0"/>
              <w:jc w:val="center"/>
              <w:rPr>
                <w:lang w:val="en-US"/>
              </w:rPr>
            </w:pPr>
            <w:r>
              <w:rPr>
                <w:lang w:val="en-US"/>
              </w:rPr>
              <w:t>arrivalDate</w:t>
            </w:r>
          </w:p>
          <w:p w:rsidR="00FF2B84" w:rsidRDefault="00FF2B84" w:rsidP="00B237C2">
            <w:pPr>
              <w:pStyle w:val="StyleText"/>
              <w:ind w:firstLine="0"/>
              <w:jc w:val="center"/>
              <w:rPr>
                <w:lang w:val="en-US"/>
              </w:rPr>
            </w:pPr>
            <w:r>
              <w:rPr>
                <w:lang w:val="en-US"/>
              </w:rPr>
              <w:t>imagePath</w:t>
            </w:r>
          </w:p>
          <w:p w:rsidR="00FF2B84" w:rsidRPr="00FF2B84" w:rsidRDefault="00FF2B84" w:rsidP="00B237C2">
            <w:pPr>
              <w:pStyle w:val="StyleText"/>
              <w:ind w:firstLine="0"/>
              <w:jc w:val="center"/>
              <w:rPr>
                <w:lang w:val="en-US"/>
              </w:rPr>
            </w:pPr>
            <w:r>
              <w:rPr>
                <w:lang w:val="en-US"/>
              </w:rPr>
              <w:t>levelCorrect</w:t>
            </w:r>
          </w:p>
        </w:tc>
        <w:tc>
          <w:tcPr>
            <w:tcW w:w="1061" w:type="dxa"/>
          </w:tcPr>
          <w:p w:rsidR="00FF2B84" w:rsidRDefault="00FF2B84" w:rsidP="00FF2B84">
            <w:pPr>
              <w:pStyle w:val="StyleText"/>
              <w:ind w:firstLine="0"/>
              <w:jc w:val="center"/>
            </w:pPr>
            <w:r>
              <w:t>Номер полувагона</w:t>
            </w:r>
          </w:p>
          <w:p w:rsidR="00FF2B84" w:rsidRDefault="00FF2B84" w:rsidP="00FF2B84">
            <w:pPr>
              <w:pStyle w:val="StyleText"/>
              <w:ind w:firstLine="0"/>
              <w:jc w:val="center"/>
            </w:pPr>
            <w:r>
              <w:t>Дата прибытия</w:t>
            </w:r>
          </w:p>
          <w:p w:rsidR="00FF2B84" w:rsidRDefault="00FF2B84" w:rsidP="00FF2B84">
            <w:pPr>
              <w:pStyle w:val="StyleText"/>
              <w:ind w:firstLine="0"/>
              <w:jc w:val="center"/>
            </w:pPr>
            <w:r>
              <w:t>Путь к изображению</w:t>
            </w:r>
          </w:p>
          <w:p w:rsidR="00FF2B84" w:rsidRDefault="00FF2B84" w:rsidP="00FF2B84">
            <w:pPr>
              <w:pStyle w:val="StyleText"/>
              <w:ind w:firstLine="0"/>
              <w:jc w:val="center"/>
            </w:pPr>
            <w:r>
              <w:t>Уровень корректного распознавания</w:t>
            </w:r>
          </w:p>
        </w:tc>
        <w:tc>
          <w:tcPr>
            <w:tcW w:w="643" w:type="dxa"/>
          </w:tcPr>
          <w:p w:rsidR="00FF2B84" w:rsidRDefault="00FF2B84" w:rsidP="00FF2B84">
            <w:pPr>
              <w:pStyle w:val="StyleText"/>
              <w:ind w:firstLine="0"/>
              <w:jc w:val="center"/>
              <w:rPr>
                <w:lang w:val="en-US"/>
              </w:rPr>
            </w:pPr>
            <w:r>
              <w:rPr>
                <w:lang w:val="en-US"/>
              </w:rPr>
              <w:t>int</w:t>
            </w:r>
          </w:p>
          <w:p w:rsidR="00FF2B84" w:rsidRDefault="00FF2B84" w:rsidP="00FF2B84">
            <w:pPr>
              <w:pStyle w:val="StyleText"/>
              <w:ind w:firstLine="0"/>
              <w:jc w:val="center"/>
              <w:rPr>
                <w:lang w:val="en-US"/>
              </w:rPr>
            </w:pPr>
            <w:r>
              <w:rPr>
                <w:lang w:val="en-US"/>
              </w:rPr>
              <w:t>String</w:t>
            </w:r>
          </w:p>
          <w:p w:rsidR="00FF2B84" w:rsidRDefault="00FF2B84" w:rsidP="00FF2B84">
            <w:pPr>
              <w:pStyle w:val="StyleText"/>
              <w:ind w:firstLine="0"/>
              <w:jc w:val="center"/>
              <w:rPr>
                <w:lang w:val="en-US"/>
              </w:rPr>
            </w:pPr>
            <w:r>
              <w:rPr>
                <w:lang w:val="en-US"/>
              </w:rPr>
              <w:t>String</w:t>
            </w:r>
          </w:p>
          <w:p w:rsidR="00FF2B84" w:rsidRPr="00FF2B84" w:rsidRDefault="00FF2B84" w:rsidP="00FF2B84">
            <w:pPr>
              <w:pStyle w:val="StyleText"/>
              <w:ind w:firstLine="0"/>
              <w:jc w:val="center"/>
              <w:rPr>
                <w:lang w:val="en-US"/>
              </w:rPr>
            </w:pPr>
            <w:r>
              <w:rPr>
                <w:lang w:val="en-US"/>
              </w:rPr>
              <w:t>double</w:t>
            </w:r>
          </w:p>
        </w:tc>
        <w:tc>
          <w:tcPr>
            <w:tcW w:w="507" w:type="dxa"/>
          </w:tcPr>
          <w:p w:rsidR="00FF2B84" w:rsidRPr="00FF2B84" w:rsidRDefault="00FF2B84" w:rsidP="00B237C2">
            <w:pPr>
              <w:pStyle w:val="StyleText"/>
              <w:ind w:firstLine="0"/>
              <w:jc w:val="center"/>
              <w:rPr>
                <w:lang w:val="en-US"/>
              </w:rPr>
            </w:pPr>
            <w:r>
              <w:rPr>
                <w:lang w:val="en-US"/>
              </w:rPr>
              <w:t>-</w:t>
            </w:r>
          </w:p>
        </w:tc>
        <w:tc>
          <w:tcPr>
            <w:tcW w:w="1751" w:type="dxa"/>
          </w:tcPr>
          <w:p w:rsidR="00FF2B84" w:rsidRPr="00FF2B84" w:rsidRDefault="00FF2B84" w:rsidP="00B237C2">
            <w:pPr>
              <w:pStyle w:val="StyleText"/>
              <w:ind w:firstLine="0"/>
              <w:jc w:val="center"/>
              <w:rPr>
                <w:lang w:val="en-US"/>
              </w:rPr>
            </w:pPr>
            <w:r>
              <w:rPr>
                <w:lang w:val="en-US"/>
              </w:rPr>
              <w:t>-</w:t>
            </w:r>
          </w:p>
        </w:tc>
        <w:tc>
          <w:tcPr>
            <w:tcW w:w="2185" w:type="dxa"/>
          </w:tcPr>
          <w:p w:rsidR="00FF2B84" w:rsidRPr="00FF2B84" w:rsidRDefault="00FF2B84" w:rsidP="00B237C2">
            <w:pPr>
              <w:pStyle w:val="StyleText"/>
              <w:ind w:firstLine="0"/>
              <w:jc w:val="center"/>
              <w:rPr>
                <w:lang w:val="en-US"/>
              </w:rPr>
            </w:pPr>
            <w:r>
              <w:rPr>
                <w:lang w:val="en-US"/>
              </w:rPr>
              <w:t>-</w:t>
            </w:r>
          </w:p>
        </w:tc>
      </w:tr>
    </w:tbl>
    <w:p w:rsidR="00AD77D5" w:rsidRDefault="00AD77D5"/>
    <w:p w:rsidR="0050783B" w:rsidRPr="00C218C1" w:rsidRDefault="0050783B" w:rsidP="0050783B">
      <w:pPr>
        <w:pStyle w:val="StyleText"/>
      </w:pPr>
      <w:r>
        <w:lastRenderedPageBreak/>
        <w:t>Продолжение таблицы 3</w:t>
      </w:r>
    </w:p>
    <w:tbl>
      <w:tblPr>
        <w:tblStyle w:val="ab"/>
        <w:tblW w:w="0" w:type="auto"/>
        <w:tblLook w:val="04A0" w:firstRow="1" w:lastRow="0" w:firstColumn="1" w:lastColumn="0" w:noHBand="0" w:noVBand="1"/>
      </w:tblPr>
      <w:tblGrid>
        <w:gridCol w:w="3340"/>
        <w:gridCol w:w="2386"/>
        <w:gridCol w:w="1947"/>
        <w:gridCol w:w="971"/>
        <w:gridCol w:w="309"/>
        <w:gridCol w:w="309"/>
        <w:gridCol w:w="309"/>
      </w:tblGrid>
      <w:tr w:rsidR="007F61C6" w:rsidTr="00B237C2">
        <w:tc>
          <w:tcPr>
            <w:tcW w:w="2152" w:type="dxa"/>
          </w:tcPr>
          <w:p w:rsidR="0050783B" w:rsidRPr="007171D1" w:rsidRDefault="007F61C6" w:rsidP="00B237C2">
            <w:pPr>
              <w:pStyle w:val="StyleText"/>
              <w:ind w:firstLine="0"/>
              <w:jc w:val="center"/>
              <w:rPr>
                <w:lang w:val="en-US"/>
              </w:rPr>
            </w:pPr>
            <w:r>
              <w:rPr>
                <w:lang w:val="en-US"/>
              </w:rPr>
              <w:t>insertDataElementInvoices</w:t>
            </w:r>
          </w:p>
        </w:tc>
        <w:tc>
          <w:tcPr>
            <w:tcW w:w="1272" w:type="dxa"/>
          </w:tcPr>
          <w:p w:rsidR="007F61C6"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ameSupplier</w:t>
            </w:r>
          </w:p>
          <w:p w:rsidR="007F61C6" w:rsidRDefault="007F61C6" w:rsidP="00B237C2">
            <w:pPr>
              <w:pStyle w:val="StyleText"/>
              <w:ind w:firstLine="0"/>
              <w:jc w:val="center"/>
              <w:rPr>
                <w:lang w:val="en-US"/>
              </w:rPr>
            </w:pPr>
            <w:r>
              <w:rPr>
                <w:lang w:val="en-US"/>
              </w:rPr>
              <w:t>totalWagons</w:t>
            </w:r>
          </w:p>
          <w:p w:rsidR="007F61C6" w:rsidRDefault="007F61C6" w:rsidP="00B237C2">
            <w:pPr>
              <w:pStyle w:val="StyleText"/>
              <w:ind w:firstLine="0"/>
              <w:jc w:val="center"/>
              <w:rPr>
                <w:lang w:val="en-US"/>
              </w:rPr>
            </w:pPr>
            <w:r>
              <w:rPr>
                <w:lang w:val="en-US"/>
              </w:rPr>
              <w:t>arrivalTrainDate</w:t>
            </w:r>
          </w:p>
          <w:p w:rsidR="007F61C6" w:rsidRPr="007171D1" w:rsidRDefault="007F61C6" w:rsidP="00B237C2">
            <w:pPr>
              <w:pStyle w:val="StyleText"/>
              <w:ind w:firstLine="0"/>
              <w:jc w:val="center"/>
              <w:rPr>
                <w:lang w:val="en-US"/>
              </w:rPr>
            </w:pPr>
            <w:r>
              <w:rPr>
                <w:lang w:val="en-US"/>
              </w:rPr>
              <w:t>departureTrainDate</w:t>
            </w:r>
          </w:p>
        </w:tc>
        <w:tc>
          <w:tcPr>
            <w:tcW w:w="1061" w:type="dxa"/>
          </w:tcPr>
          <w:p w:rsidR="007F61C6" w:rsidRDefault="007F61C6" w:rsidP="00B237C2">
            <w:pPr>
              <w:pStyle w:val="StyleText"/>
              <w:ind w:firstLine="0"/>
              <w:jc w:val="center"/>
            </w:pPr>
            <w:r>
              <w:t>Номер накладной</w:t>
            </w:r>
          </w:p>
          <w:p w:rsidR="007F61C6" w:rsidRDefault="007F61C6" w:rsidP="00B237C2">
            <w:pPr>
              <w:pStyle w:val="StyleText"/>
              <w:ind w:firstLine="0"/>
              <w:jc w:val="center"/>
            </w:pPr>
            <w:r>
              <w:t>Название поставщика</w:t>
            </w:r>
          </w:p>
          <w:p w:rsidR="007F61C6" w:rsidRDefault="007F61C6" w:rsidP="00B237C2">
            <w:pPr>
              <w:pStyle w:val="StyleText"/>
              <w:ind w:firstLine="0"/>
              <w:jc w:val="center"/>
            </w:pPr>
            <w:r>
              <w:t>Общее число полувагонов</w:t>
            </w:r>
          </w:p>
          <w:p w:rsidR="007F61C6" w:rsidRDefault="007F61C6" w:rsidP="00B237C2">
            <w:pPr>
              <w:pStyle w:val="StyleText"/>
              <w:ind w:firstLine="0"/>
              <w:jc w:val="center"/>
            </w:pPr>
            <w:r>
              <w:t>Дата прибытия состава</w:t>
            </w:r>
          </w:p>
          <w:p w:rsidR="007F61C6" w:rsidRPr="007F61C6" w:rsidRDefault="007F61C6" w:rsidP="00B237C2">
            <w:pPr>
              <w:pStyle w:val="StyleText"/>
              <w:ind w:firstLine="0"/>
              <w:jc w:val="center"/>
            </w:pPr>
            <w:r>
              <w:t>Дата отправки состава</w:t>
            </w:r>
          </w:p>
        </w:tc>
        <w:tc>
          <w:tcPr>
            <w:tcW w:w="643" w:type="dxa"/>
          </w:tcPr>
          <w:p w:rsidR="0050783B"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Pr="00C218C1" w:rsidRDefault="007F61C6" w:rsidP="007F61C6">
            <w:pPr>
              <w:pStyle w:val="StyleText"/>
              <w:ind w:firstLine="0"/>
              <w:jc w:val="center"/>
              <w:rPr>
                <w:lang w:val="en-US"/>
              </w:rPr>
            </w:pPr>
            <w:r>
              <w:rPr>
                <w:lang w:val="en-US"/>
              </w:rPr>
              <w:t>String</w:t>
            </w:r>
          </w:p>
        </w:tc>
        <w:tc>
          <w:tcPr>
            <w:tcW w:w="507" w:type="dxa"/>
          </w:tcPr>
          <w:p w:rsidR="0050783B" w:rsidRPr="007171D1"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7F61C6" w:rsidRDefault="007F61C6" w:rsidP="00B237C2">
            <w:pPr>
              <w:pStyle w:val="StyleText"/>
              <w:ind w:firstLine="0"/>
              <w:jc w:val="center"/>
              <w:rPr>
                <w:lang w:val="en-US"/>
              </w:rPr>
            </w:pPr>
            <w:r>
              <w:rPr>
                <w:lang w:val="en-US"/>
              </w:rPr>
              <w:t>-</w:t>
            </w:r>
          </w:p>
        </w:tc>
      </w:tr>
      <w:tr w:rsidR="007F61C6" w:rsidTr="00B237C2">
        <w:tc>
          <w:tcPr>
            <w:tcW w:w="2152" w:type="dxa"/>
          </w:tcPr>
          <w:p w:rsidR="0050783B" w:rsidRPr="00FF2B84" w:rsidRDefault="007F61C6" w:rsidP="00B237C2">
            <w:pPr>
              <w:pStyle w:val="StyleText"/>
              <w:ind w:firstLine="0"/>
              <w:jc w:val="center"/>
              <w:rPr>
                <w:lang w:val="en-US"/>
              </w:rPr>
            </w:pPr>
            <w:r>
              <w:rPr>
                <w:lang w:val="en-US"/>
              </w:rPr>
              <w:t>insertDataElementRegister</w:t>
            </w:r>
          </w:p>
        </w:tc>
        <w:tc>
          <w:tcPr>
            <w:tcW w:w="1272" w:type="dxa"/>
          </w:tcPr>
          <w:p w:rsidR="0050783B"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umberWagon</w:t>
            </w:r>
          </w:p>
          <w:p w:rsidR="007F61C6" w:rsidRDefault="007F61C6" w:rsidP="00B237C2">
            <w:pPr>
              <w:pStyle w:val="StyleText"/>
              <w:ind w:firstLine="0"/>
              <w:jc w:val="center"/>
              <w:rPr>
                <w:lang w:val="en-US"/>
              </w:rPr>
            </w:pPr>
            <w:r>
              <w:rPr>
                <w:lang w:val="en-US"/>
              </w:rPr>
              <w:t>serialNumber</w:t>
            </w:r>
          </w:p>
          <w:p w:rsidR="007F61C6" w:rsidRPr="00FF2B84" w:rsidRDefault="007F61C6" w:rsidP="00B237C2">
            <w:pPr>
              <w:pStyle w:val="StyleText"/>
              <w:ind w:firstLine="0"/>
              <w:jc w:val="center"/>
              <w:rPr>
                <w:lang w:val="en-US"/>
              </w:rPr>
            </w:pPr>
            <w:r>
              <w:rPr>
                <w:lang w:val="en-US"/>
              </w:rPr>
              <w:t>sD</w:t>
            </w:r>
          </w:p>
        </w:tc>
        <w:tc>
          <w:tcPr>
            <w:tcW w:w="1061" w:type="dxa"/>
          </w:tcPr>
          <w:p w:rsidR="0050783B" w:rsidRDefault="007F61C6" w:rsidP="00B237C2">
            <w:pPr>
              <w:pStyle w:val="StyleText"/>
              <w:ind w:firstLine="0"/>
              <w:jc w:val="center"/>
            </w:pPr>
            <w:r>
              <w:t>Номер накладной</w:t>
            </w:r>
          </w:p>
          <w:p w:rsidR="007F61C6" w:rsidRDefault="007F61C6" w:rsidP="00B237C2">
            <w:pPr>
              <w:pStyle w:val="StyleText"/>
              <w:ind w:firstLine="0"/>
              <w:jc w:val="center"/>
            </w:pPr>
            <w:r>
              <w:t>Номер полувагона</w:t>
            </w:r>
          </w:p>
          <w:p w:rsidR="007F61C6" w:rsidRDefault="007F61C6" w:rsidP="00B237C2">
            <w:pPr>
              <w:pStyle w:val="StyleText"/>
              <w:ind w:firstLine="0"/>
              <w:jc w:val="center"/>
            </w:pPr>
            <w:r>
              <w:t>Порядковый номер в составе</w:t>
            </w:r>
          </w:p>
          <w:p w:rsidR="007F61C6" w:rsidRPr="007F61C6" w:rsidRDefault="007F61C6" w:rsidP="00B237C2">
            <w:pPr>
              <w:pStyle w:val="StyleText"/>
              <w:ind w:firstLine="0"/>
              <w:jc w:val="center"/>
            </w:pPr>
            <w:r>
              <w:t>Процент сыпучести вещества</w:t>
            </w:r>
          </w:p>
        </w:tc>
        <w:tc>
          <w:tcPr>
            <w:tcW w:w="643" w:type="dxa"/>
          </w:tcPr>
          <w:p w:rsidR="0050783B" w:rsidRDefault="007F61C6" w:rsidP="00B237C2">
            <w:pPr>
              <w:pStyle w:val="StyleText"/>
              <w:ind w:firstLine="0"/>
              <w:jc w:val="center"/>
              <w:rPr>
                <w:lang w:val="en-US"/>
              </w:rPr>
            </w:pPr>
            <w:r>
              <w:rPr>
                <w:lang w:val="en-US"/>
              </w:rPr>
              <w:t>String</w:t>
            </w:r>
          </w:p>
          <w:p w:rsidR="007F61C6" w:rsidRDefault="007F61C6" w:rsidP="00B237C2">
            <w:pPr>
              <w:pStyle w:val="StyleText"/>
              <w:ind w:firstLine="0"/>
              <w:jc w:val="center"/>
              <w:rPr>
                <w:lang w:val="en-US"/>
              </w:rPr>
            </w:pPr>
            <w:r>
              <w:rPr>
                <w:lang w:val="en-US"/>
              </w:rPr>
              <w:t>int</w:t>
            </w:r>
          </w:p>
          <w:p w:rsidR="007F61C6" w:rsidRDefault="007F61C6" w:rsidP="00B237C2">
            <w:pPr>
              <w:pStyle w:val="StyleText"/>
              <w:ind w:firstLine="0"/>
              <w:jc w:val="center"/>
              <w:rPr>
                <w:lang w:val="en-US"/>
              </w:rPr>
            </w:pPr>
            <w:r>
              <w:rPr>
                <w:lang w:val="en-US"/>
              </w:rPr>
              <w:t>short</w:t>
            </w:r>
          </w:p>
          <w:p w:rsidR="007F61C6" w:rsidRPr="00FF2B84" w:rsidRDefault="007F61C6" w:rsidP="00B237C2">
            <w:pPr>
              <w:pStyle w:val="StyleText"/>
              <w:ind w:firstLine="0"/>
              <w:jc w:val="center"/>
              <w:rPr>
                <w:lang w:val="en-US"/>
              </w:rPr>
            </w:pPr>
            <w:r>
              <w:rPr>
                <w:lang w:val="en-US"/>
              </w:rPr>
              <w:t>float</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2F59E6" w:rsidRDefault="007F61C6" w:rsidP="00B237C2">
            <w:pPr>
              <w:pStyle w:val="StyleText"/>
              <w:ind w:firstLine="0"/>
              <w:jc w:val="center"/>
              <w:rPr>
                <w:lang w:val="en-US"/>
              </w:rPr>
            </w:pPr>
            <w:r>
              <w:rPr>
                <w:lang w:val="en-US"/>
              </w:rPr>
              <w:t>-</w:t>
            </w:r>
          </w:p>
        </w:tc>
      </w:tr>
      <w:tr w:rsidR="007F61C6" w:rsidTr="00B237C2">
        <w:tc>
          <w:tcPr>
            <w:tcW w:w="2152" w:type="dxa"/>
          </w:tcPr>
          <w:p w:rsidR="0050783B" w:rsidRDefault="007F61C6" w:rsidP="00B237C2">
            <w:pPr>
              <w:pStyle w:val="StyleText"/>
              <w:ind w:firstLine="0"/>
              <w:jc w:val="center"/>
              <w:rPr>
                <w:lang w:val="en-US"/>
              </w:rPr>
            </w:pPr>
            <w:r>
              <w:rPr>
                <w:lang w:val="en-US"/>
              </w:rPr>
              <w:t>updateDataElementWagons</w:t>
            </w:r>
          </w:p>
        </w:tc>
        <w:tc>
          <w:tcPr>
            <w:tcW w:w="1272" w:type="dxa"/>
          </w:tcPr>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arrivalDate</w:t>
            </w:r>
          </w:p>
          <w:p w:rsidR="007F61C6" w:rsidRDefault="007F61C6" w:rsidP="007F61C6">
            <w:pPr>
              <w:pStyle w:val="StyleText"/>
              <w:ind w:firstLine="0"/>
              <w:jc w:val="center"/>
              <w:rPr>
                <w:lang w:val="en-US"/>
              </w:rPr>
            </w:pPr>
            <w:r>
              <w:rPr>
                <w:lang w:val="en-US"/>
              </w:rPr>
              <w:t>imagePath</w:t>
            </w:r>
          </w:p>
          <w:p w:rsidR="0050783B" w:rsidRDefault="007F61C6" w:rsidP="007F61C6">
            <w:pPr>
              <w:pStyle w:val="StyleText"/>
              <w:ind w:firstLine="0"/>
              <w:jc w:val="center"/>
              <w:rPr>
                <w:lang w:val="en-US"/>
              </w:rPr>
            </w:pPr>
            <w:r>
              <w:rPr>
                <w:lang w:val="en-US"/>
              </w:rPr>
              <w:t>levelCorrect</w:t>
            </w:r>
          </w:p>
        </w:tc>
        <w:tc>
          <w:tcPr>
            <w:tcW w:w="1061" w:type="dxa"/>
          </w:tcPr>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Дата прибытия</w:t>
            </w:r>
          </w:p>
          <w:p w:rsidR="007F61C6" w:rsidRDefault="007F61C6" w:rsidP="007F61C6">
            <w:pPr>
              <w:pStyle w:val="StyleText"/>
              <w:ind w:firstLine="0"/>
              <w:jc w:val="center"/>
            </w:pPr>
            <w:r>
              <w:t>Путь к изображению</w:t>
            </w:r>
          </w:p>
          <w:p w:rsidR="0050783B" w:rsidRDefault="007F61C6" w:rsidP="007F61C6">
            <w:pPr>
              <w:pStyle w:val="StyleText"/>
              <w:ind w:firstLine="0"/>
              <w:jc w:val="center"/>
              <w:rPr>
                <w:lang w:val="en-US"/>
              </w:rPr>
            </w:pPr>
            <w:r>
              <w:t>Уровень корректного распознавания</w:t>
            </w:r>
          </w:p>
        </w:tc>
        <w:tc>
          <w:tcPr>
            <w:tcW w:w="643" w:type="dxa"/>
          </w:tcPr>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50783B" w:rsidRDefault="007F61C6" w:rsidP="007F61C6">
            <w:pPr>
              <w:pStyle w:val="StyleText"/>
              <w:ind w:firstLine="0"/>
              <w:jc w:val="center"/>
              <w:rPr>
                <w:lang w:val="en-US"/>
              </w:rPr>
            </w:pPr>
            <w:r>
              <w:rPr>
                <w:lang w:val="en-US"/>
              </w:rPr>
              <w:t>double</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FF2B84" w:rsidRDefault="007F61C6" w:rsidP="00B237C2">
            <w:pPr>
              <w:pStyle w:val="StyleText"/>
              <w:ind w:firstLine="0"/>
              <w:jc w:val="center"/>
              <w:rPr>
                <w:lang w:val="en-US"/>
              </w:rPr>
            </w:pPr>
            <w:r>
              <w:rPr>
                <w:lang w:val="en-US"/>
              </w:rPr>
              <w:t>-</w:t>
            </w:r>
          </w:p>
        </w:tc>
      </w:tr>
      <w:tr w:rsidR="007F61C6" w:rsidTr="00B237C2">
        <w:tc>
          <w:tcPr>
            <w:tcW w:w="2152" w:type="dxa"/>
          </w:tcPr>
          <w:p w:rsidR="007F61C6" w:rsidRDefault="007F61C6" w:rsidP="00B237C2">
            <w:pPr>
              <w:pStyle w:val="StyleText"/>
              <w:ind w:firstLine="0"/>
              <w:jc w:val="center"/>
              <w:rPr>
                <w:lang w:val="en-US"/>
              </w:rPr>
            </w:pPr>
            <w:r w:rsidRPr="007F61C6">
              <w:rPr>
                <w:lang w:val="en-US"/>
              </w:rPr>
              <w:t>updateDataElementInvoices</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ameSupplier</w:t>
            </w:r>
          </w:p>
          <w:p w:rsidR="007F61C6" w:rsidRDefault="007F61C6" w:rsidP="007F61C6">
            <w:pPr>
              <w:pStyle w:val="StyleText"/>
              <w:ind w:firstLine="0"/>
              <w:jc w:val="center"/>
              <w:rPr>
                <w:lang w:val="en-US"/>
              </w:rPr>
            </w:pPr>
            <w:r>
              <w:rPr>
                <w:lang w:val="en-US"/>
              </w:rPr>
              <w:t>totalWagons</w:t>
            </w:r>
          </w:p>
          <w:p w:rsidR="007F61C6" w:rsidRDefault="007F61C6" w:rsidP="007F61C6">
            <w:pPr>
              <w:pStyle w:val="StyleText"/>
              <w:ind w:firstLine="0"/>
              <w:jc w:val="center"/>
              <w:rPr>
                <w:lang w:val="en-US"/>
              </w:rPr>
            </w:pPr>
            <w:r>
              <w:rPr>
                <w:lang w:val="en-US"/>
              </w:rPr>
              <w:t>arrivalTrainDate</w:t>
            </w:r>
          </w:p>
          <w:p w:rsidR="007F61C6" w:rsidRDefault="007F61C6" w:rsidP="007F61C6">
            <w:pPr>
              <w:pStyle w:val="StyleText"/>
              <w:ind w:firstLine="0"/>
              <w:jc w:val="center"/>
              <w:rPr>
                <w:lang w:val="en-US"/>
              </w:rPr>
            </w:pPr>
            <w:r>
              <w:rPr>
                <w:lang w:val="en-US"/>
              </w:rPr>
              <w:t>departureTrainDate</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азвание поставщика</w:t>
            </w:r>
          </w:p>
          <w:p w:rsidR="007F61C6" w:rsidRDefault="007F61C6" w:rsidP="007F61C6">
            <w:pPr>
              <w:pStyle w:val="StyleText"/>
              <w:ind w:firstLine="0"/>
              <w:jc w:val="center"/>
            </w:pPr>
            <w:r>
              <w:t>Общее число полувагонов</w:t>
            </w:r>
          </w:p>
          <w:p w:rsidR="007F61C6" w:rsidRDefault="007F61C6" w:rsidP="007F61C6">
            <w:pPr>
              <w:pStyle w:val="StyleText"/>
              <w:ind w:firstLine="0"/>
              <w:jc w:val="center"/>
            </w:pPr>
            <w:r>
              <w:t>Дата прибытия состава</w:t>
            </w:r>
          </w:p>
          <w:p w:rsidR="007F61C6" w:rsidRDefault="007F61C6" w:rsidP="007F61C6">
            <w:pPr>
              <w:pStyle w:val="StyleText"/>
              <w:ind w:firstLine="0"/>
              <w:jc w:val="center"/>
            </w:pPr>
            <w:r>
              <w:t>Дата отправки соста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Default="007F61C6" w:rsidP="00B237C2">
            <w:pPr>
              <w:pStyle w:val="StyleText"/>
              <w:ind w:firstLine="0"/>
              <w:jc w:val="center"/>
              <w:rPr>
                <w:lang w:val="en-US"/>
              </w:rPr>
            </w:pPr>
            <w:r>
              <w:rPr>
                <w:lang w:val="en-US"/>
              </w:rPr>
              <w:t>-</w:t>
            </w:r>
          </w:p>
        </w:tc>
        <w:tc>
          <w:tcPr>
            <w:tcW w:w="2185" w:type="dxa"/>
          </w:tcPr>
          <w:p w:rsidR="007F61C6" w:rsidRDefault="007F61C6" w:rsidP="00B237C2">
            <w:pPr>
              <w:pStyle w:val="StyleText"/>
              <w:ind w:firstLine="0"/>
              <w:jc w:val="center"/>
              <w:rPr>
                <w:lang w:val="en-US"/>
              </w:rPr>
            </w:pPr>
            <w:r>
              <w:rPr>
                <w:lang w:val="en-US"/>
              </w:rPr>
              <w:t>-</w:t>
            </w:r>
          </w:p>
        </w:tc>
      </w:tr>
    </w:tbl>
    <w:p w:rsidR="0050783B" w:rsidRDefault="0050783B"/>
    <w:p w:rsidR="007F61C6" w:rsidRPr="00C218C1" w:rsidRDefault="007F61C6" w:rsidP="007F61C6">
      <w:pPr>
        <w:pStyle w:val="StyleText"/>
      </w:pPr>
      <w:r>
        <w:lastRenderedPageBreak/>
        <w:t>Продолжение таблицы 3</w:t>
      </w:r>
    </w:p>
    <w:tbl>
      <w:tblPr>
        <w:tblStyle w:val="ab"/>
        <w:tblW w:w="0" w:type="auto"/>
        <w:tblLook w:val="04A0" w:firstRow="1" w:lastRow="0" w:firstColumn="1" w:lastColumn="0" w:noHBand="0" w:noVBand="1"/>
      </w:tblPr>
      <w:tblGrid>
        <w:gridCol w:w="4253"/>
        <w:gridCol w:w="2098"/>
        <w:gridCol w:w="1543"/>
        <w:gridCol w:w="792"/>
        <w:gridCol w:w="295"/>
        <w:gridCol w:w="295"/>
        <w:gridCol w:w="295"/>
      </w:tblGrid>
      <w:tr w:rsidR="00691ED7" w:rsidTr="00B237C2">
        <w:tc>
          <w:tcPr>
            <w:tcW w:w="2152" w:type="dxa"/>
          </w:tcPr>
          <w:p w:rsidR="007F61C6" w:rsidRPr="007171D1" w:rsidRDefault="007F61C6" w:rsidP="00B237C2">
            <w:pPr>
              <w:pStyle w:val="StyleText"/>
              <w:ind w:firstLine="0"/>
              <w:jc w:val="center"/>
              <w:rPr>
                <w:lang w:val="en-US"/>
              </w:rPr>
            </w:pPr>
            <w:r>
              <w:rPr>
                <w:lang w:val="en-US"/>
              </w:rPr>
              <w:t>updateDataElementRegister</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serialNumber</w:t>
            </w:r>
          </w:p>
          <w:p w:rsidR="007F61C6" w:rsidRPr="007171D1" w:rsidRDefault="007F61C6" w:rsidP="007F61C6">
            <w:pPr>
              <w:pStyle w:val="StyleText"/>
              <w:ind w:firstLine="0"/>
              <w:jc w:val="center"/>
              <w:rPr>
                <w:lang w:val="en-US"/>
              </w:rPr>
            </w:pPr>
            <w:r>
              <w:rPr>
                <w:lang w:val="en-US"/>
              </w:rPr>
              <w:t>sD</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Порядковый номер в составе</w:t>
            </w:r>
          </w:p>
          <w:p w:rsidR="007F61C6" w:rsidRPr="007F61C6" w:rsidRDefault="007F61C6" w:rsidP="007F61C6">
            <w:pPr>
              <w:pStyle w:val="StyleText"/>
              <w:ind w:firstLine="0"/>
              <w:jc w:val="center"/>
            </w:pPr>
            <w:r>
              <w:t>Процент сыпучести вещест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hort</w:t>
            </w:r>
          </w:p>
          <w:p w:rsidR="007F61C6" w:rsidRPr="00C218C1" w:rsidRDefault="007F61C6" w:rsidP="007F61C6">
            <w:pPr>
              <w:pStyle w:val="StyleText"/>
              <w:ind w:firstLine="0"/>
              <w:jc w:val="center"/>
              <w:rPr>
                <w:lang w:val="en-US"/>
              </w:rPr>
            </w:pPr>
            <w:r>
              <w:rPr>
                <w:lang w:val="en-US"/>
              </w:rPr>
              <w:t>float</w:t>
            </w:r>
          </w:p>
        </w:tc>
        <w:tc>
          <w:tcPr>
            <w:tcW w:w="507" w:type="dxa"/>
          </w:tcPr>
          <w:p w:rsidR="007F61C6" w:rsidRPr="007171D1"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7F61C6" w:rsidRDefault="007F61C6" w:rsidP="00B237C2">
            <w:pPr>
              <w:pStyle w:val="StyleText"/>
              <w:ind w:firstLine="0"/>
              <w:jc w:val="center"/>
              <w:rPr>
                <w:lang w:val="en-US"/>
              </w:rPr>
            </w:pPr>
            <w:r>
              <w:rPr>
                <w:lang w:val="en-US"/>
              </w:rPr>
              <w:t>-</w:t>
            </w:r>
          </w:p>
        </w:tc>
      </w:tr>
      <w:tr w:rsidR="00691ED7" w:rsidTr="00B237C2">
        <w:tc>
          <w:tcPr>
            <w:tcW w:w="2152" w:type="dxa"/>
          </w:tcPr>
          <w:p w:rsidR="007F61C6" w:rsidRPr="00FF2B84" w:rsidRDefault="007F61C6" w:rsidP="00B237C2">
            <w:pPr>
              <w:pStyle w:val="StyleText"/>
              <w:ind w:firstLine="0"/>
              <w:jc w:val="center"/>
              <w:rPr>
                <w:lang w:val="en-US"/>
              </w:rPr>
            </w:pPr>
            <w:r>
              <w:rPr>
                <w:lang w:val="en-US"/>
              </w:rPr>
              <w:t>deleteDataElementWagons</w:t>
            </w:r>
          </w:p>
        </w:tc>
        <w:tc>
          <w:tcPr>
            <w:tcW w:w="1272" w:type="dxa"/>
          </w:tcPr>
          <w:p w:rsidR="007F61C6" w:rsidRPr="00FF2B84" w:rsidRDefault="00691ED7" w:rsidP="00B237C2">
            <w:pPr>
              <w:pStyle w:val="StyleText"/>
              <w:ind w:firstLine="0"/>
              <w:jc w:val="center"/>
              <w:rPr>
                <w:lang w:val="en-US"/>
              </w:rPr>
            </w:pPr>
            <w:r>
              <w:rPr>
                <w:lang w:val="en-US"/>
              </w:rPr>
              <w:t>numberWagon</w:t>
            </w:r>
          </w:p>
        </w:tc>
        <w:tc>
          <w:tcPr>
            <w:tcW w:w="1061" w:type="dxa"/>
          </w:tcPr>
          <w:p w:rsidR="007F61C6" w:rsidRPr="007F61C6" w:rsidRDefault="00691ED7" w:rsidP="00B237C2">
            <w:pPr>
              <w:pStyle w:val="StyleText"/>
              <w:ind w:firstLine="0"/>
              <w:jc w:val="center"/>
            </w:pPr>
            <w:r>
              <w:t>Номер полувагона</w:t>
            </w:r>
          </w:p>
        </w:tc>
        <w:tc>
          <w:tcPr>
            <w:tcW w:w="643" w:type="dxa"/>
          </w:tcPr>
          <w:p w:rsidR="007F61C6" w:rsidRPr="00FF2B84" w:rsidRDefault="00691ED7" w:rsidP="00B237C2">
            <w:pPr>
              <w:pStyle w:val="StyleText"/>
              <w:ind w:firstLine="0"/>
              <w:jc w:val="center"/>
              <w:rPr>
                <w:lang w:val="en-US"/>
              </w:rPr>
            </w:pPr>
            <w:r>
              <w:rPr>
                <w:lang w:val="en-US"/>
              </w:rPr>
              <w:t>int</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2F59E6" w:rsidRDefault="007F61C6"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Invoices</w:t>
            </w:r>
          </w:p>
        </w:tc>
        <w:tc>
          <w:tcPr>
            <w:tcW w:w="1272" w:type="dxa"/>
          </w:tcPr>
          <w:p w:rsidR="00691ED7" w:rsidRDefault="00691ED7" w:rsidP="00B237C2">
            <w:pPr>
              <w:pStyle w:val="StyleText"/>
              <w:ind w:firstLine="0"/>
              <w:jc w:val="center"/>
              <w:rPr>
                <w:lang w:val="en-US"/>
              </w:rPr>
            </w:pPr>
            <w:r>
              <w:rPr>
                <w:lang w:val="en-US"/>
              </w:rPr>
              <w:t>numberInvoice</w:t>
            </w:r>
          </w:p>
        </w:tc>
        <w:tc>
          <w:tcPr>
            <w:tcW w:w="1061" w:type="dxa"/>
          </w:tcPr>
          <w:p w:rsidR="00691ED7" w:rsidRDefault="00691ED7" w:rsidP="00B237C2">
            <w:pPr>
              <w:pStyle w:val="StyleText"/>
              <w:ind w:firstLine="0"/>
              <w:jc w:val="center"/>
            </w:pPr>
            <w:r>
              <w:t>Номер накладной</w:t>
            </w:r>
          </w:p>
        </w:tc>
        <w:tc>
          <w:tcPr>
            <w:tcW w:w="643" w:type="dxa"/>
          </w:tcPr>
          <w:p w:rsidR="00691ED7" w:rsidRDefault="00691ED7" w:rsidP="00B237C2">
            <w:pPr>
              <w:pStyle w:val="StyleText"/>
              <w:ind w:firstLine="0"/>
              <w:jc w:val="center"/>
              <w:rPr>
                <w:lang w:val="en-US"/>
              </w:rPr>
            </w:pPr>
            <w:r>
              <w:rPr>
                <w:lang w:val="en-US"/>
              </w:rPr>
              <w:t>String</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Regist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tc>
        <w:tc>
          <w:tcPr>
            <w:tcW w:w="643" w:type="dxa"/>
          </w:tcPr>
          <w:p w:rsidR="00691ED7" w:rsidRDefault="00691ED7" w:rsidP="00B237C2">
            <w:pPr>
              <w:pStyle w:val="StyleText"/>
              <w:ind w:firstLine="0"/>
              <w:jc w:val="center"/>
              <w:rPr>
                <w:lang w:val="en-US"/>
              </w:rPr>
            </w:pPr>
            <w:r>
              <w:rPr>
                <w:lang w:val="en-US"/>
              </w:rPr>
              <w:t>String</w:t>
            </w:r>
          </w:p>
          <w:p w:rsidR="00691ED7" w:rsidRDefault="00691ED7" w:rsidP="00B237C2">
            <w:pPr>
              <w:pStyle w:val="StyleText"/>
              <w:ind w:firstLine="0"/>
              <w:jc w:val="center"/>
              <w:rPr>
                <w:lang w:val="en-US"/>
              </w:rPr>
            </w:pPr>
            <w:r>
              <w:rPr>
                <w:lang w:val="en-US"/>
              </w:rPr>
              <w:t>int</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updateDataElementRegisterActualNumb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p w:rsidR="00691ED7" w:rsidRDefault="00691ED7" w:rsidP="00B237C2">
            <w:pPr>
              <w:pStyle w:val="StyleText"/>
              <w:ind w:firstLine="0"/>
              <w:jc w:val="center"/>
              <w:rPr>
                <w:lang w:val="en-US"/>
              </w:rPr>
            </w:pPr>
            <w:r>
              <w:rPr>
                <w:lang w:val="en-US"/>
              </w:rPr>
              <w:t>actualSerialNumber</w:t>
            </w:r>
          </w:p>
          <w:p w:rsidR="00691ED7" w:rsidRDefault="00691ED7" w:rsidP="00B237C2">
            <w:pPr>
              <w:pStyle w:val="StyleText"/>
              <w:ind w:firstLine="0"/>
              <w:jc w:val="center"/>
              <w:rPr>
                <w:lang w:val="en-US"/>
              </w:rPr>
            </w:pP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p w:rsidR="00691ED7" w:rsidRDefault="00691ED7" w:rsidP="00B237C2">
            <w:pPr>
              <w:pStyle w:val="StyleText"/>
              <w:ind w:firstLine="0"/>
              <w:jc w:val="center"/>
            </w:pPr>
            <w:r>
              <w:t>Фактический порядковый номер полувагона в составе</w:t>
            </w:r>
          </w:p>
        </w:tc>
        <w:tc>
          <w:tcPr>
            <w:tcW w:w="643" w:type="dxa"/>
          </w:tcPr>
          <w:p w:rsidR="00691ED7" w:rsidRDefault="00FE4313" w:rsidP="00B237C2">
            <w:pPr>
              <w:pStyle w:val="StyleText"/>
              <w:ind w:firstLine="0"/>
              <w:jc w:val="center"/>
              <w:rPr>
                <w:lang w:val="en-US"/>
              </w:rPr>
            </w:pPr>
            <w:r>
              <w:rPr>
                <w:lang w:val="en-US"/>
              </w:rPr>
              <w:t>String</w:t>
            </w:r>
          </w:p>
          <w:p w:rsidR="00FE4313" w:rsidRDefault="00FE4313" w:rsidP="00B237C2">
            <w:pPr>
              <w:pStyle w:val="StyleText"/>
              <w:ind w:firstLine="0"/>
              <w:jc w:val="center"/>
              <w:rPr>
                <w:lang w:val="en-US"/>
              </w:rPr>
            </w:pPr>
            <w:r>
              <w:rPr>
                <w:lang w:val="en-US"/>
              </w:rPr>
              <w:t>Int</w:t>
            </w:r>
          </w:p>
          <w:p w:rsidR="00FE4313" w:rsidRPr="00FE4313" w:rsidRDefault="00FE4313" w:rsidP="00B237C2">
            <w:pPr>
              <w:pStyle w:val="StyleText"/>
              <w:ind w:firstLine="0"/>
              <w:jc w:val="center"/>
              <w:rPr>
                <w:lang w:val="en-US"/>
              </w:rPr>
            </w:pPr>
            <w:r>
              <w:rPr>
                <w:lang w:val="en-US"/>
              </w:rPr>
              <w:t>short</w:t>
            </w:r>
          </w:p>
        </w:tc>
        <w:tc>
          <w:tcPr>
            <w:tcW w:w="507" w:type="dxa"/>
          </w:tcPr>
          <w:p w:rsidR="00691ED7" w:rsidRPr="00FE4313" w:rsidRDefault="00FE4313" w:rsidP="00B237C2">
            <w:pPr>
              <w:pStyle w:val="StyleText"/>
              <w:ind w:firstLine="0"/>
              <w:jc w:val="center"/>
              <w:rPr>
                <w:lang w:val="en-US"/>
              </w:rPr>
            </w:pPr>
            <w:r>
              <w:rPr>
                <w:lang w:val="en-US"/>
              </w:rPr>
              <w:t>-</w:t>
            </w:r>
          </w:p>
        </w:tc>
        <w:tc>
          <w:tcPr>
            <w:tcW w:w="1751" w:type="dxa"/>
          </w:tcPr>
          <w:p w:rsidR="00691ED7" w:rsidRPr="00FE4313" w:rsidRDefault="00FE4313" w:rsidP="00B237C2">
            <w:pPr>
              <w:pStyle w:val="StyleText"/>
              <w:ind w:firstLine="0"/>
              <w:jc w:val="center"/>
              <w:rPr>
                <w:lang w:val="en-US"/>
              </w:rPr>
            </w:pPr>
            <w:r>
              <w:rPr>
                <w:lang w:val="en-US"/>
              </w:rPr>
              <w:t>-</w:t>
            </w:r>
          </w:p>
        </w:tc>
        <w:tc>
          <w:tcPr>
            <w:tcW w:w="2185" w:type="dxa"/>
          </w:tcPr>
          <w:p w:rsidR="00691ED7" w:rsidRPr="00FE4313" w:rsidRDefault="00FE4313" w:rsidP="00B237C2">
            <w:pPr>
              <w:pStyle w:val="StyleText"/>
              <w:ind w:firstLine="0"/>
              <w:jc w:val="center"/>
              <w:rPr>
                <w:lang w:val="en-US"/>
              </w:rPr>
            </w:pPr>
            <w:r>
              <w:rPr>
                <w:lang w:val="en-US"/>
              </w:rPr>
              <w:t>-</w:t>
            </w:r>
          </w:p>
        </w:tc>
      </w:tr>
    </w:tbl>
    <w:p w:rsidR="001D7675" w:rsidRDefault="001D7675">
      <w:r>
        <w:br w:type="page"/>
      </w:r>
    </w:p>
    <w:p w:rsidR="001D7675" w:rsidRPr="001D7675" w:rsidRDefault="001D7675" w:rsidP="001D7675">
      <w:pPr>
        <w:pStyle w:val="StyleText"/>
      </w:pPr>
      <w:r>
        <w:lastRenderedPageBreak/>
        <w:t>Таблица 4 – Таблица спецификации</w:t>
      </w:r>
      <w:r w:rsidRPr="001D7675">
        <w:t xml:space="preserve"> </w:t>
      </w:r>
      <w:r>
        <w:t xml:space="preserve">методов для класса </w:t>
      </w:r>
      <w:r>
        <w:rPr>
          <w:lang w:val="en-US"/>
        </w:rPr>
        <w:t>MainController</w:t>
      </w:r>
    </w:p>
    <w:tbl>
      <w:tblPr>
        <w:tblStyle w:val="ab"/>
        <w:tblW w:w="0" w:type="auto"/>
        <w:tblLook w:val="04A0" w:firstRow="1" w:lastRow="0" w:firstColumn="1" w:lastColumn="0" w:noHBand="0" w:noVBand="1"/>
      </w:tblPr>
      <w:tblGrid>
        <w:gridCol w:w="2029"/>
        <w:gridCol w:w="1078"/>
        <w:gridCol w:w="1452"/>
        <w:gridCol w:w="1617"/>
        <w:gridCol w:w="953"/>
        <w:gridCol w:w="993"/>
        <w:gridCol w:w="1449"/>
      </w:tblGrid>
      <w:tr w:rsidR="00661189" w:rsidTr="001D7675">
        <w:tc>
          <w:tcPr>
            <w:tcW w:w="1758" w:type="dxa"/>
          </w:tcPr>
          <w:p w:rsidR="001D7675" w:rsidRPr="00D97BC8" w:rsidRDefault="001D7675" w:rsidP="00B237C2">
            <w:pPr>
              <w:pStyle w:val="StyleText"/>
              <w:ind w:firstLine="0"/>
              <w:jc w:val="center"/>
              <w:rPr>
                <w:b/>
              </w:rPr>
            </w:pPr>
            <w:r w:rsidRPr="00D97BC8">
              <w:rPr>
                <w:b/>
              </w:rPr>
              <w:t>Название</w:t>
            </w:r>
          </w:p>
        </w:tc>
        <w:tc>
          <w:tcPr>
            <w:tcW w:w="1110" w:type="dxa"/>
          </w:tcPr>
          <w:p w:rsidR="001D7675" w:rsidRPr="00D97BC8" w:rsidRDefault="001D7675" w:rsidP="00B237C2">
            <w:pPr>
              <w:pStyle w:val="StyleText"/>
              <w:ind w:firstLine="0"/>
              <w:jc w:val="center"/>
              <w:rPr>
                <w:b/>
              </w:rPr>
            </w:pPr>
            <w:r w:rsidRPr="00D97BC8">
              <w:rPr>
                <w:b/>
              </w:rPr>
              <w:t>Входные параметры</w:t>
            </w:r>
          </w:p>
        </w:tc>
        <w:tc>
          <w:tcPr>
            <w:tcW w:w="1194" w:type="dxa"/>
          </w:tcPr>
          <w:p w:rsidR="001D7675" w:rsidRPr="00D97BC8" w:rsidRDefault="001D7675" w:rsidP="00B237C2">
            <w:pPr>
              <w:pStyle w:val="StyleText"/>
              <w:ind w:firstLine="0"/>
              <w:jc w:val="center"/>
              <w:rPr>
                <w:b/>
              </w:rPr>
            </w:pPr>
            <w:r w:rsidRPr="00D97BC8">
              <w:rPr>
                <w:b/>
              </w:rPr>
              <w:t>Назначение</w:t>
            </w:r>
          </w:p>
        </w:tc>
        <w:tc>
          <w:tcPr>
            <w:tcW w:w="2421" w:type="dxa"/>
          </w:tcPr>
          <w:p w:rsidR="001D7675" w:rsidRPr="00D97BC8" w:rsidRDefault="001D7675" w:rsidP="00B237C2">
            <w:pPr>
              <w:pStyle w:val="StyleText"/>
              <w:ind w:firstLine="0"/>
              <w:jc w:val="center"/>
              <w:rPr>
                <w:b/>
              </w:rPr>
            </w:pPr>
            <w:r w:rsidRPr="00D97BC8">
              <w:rPr>
                <w:b/>
              </w:rPr>
              <w:t>Тип данных</w:t>
            </w:r>
          </w:p>
        </w:tc>
        <w:tc>
          <w:tcPr>
            <w:tcW w:w="1110" w:type="dxa"/>
          </w:tcPr>
          <w:p w:rsidR="001D7675" w:rsidRPr="00D97BC8" w:rsidRDefault="001D7675" w:rsidP="00B237C2">
            <w:pPr>
              <w:pStyle w:val="StyleText"/>
              <w:ind w:firstLine="0"/>
              <w:jc w:val="center"/>
              <w:rPr>
                <w:b/>
              </w:rPr>
            </w:pPr>
            <w:r w:rsidRPr="00D97BC8">
              <w:rPr>
                <w:b/>
              </w:rPr>
              <w:t>Выходные параметры</w:t>
            </w:r>
          </w:p>
        </w:tc>
        <w:tc>
          <w:tcPr>
            <w:tcW w:w="1158" w:type="dxa"/>
          </w:tcPr>
          <w:p w:rsidR="001D7675" w:rsidRPr="00D97BC8" w:rsidRDefault="001D7675" w:rsidP="00B237C2">
            <w:pPr>
              <w:pStyle w:val="StyleText"/>
              <w:ind w:firstLine="0"/>
              <w:jc w:val="center"/>
              <w:rPr>
                <w:b/>
              </w:rPr>
            </w:pPr>
            <w:r w:rsidRPr="00D97BC8">
              <w:rPr>
                <w:b/>
              </w:rPr>
              <w:t>Назначение</w:t>
            </w:r>
          </w:p>
        </w:tc>
        <w:tc>
          <w:tcPr>
            <w:tcW w:w="820" w:type="dxa"/>
          </w:tcPr>
          <w:p w:rsidR="001D7675" w:rsidRPr="00D97BC8" w:rsidRDefault="001D7675" w:rsidP="00B237C2">
            <w:pPr>
              <w:pStyle w:val="StyleText"/>
              <w:ind w:firstLine="0"/>
              <w:jc w:val="center"/>
              <w:rPr>
                <w:b/>
              </w:rPr>
            </w:pPr>
            <w:r w:rsidRPr="00D97BC8">
              <w:rPr>
                <w:b/>
              </w:rPr>
              <w:t>Тип данных</w:t>
            </w:r>
          </w:p>
        </w:tc>
      </w:tr>
      <w:tr w:rsidR="00661189" w:rsidTr="001D7675">
        <w:tc>
          <w:tcPr>
            <w:tcW w:w="1758" w:type="dxa"/>
          </w:tcPr>
          <w:p w:rsidR="001D7675" w:rsidRDefault="00B237C2" w:rsidP="00B237C2">
            <w:pPr>
              <w:pStyle w:val="StyleText"/>
              <w:ind w:firstLine="0"/>
              <w:jc w:val="center"/>
              <w:rPr>
                <w:lang w:val="en-US"/>
              </w:rPr>
            </w:pPr>
            <w:r>
              <w:rPr>
                <w:lang w:val="en-US"/>
              </w:rPr>
              <w:t>MainController</w:t>
            </w:r>
          </w:p>
        </w:tc>
        <w:tc>
          <w:tcPr>
            <w:tcW w:w="1110" w:type="dxa"/>
          </w:tcPr>
          <w:p w:rsidR="001D7675" w:rsidRDefault="00B237C2" w:rsidP="00B237C2">
            <w:pPr>
              <w:pStyle w:val="StyleText"/>
              <w:ind w:firstLine="0"/>
              <w:jc w:val="center"/>
              <w:rPr>
                <w:lang w:val="en-US"/>
              </w:rPr>
            </w:pPr>
            <w:r>
              <w:rPr>
                <w:lang w:val="en-US"/>
              </w:rPr>
              <w:t>element</w:t>
            </w:r>
          </w:p>
        </w:tc>
        <w:tc>
          <w:tcPr>
            <w:tcW w:w="1194" w:type="dxa"/>
          </w:tcPr>
          <w:p w:rsidR="001D7675" w:rsidRPr="00B237C2" w:rsidRDefault="00B237C2" w:rsidP="00B237C2">
            <w:pPr>
              <w:pStyle w:val="StyleText"/>
              <w:ind w:firstLine="0"/>
              <w:jc w:val="center"/>
            </w:pPr>
            <w:r>
              <w:t>Экземпляр объекта сервиса</w:t>
            </w:r>
            <w:r w:rsidRPr="00B237C2">
              <w:t xml:space="preserve">, </w:t>
            </w:r>
            <w:r>
              <w:t xml:space="preserve">обеспечивающее возможность взаимодействовать с базой данных посредством использования интерфейса </w:t>
            </w:r>
            <w:r>
              <w:rPr>
                <w:lang w:val="en-US"/>
              </w:rPr>
              <w:t>DAO</w:t>
            </w:r>
          </w:p>
        </w:tc>
        <w:tc>
          <w:tcPr>
            <w:tcW w:w="2421" w:type="dxa"/>
          </w:tcPr>
          <w:p w:rsidR="001D7675" w:rsidRPr="00B237C2" w:rsidRDefault="00B237C2" w:rsidP="00B237C2">
            <w:pPr>
              <w:pStyle w:val="StyleText"/>
              <w:ind w:firstLine="0"/>
              <w:jc w:val="center"/>
              <w:rPr>
                <w:lang w:val="en-US"/>
              </w:rPr>
            </w:pPr>
            <w:r>
              <w:rPr>
                <w:lang w:val="en-US"/>
              </w:rPr>
              <w:t>DataElemenService</w:t>
            </w:r>
          </w:p>
        </w:tc>
        <w:tc>
          <w:tcPr>
            <w:tcW w:w="1110" w:type="dxa"/>
          </w:tcPr>
          <w:p w:rsidR="001D7675" w:rsidRPr="00B237C2" w:rsidRDefault="00B237C2" w:rsidP="00B237C2">
            <w:pPr>
              <w:pStyle w:val="StyleText"/>
              <w:ind w:firstLine="0"/>
              <w:jc w:val="center"/>
              <w:rPr>
                <w:lang w:val="en-US"/>
              </w:rPr>
            </w:pPr>
            <w:r>
              <w:rPr>
                <w:lang w:val="en-US"/>
              </w:rPr>
              <w:t>-</w:t>
            </w:r>
          </w:p>
        </w:tc>
        <w:tc>
          <w:tcPr>
            <w:tcW w:w="1158" w:type="dxa"/>
          </w:tcPr>
          <w:p w:rsidR="001D7675" w:rsidRPr="00B237C2" w:rsidRDefault="00B237C2" w:rsidP="00B237C2">
            <w:pPr>
              <w:pStyle w:val="StyleText"/>
              <w:ind w:firstLine="0"/>
              <w:jc w:val="center"/>
              <w:rPr>
                <w:lang w:val="en-US"/>
              </w:rPr>
            </w:pPr>
            <w:r>
              <w:rPr>
                <w:lang w:val="en-US"/>
              </w:rPr>
              <w:t>-</w:t>
            </w:r>
          </w:p>
        </w:tc>
        <w:tc>
          <w:tcPr>
            <w:tcW w:w="820" w:type="dxa"/>
          </w:tcPr>
          <w:p w:rsidR="001D7675" w:rsidRPr="00B237C2" w:rsidRDefault="00B237C2" w:rsidP="00B237C2">
            <w:pPr>
              <w:pStyle w:val="StyleText"/>
              <w:ind w:firstLine="0"/>
              <w:jc w:val="center"/>
              <w:rPr>
                <w:lang w:val="en-US"/>
              </w:rPr>
            </w:pPr>
            <w:r>
              <w:rPr>
                <w:lang w:val="en-US"/>
              </w:rPr>
              <w:t>-</w:t>
            </w:r>
          </w:p>
        </w:tc>
      </w:tr>
      <w:tr w:rsidR="00661189" w:rsidTr="001D7675">
        <w:tc>
          <w:tcPr>
            <w:tcW w:w="1758" w:type="dxa"/>
          </w:tcPr>
          <w:p w:rsidR="001D7675" w:rsidRPr="00B237C2" w:rsidRDefault="00B237C2" w:rsidP="00B237C2">
            <w:pPr>
              <w:pStyle w:val="StyleText"/>
              <w:ind w:firstLine="0"/>
              <w:jc w:val="center"/>
              <w:rPr>
                <w:lang w:val="en-US"/>
              </w:rPr>
            </w:pPr>
            <w:r>
              <w:rPr>
                <w:lang w:val="en-US"/>
              </w:rPr>
              <w:t>updateMaxSizeNumberWagon</w:t>
            </w:r>
          </w:p>
        </w:tc>
        <w:tc>
          <w:tcPr>
            <w:tcW w:w="1110" w:type="dxa"/>
          </w:tcPr>
          <w:p w:rsidR="001D7675" w:rsidRPr="00B237C2" w:rsidRDefault="00B237C2" w:rsidP="00B237C2">
            <w:pPr>
              <w:pStyle w:val="StyleText"/>
              <w:ind w:firstLine="0"/>
              <w:jc w:val="center"/>
              <w:rPr>
                <w:lang w:val="en-US"/>
              </w:rPr>
            </w:pPr>
            <w:r>
              <w:rPr>
                <w:lang w:val="en-US"/>
              </w:rPr>
              <w:t>request</w:t>
            </w:r>
          </w:p>
        </w:tc>
        <w:tc>
          <w:tcPr>
            <w:tcW w:w="1194" w:type="dxa"/>
          </w:tcPr>
          <w:p w:rsidR="001D7675" w:rsidRP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 xml:space="preserve">длину номера полувагона </w:t>
            </w:r>
          </w:p>
        </w:tc>
        <w:tc>
          <w:tcPr>
            <w:tcW w:w="2421" w:type="dxa"/>
          </w:tcPr>
          <w:p w:rsidR="001D7675" w:rsidRPr="00B237C2" w:rsidRDefault="00B237C2" w:rsidP="00B237C2">
            <w:pPr>
              <w:pStyle w:val="StyleText"/>
              <w:ind w:firstLine="0"/>
              <w:jc w:val="center"/>
              <w:rPr>
                <w:lang w:val="en-US"/>
              </w:rPr>
            </w:pPr>
            <w:r>
              <w:rPr>
                <w:lang w:val="en-US"/>
              </w:rPr>
              <w:t>SizeNumberWagon</w:t>
            </w:r>
          </w:p>
        </w:tc>
        <w:tc>
          <w:tcPr>
            <w:tcW w:w="1110" w:type="dxa"/>
          </w:tcPr>
          <w:p w:rsidR="001D7675" w:rsidRPr="00B237C2" w:rsidRDefault="00B237C2" w:rsidP="00B237C2">
            <w:pPr>
              <w:pStyle w:val="StyleText"/>
              <w:ind w:firstLine="0"/>
              <w:jc w:val="center"/>
            </w:pPr>
            <w:r>
              <w:t>-</w:t>
            </w:r>
          </w:p>
        </w:tc>
        <w:tc>
          <w:tcPr>
            <w:tcW w:w="1158" w:type="dxa"/>
          </w:tcPr>
          <w:p w:rsidR="001D7675" w:rsidRPr="00B237C2" w:rsidRDefault="00B237C2" w:rsidP="00B237C2">
            <w:pPr>
              <w:pStyle w:val="StyleText"/>
              <w:ind w:firstLine="0"/>
              <w:jc w:val="center"/>
            </w:pPr>
            <w:r>
              <w:t>-</w:t>
            </w:r>
          </w:p>
        </w:tc>
        <w:tc>
          <w:tcPr>
            <w:tcW w:w="820" w:type="dxa"/>
          </w:tcPr>
          <w:p w:rsidR="001D7675" w:rsidRPr="00B237C2" w:rsidRDefault="00B237C2" w:rsidP="00B237C2">
            <w:pPr>
              <w:pStyle w:val="StyleText"/>
              <w:ind w:firstLine="0"/>
              <w:jc w:val="center"/>
            </w:pPr>
            <w:r>
              <w:t>-</w:t>
            </w:r>
          </w:p>
        </w:tc>
      </w:tr>
      <w:tr w:rsidR="00661189" w:rsidTr="001D7675">
        <w:tc>
          <w:tcPr>
            <w:tcW w:w="1758" w:type="dxa"/>
          </w:tcPr>
          <w:p w:rsidR="00B237C2" w:rsidRPr="00B237C2" w:rsidRDefault="00B237C2" w:rsidP="00B237C2">
            <w:pPr>
              <w:pStyle w:val="StyleText"/>
              <w:ind w:firstLine="0"/>
              <w:jc w:val="center"/>
              <w:rPr>
                <w:lang w:val="en-US"/>
              </w:rPr>
            </w:pPr>
            <w:r>
              <w:rPr>
                <w:lang w:val="en-US"/>
              </w:rPr>
              <w:t>updateMaxSizeNumberInvoice</w:t>
            </w:r>
          </w:p>
        </w:tc>
        <w:tc>
          <w:tcPr>
            <w:tcW w:w="1110" w:type="dxa"/>
          </w:tcPr>
          <w:p w:rsidR="00B237C2" w:rsidRPr="00B237C2" w:rsidRDefault="00B237C2" w:rsidP="00B237C2">
            <w:pPr>
              <w:pStyle w:val="StyleText"/>
              <w:ind w:firstLine="0"/>
              <w:jc w:val="center"/>
              <w:rPr>
                <w:lang w:val="en-US"/>
              </w:rPr>
            </w:pPr>
            <w:r>
              <w:rPr>
                <w:lang w:val="en-US"/>
              </w:rPr>
              <w:t>request</w:t>
            </w:r>
          </w:p>
        </w:tc>
        <w:tc>
          <w:tcPr>
            <w:tcW w:w="1194" w:type="dxa"/>
          </w:tcPr>
          <w:p w:rsid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длину номера накладной</w:t>
            </w:r>
          </w:p>
        </w:tc>
        <w:tc>
          <w:tcPr>
            <w:tcW w:w="2421" w:type="dxa"/>
          </w:tcPr>
          <w:p w:rsidR="00B237C2" w:rsidRPr="00B237C2" w:rsidRDefault="00B237C2" w:rsidP="00B237C2">
            <w:pPr>
              <w:pStyle w:val="StyleText"/>
              <w:ind w:firstLine="0"/>
              <w:jc w:val="center"/>
              <w:rPr>
                <w:lang w:val="en-US"/>
              </w:rPr>
            </w:pPr>
            <w:r>
              <w:rPr>
                <w:lang w:val="en-US"/>
              </w:rPr>
              <w:t>SizeMinNumberInvoice</w:t>
            </w:r>
          </w:p>
        </w:tc>
        <w:tc>
          <w:tcPr>
            <w:tcW w:w="1110" w:type="dxa"/>
          </w:tcPr>
          <w:p w:rsidR="00B237C2" w:rsidRPr="00B237C2" w:rsidRDefault="00B237C2" w:rsidP="00B237C2">
            <w:pPr>
              <w:pStyle w:val="StyleText"/>
              <w:ind w:firstLine="0"/>
              <w:jc w:val="center"/>
              <w:rPr>
                <w:lang w:val="en-US"/>
              </w:rPr>
            </w:pPr>
            <w:r>
              <w:rPr>
                <w:lang w:val="en-US"/>
              </w:rPr>
              <w:t>-</w:t>
            </w:r>
          </w:p>
        </w:tc>
        <w:tc>
          <w:tcPr>
            <w:tcW w:w="1158" w:type="dxa"/>
          </w:tcPr>
          <w:p w:rsidR="00B237C2" w:rsidRPr="00B237C2" w:rsidRDefault="00B237C2" w:rsidP="00B237C2">
            <w:pPr>
              <w:pStyle w:val="StyleText"/>
              <w:ind w:firstLine="0"/>
              <w:jc w:val="center"/>
              <w:rPr>
                <w:lang w:val="en-US"/>
              </w:rPr>
            </w:pPr>
            <w:r>
              <w:rPr>
                <w:lang w:val="en-US"/>
              </w:rPr>
              <w:t>-</w:t>
            </w:r>
          </w:p>
        </w:tc>
        <w:tc>
          <w:tcPr>
            <w:tcW w:w="820" w:type="dxa"/>
          </w:tcPr>
          <w:p w:rsidR="00B237C2" w:rsidRPr="00B237C2" w:rsidRDefault="00B237C2" w:rsidP="00B237C2">
            <w:pPr>
              <w:pStyle w:val="StyleText"/>
              <w:ind w:firstLine="0"/>
              <w:jc w:val="center"/>
              <w:rPr>
                <w:lang w:val="en-US"/>
              </w:rPr>
            </w:pPr>
            <w:r>
              <w:rPr>
                <w:lang w:val="en-US"/>
              </w:rPr>
              <w:t>-</w:t>
            </w:r>
          </w:p>
        </w:tc>
      </w:tr>
      <w:tr w:rsidR="00661189" w:rsidTr="001D7675">
        <w:tc>
          <w:tcPr>
            <w:tcW w:w="1758" w:type="dxa"/>
          </w:tcPr>
          <w:p w:rsidR="00B237C2" w:rsidRPr="00661189" w:rsidRDefault="00661189" w:rsidP="00B237C2">
            <w:pPr>
              <w:pStyle w:val="StyleText"/>
              <w:ind w:firstLine="0"/>
              <w:jc w:val="center"/>
              <w:rPr>
                <w:lang w:val="en-US"/>
              </w:rPr>
            </w:pPr>
            <w:r>
              <w:rPr>
                <w:lang w:val="en-US"/>
              </w:rPr>
              <w:t>getDataElementWagons</w:t>
            </w:r>
          </w:p>
        </w:tc>
        <w:tc>
          <w:tcPr>
            <w:tcW w:w="1110" w:type="dxa"/>
          </w:tcPr>
          <w:p w:rsidR="00B237C2" w:rsidRPr="00661189" w:rsidRDefault="00661189" w:rsidP="00B237C2">
            <w:pPr>
              <w:pStyle w:val="StyleText"/>
              <w:ind w:firstLine="0"/>
              <w:jc w:val="center"/>
              <w:rPr>
                <w:lang w:val="en-US"/>
              </w:rPr>
            </w:pPr>
            <w:r>
              <w:rPr>
                <w:lang w:val="en-US"/>
              </w:rPr>
              <w:t>numberWagon</w:t>
            </w:r>
          </w:p>
        </w:tc>
        <w:tc>
          <w:tcPr>
            <w:tcW w:w="1194" w:type="dxa"/>
          </w:tcPr>
          <w:p w:rsidR="00B237C2" w:rsidRDefault="00661189" w:rsidP="00B237C2">
            <w:pPr>
              <w:pStyle w:val="StyleText"/>
              <w:ind w:firstLine="0"/>
              <w:jc w:val="center"/>
            </w:pPr>
            <w:r>
              <w:t>Номер полувагона</w:t>
            </w:r>
          </w:p>
        </w:tc>
        <w:tc>
          <w:tcPr>
            <w:tcW w:w="2421" w:type="dxa"/>
          </w:tcPr>
          <w:p w:rsidR="00B237C2" w:rsidRPr="00661189" w:rsidRDefault="00661189" w:rsidP="00B237C2">
            <w:pPr>
              <w:pStyle w:val="StyleText"/>
              <w:ind w:firstLine="0"/>
              <w:jc w:val="center"/>
              <w:rPr>
                <w:lang w:val="en-US"/>
              </w:rPr>
            </w:pPr>
            <w:r>
              <w:rPr>
                <w:lang w:val="en-US"/>
              </w:rPr>
              <w:t>int</w:t>
            </w:r>
          </w:p>
        </w:tc>
        <w:tc>
          <w:tcPr>
            <w:tcW w:w="1110" w:type="dxa"/>
          </w:tcPr>
          <w:p w:rsidR="00B237C2" w:rsidRPr="00661189" w:rsidRDefault="00661189" w:rsidP="00B237C2">
            <w:pPr>
              <w:pStyle w:val="StyleText"/>
              <w:ind w:firstLine="0"/>
              <w:jc w:val="center"/>
              <w:rPr>
                <w:lang w:val="en-US"/>
              </w:rPr>
            </w:pPr>
            <w:r>
              <w:rPr>
                <w:lang w:val="en-US"/>
              </w:rPr>
              <w:t>data</w:t>
            </w:r>
          </w:p>
        </w:tc>
        <w:tc>
          <w:tcPr>
            <w:tcW w:w="1158" w:type="dxa"/>
          </w:tcPr>
          <w:p w:rsidR="00B237C2" w:rsidRPr="00661189" w:rsidRDefault="00661189" w:rsidP="00B237C2">
            <w:pPr>
              <w:pStyle w:val="StyleText"/>
              <w:ind w:firstLine="0"/>
              <w:jc w:val="center"/>
            </w:pPr>
            <w:r>
              <w:t>Данные полувагона</w:t>
            </w:r>
          </w:p>
        </w:tc>
        <w:tc>
          <w:tcPr>
            <w:tcW w:w="820" w:type="dxa"/>
          </w:tcPr>
          <w:p w:rsidR="00B237C2" w:rsidRPr="00661189" w:rsidRDefault="00661189" w:rsidP="00B237C2">
            <w:pPr>
              <w:pStyle w:val="StyleText"/>
              <w:ind w:firstLine="0"/>
              <w:jc w:val="center"/>
              <w:rPr>
                <w:lang w:val="en-US"/>
              </w:rPr>
            </w:pPr>
            <w:r>
              <w:rPr>
                <w:lang w:val="en-US"/>
              </w:rPr>
              <w:t>DataElementWagons</w:t>
            </w:r>
          </w:p>
        </w:tc>
      </w:tr>
    </w:tbl>
    <w:p w:rsidR="001D7675"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765"/>
        <w:gridCol w:w="1056"/>
        <w:gridCol w:w="1398"/>
        <w:gridCol w:w="2157"/>
        <w:gridCol w:w="447"/>
        <w:gridCol w:w="981"/>
        <w:gridCol w:w="1767"/>
      </w:tblGrid>
      <w:tr w:rsidR="00661189" w:rsidRPr="00B237C2" w:rsidTr="00661189">
        <w:tc>
          <w:tcPr>
            <w:tcW w:w="3104" w:type="dxa"/>
          </w:tcPr>
          <w:p w:rsidR="00661189" w:rsidRDefault="00661189" w:rsidP="00C900E4">
            <w:pPr>
              <w:pStyle w:val="StyleText"/>
              <w:ind w:firstLine="0"/>
              <w:jc w:val="center"/>
              <w:rPr>
                <w:lang w:val="en-US"/>
              </w:rPr>
            </w:pPr>
            <w:r>
              <w:rPr>
                <w:lang w:val="en-US"/>
              </w:rPr>
              <w:t>getDataElementWagonsA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Информация обо всех полувагонах</w:t>
            </w:r>
          </w:p>
        </w:tc>
        <w:tc>
          <w:tcPr>
            <w:tcW w:w="294" w:type="dxa"/>
          </w:tcPr>
          <w:p w:rsidR="00661189" w:rsidRPr="00B237C2" w:rsidRDefault="00661189" w:rsidP="00C900E4">
            <w:pPr>
              <w:pStyle w:val="StyleText"/>
              <w:ind w:firstLine="0"/>
              <w:jc w:val="center"/>
              <w:rPr>
                <w:lang w:val="en-US"/>
              </w:rPr>
            </w:pPr>
            <w:r>
              <w:rPr>
                <w:lang w:val="en-US"/>
              </w:rPr>
              <w:t>List&lt;DataElementWagons&g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insertDataElementWagon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agon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upda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B237C2"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dele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r w:rsidRPr="00661189">
              <w:t xml:space="preserve">, </w:t>
            </w:r>
            <w:r>
              <w:t>который нужно удалить</w:t>
            </w:r>
          </w:p>
        </w:tc>
        <w:tc>
          <w:tcPr>
            <w:tcW w:w="2450" w:type="dxa"/>
          </w:tcPr>
          <w:p w:rsidR="00661189" w:rsidRPr="00661189" w:rsidRDefault="00661189" w:rsidP="00C900E4">
            <w:pPr>
              <w:pStyle w:val="StyleText"/>
              <w:ind w:firstLine="0"/>
              <w:jc w:val="center"/>
              <w:rPr>
                <w:lang w:val="en-US"/>
              </w:rPr>
            </w:pPr>
            <w:r>
              <w:rPr>
                <w:lang w:val="en-US"/>
              </w:rPr>
              <w:t>DataElementRequestDelete</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getDataElementInvoices</w:t>
            </w:r>
          </w:p>
        </w:tc>
        <w:tc>
          <w:tcPr>
            <w:tcW w:w="948" w:type="dxa"/>
          </w:tcPr>
          <w:p w:rsidR="00661189" w:rsidRDefault="00661189" w:rsidP="00C900E4">
            <w:pPr>
              <w:pStyle w:val="StyleText"/>
              <w:ind w:firstLine="0"/>
              <w:jc w:val="center"/>
              <w:rPr>
                <w:lang w:val="en-US"/>
              </w:rPr>
            </w:pPr>
            <w:r>
              <w:rPr>
                <w:lang w:val="en-US"/>
              </w:rPr>
              <w:t>numberInvoice</w:t>
            </w:r>
          </w:p>
        </w:tc>
        <w:tc>
          <w:tcPr>
            <w:tcW w:w="2187" w:type="dxa"/>
          </w:tcPr>
          <w:p w:rsidR="00661189" w:rsidRDefault="00661189" w:rsidP="00C900E4">
            <w:pPr>
              <w:pStyle w:val="StyleText"/>
              <w:ind w:firstLine="0"/>
              <w:jc w:val="center"/>
            </w:pPr>
            <w:r>
              <w:t>Номер накладной</w:t>
            </w:r>
          </w:p>
        </w:tc>
        <w:tc>
          <w:tcPr>
            <w:tcW w:w="2450" w:type="dxa"/>
          </w:tcPr>
          <w:p w:rsidR="00661189" w:rsidRDefault="00661189" w:rsidP="00C900E4">
            <w:pPr>
              <w:pStyle w:val="StyleText"/>
              <w:ind w:firstLine="0"/>
              <w:jc w:val="center"/>
              <w:rPr>
                <w:lang w:val="en-US"/>
              </w:rPr>
            </w:pPr>
            <w:r>
              <w:rPr>
                <w:lang w:val="en-US"/>
              </w:rPr>
              <w:t>String</w:t>
            </w:r>
          </w:p>
        </w:tc>
        <w:tc>
          <w:tcPr>
            <w:tcW w:w="294" w:type="dxa"/>
          </w:tcPr>
          <w:p w:rsidR="00661189"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Данные накладной</w:t>
            </w:r>
          </w:p>
        </w:tc>
        <w:tc>
          <w:tcPr>
            <w:tcW w:w="294" w:type="dxa"/>
          </w:tcPr>
          <w:p w:rsidR="00661189" w:rsidRPr="00661189" w:rsidRDefault="00661189" w:rsidP="00C900E4">
            <w:pPr>
              <w:pStyle w:val="StyleText"/>
              <w:ind w:firstLine="0"/>
              <w:jc w:val="center"/>
              <w:rPr>
                <w:lang w:val="en-US"/>
              </w:rPr>
            </w:pPr>
            <w:r>
              <w:rPr>
                <w:lang w:val="en-US"/>
              </w:rPr>
              <w:t>DataElementInvoices</w:t>
            </w:r>
          </w:p>
        </w:tc>
      </w:tr>
    </w:tbl>
    <w:p w:rsidR="00AD77D5" w:rsidRDefault="00AD77D5">
      <w:r>
        <w:br w:type="page"/>
      </w:r>
    </w:p>
    <w:p w:rsidR="00661189"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863"/>
        <w:gridCol w:w="634"/>
        <w:gridCol w:w="1449"/>
        <w:gridCol w:w="2305"/>
        <w:gridCol w:w="457"/>
        <w:gridCol w:w="1014"/>
        <w:gridCol w:w="1849"/>
      </w:tblGrid>
      <w:tr w:rsidR="00F622AC" w:rsidRPr="00B237C2" w:rsidTr="00C900E4">
        <w:tc>
          <w:tcPr>
            <w:tcW w:w="3104" w:type="dxa"/>
          </w:tcPr>
          <w:p w:rsidR="00661189" w:rsidRDefault="00661189" w:rsidP="00C900E4">
            <w:pPr>
              <w:pStyle w:val="StyleText"/>
              <w:ind w:firstLine="0"/>
              <w:jc w:val="center"/>
              <w:rPr>
                <w:lang w:val="en-US"/>
              </w:rPr>
            </w:pPr>
            <w:r>
              <w:rPr>
                <w:lang w:val="en-US"/>
              </w:rPr>
              <w:t>getDataElementInvoicesAl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661189">
            <w:pPr>
              <w:pStyle w:val="StyleText"/>
              <w:ind w:firstLine="0"/>
              <w:jc w:val="center"/>
              <w:rPr>
                <w:lang w:val="en-US"/>
              </w:rPr>
            </w:pPr>
            <w:r>
              <w:rPr>
                <w:lang w:val="en-US"/>
              </w:rPr>
              <w:t>data</w:t>
            </w:r>
          </w:p>
        </w:tc>
        <w:tc>
          <w:tcPr>
            <w:tcW w:w="294" w:type="dxa"/>
          </w:tcPr>
          <w:p w:rsidR="00661189" w:rsidRPr="00661189" w:rsidRDefault="00661189" w:rsidP="00661189">
            <w:pPr>
              <w:pStyle w:val="StyleText"/>
              <w:ind w:firstLine="0"/>
              <w:jc w:val="center"/>
            </w:pPr>
            <w:r>
              <w:t>Информация обо всех накладных</w:t>
            </w:r>
          </w:p>
        </w:tc>
        <w:tc>
          <w:tcPr>
            <w:tcW w:w="294" w:type="dxa"/>
          </w:tcPr>
          <w:p w:rsidR="00661189" w:rsidRPr="00B237C2" w:rsidRDefault="00661189" w:rsidP="00C900E4">
            <w:pPr>
              <w:pStyle w:val="StyleText"/>
              <w:ind w:firstLine="0"/>
              <w:jc w:val="center"/>
              <w:rPr>
                <w:lang w:val="en-US"/>
              </w:rPr>
            </w:pPr>
            <w:r>
              <w:rPr>
                <w:lang w:val="en-US"/>
              </w:rPr>
              <w:t>List&lt;DataElementInvoices&gt;</w:t>
            </w:r>
          </w:p>
        </w:tc>
      </w:tr>
      <w:tr w:rsidR="00F622AC" w:rsidRPr="00661189" w:rsidTr="00C900E4">
        <w:tc>
          <w:tcPr>
            <w:tcW w:w="3104" w:type="dxa"/>
          </w:tcPr>
          <w:p w:rsidR="00661189" w:rsidRDefault="00F622AC" w:rsidP="00C900E4">
            <w:pPr>
              <w:pStyle w:val="StyleText"/>
              <w:ind w:firstLine="0"/>
              <w:jc w:val="center"/>
              <w:rPr>
                <w:lang w:val="en-US"/>
              </w:rPr>
            </w:pPr>
            <w:r>
              <w:rPr>
                <w:lang w:val="en-US"/>
              </w:rPr>
              <w:t>insertDataElementInvoice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F622AC">
            <w:pPr>
              <w:pStyle w:val="StyleText"/>
              <w:ind w:firstLine="0"/>
              <w:jc w:val="center"/>
            </w:pPr>
            <w:r>
              <w:t>Десериализованные данные</w:t>
            </w:r>
            <w:r w:rsidRPr="00661189">
              <w:t xml:space="preserve">, </w:t>
            </w:r>
            <w:r>
              <w:t xml:space="preserve">характеризующие информацию о </w:t>
            </w:r>
            <w:r w:rsidR="00F622AC">
              <w:t>накладной</w:t>
            </w:r>
          </w:p>
        </w:tc>
        <w:tc>
          <w:tcPr>
            <w:tcW w:w="2450" w:type="dxa"/>
          </w:tcPr>
          <w:p w:rsidR="00661189" w:rsidRPr="00661189" w:rsidRDefault="00661189" w:rsidP="00F622AC">
            <w:pPr>
              <w:pStyle w:val="StyleText"/>
              <w:ind w:firstLine="0"/>
              <w:jc w:val="center"/>
              <w:rPr>
                <w:lang w:val="en-US"/>
              </w:rPr>
            </w:pPr>
            <w:r>
              <w:rPr>
                <w:lang w:val="en-US"/>
              </w:rPr>
              <w:t>DataElementRequestInsert</w:t>
            </w:r>
            <w:r w:rsidR="00F622AC">
              <w:rPr>
                <w:lang w:val="en-US"/>
              </w:rPr>
              <w:t>Invoice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upda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Default="00F622AC" w:rsidP="00F622AC">
            <w:pPr>
              <w:pStyle w:val="StyleText"/>
              <w:ind w:firstLine="0"/>
              <w:jc w:val="center"/>
            </w:pPr>
            <w:r>
              <w:t>Десериализованные данные</w:t>
            </w:r>
            <w:r w:rsidRPr="00661189">
              <w:t xml:space="preserve">, </w:t>
            </w:r>
            <w:r>
              <w:t>характеризующие информацию о накладной</w:t>
            </w:r>
          </w:p>
        </w:tc>
        <w:tc>
          <w:tcPr>
            <w:tcW w:w="2450" w:type="dxa"/>
          </w:tcPr>
          <w:p w:rsidR="00F622AC" w:rsidRPr="00F622AC" w:rsidRDefault="00F622AC" w:rsidP="00F622AC">
            <w:pPr>
              <w:pStyle w:val="StyleText"/>
              <w:ind w:firstLine="0"/>
              <w:jc w:val="center"/>
            </w:pPr>
            <w:r>
              <w:rPr>
                <w:lang w:val="en-US"/>
              </w:rPr>
              <w:t>DataElementRequestInsert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dele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Pr="00F622AC" w:rsidRDefault="00F622AC" w:rsidP="00F622AC">
            <w:pPr>
              <w:pStyle w:val="StyleText"/>
              <w:ind w:firstLine="0"/>
              <w:jc w:val="center"/>
            </w:pPr>
            <w:r>
              <w:t>Десериализованные данные</w:t>
            </w:r>
            <w:r w:rsidRPr="00F622AC">
              <w:t xml:space="preserve">, </w:t>
            </w:r>
            <w:r>
              <w:t>характеризующие информацию о накладной которую нужно удалить</w:t>
            </w:r>
          </w:p>
        </w:tc>
        <w:tc>
          <w:tcPr>
            <w:tcW w:w="2450" w:type="dxa"/>
          </w:tcPr>
          <w:p w:rsidR="00F622AC" w:rsidRPr="00F622AC" w:rsidRDefault="00F622AC" w:rsidP="00F622AC">
            <w:pPr>
              <w:pStyle w:val="StyleText"/>
              <w:ind w:firstLine="0"/>
              <w:jc w:val="center"/>
              <w:rPr>
                <w:lang w:val="en-US"/>
              </w:rPr>
            </w:pPr>
            <w:r>
              <w:rPr>
                <w:lang w:val="en-US"/>
              </w:rPr>
              <w:t>DataElementRequestDelete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bl>
    <w:p w:rsidR="00F622AC" w:rsidRDefault="00F622AC">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2497"/>
        <w:gridCol w:w="1211"/>
        <w:gridCol w:w="1012"/>
        <w:gridCol w:w="618"/>
        <w:gridCol w:w="490"/>
        <w:gridCol w:w="1215"/>
        <w:gridCol w:w="2528"/>
      </w:tblGrid>
      <w:tr w:rsidR="0094311D" w:rsidRPr="00B237C2" w:rsidTr="0094311D">
        <w:tc>
          <w:tcPr>
            <w:tcW w:w="2337" w:type="dxa"/>
          </w:tcPr>
          <w:p w:rsidR="0094311D" w:rsidRDefault="0094311D" w:rsidP="00C900E4">
            <w:pPr>
              <w:pStyle w:val="StyleText"/>
              <w:ind w:firstLine="0"/>
              <w:jc w:val="center"/>
              <w:rPr>
                <w:lang w:val="en-US"/>
              </w:rPr>
            </w:pPr>
            <w:r>
              <w:rPr>
                <w:lang w:val="en-US"/>
              </w:rPr>
              <w:t>getDataElementRegister</w:t>
            </w:r>
          </w:p>
        </w:tc>
        <w:tc>
          <w:tcPr>
            <w:tcW w:w="1141" w:type="dxa"/>
          </w:tcPr>
          <w:p w:rsidR="0094311D" w:rsidRDefault="0094311D" w:rsidP="00C900E4">
            <w:pPr>
              <w:pStyle w:val="StyleText"/>
              <w:ind w:firstLine="0"/>
              <w:jc w:val="center"/>
              <w:rPr>
                <w:lang w:val="en-US"/>
              </w:rPr>
            </w:pPr>
            <w:r>
              <w:rPr>
                <w:lang w:val="en-US"/>
              </w:rPr>
              <w:t>numberInvoice</w:t>
            </w:r>
          </w:p>
          <w:p w:rsidR="0094311D" w:rsidRDefault="0094311D" w:rsidP="00C900E4">
            <w:pPr>
              <w:pStyle w:val="StyleText"/>
              <w:ind w:firstLine="0"/>
              <w:jc w:val="center"/>
              <w:rPr>
                <w:lang w:val="en-US"/>
              </w:rPr>
            </w:pPr>
            <w:r>
              <w:rPr>
                <w:lang w:val="en-US"/>
              </w:rPr>
              <w:t>numberWagon</w:t>
            </w:r>
          </w:p>
        </w:tc>
        <w:tc>
          <w:tcPr>
            <w:tcW w:w="1519" w:type="dxa"/>
          </w:tcPr>
          <w:p w:rsidR="0094311D" w:rsidRDefault="0094311D" w:rsidP="0094311D">
            <w:pPr>
              <w:pStyle w:val="StyleText"/>
              <w:ind w:firstLine="0"/>
              <w:jc w:val="center"/>
            </w:pPr>
            <w:r>
              <w:t>Номер накладной</w:t>
            </w:r>
          </w:p>
          <w:p w:rsidR="0094311D" w:rsidRPr="0094311D" w:rsidRDefault="0094311D" w:rsidP="0094311D">
            <w:pPr>
              <w:pStyle w:val="StyleText"/>
              <w:ind w:firstLine="0"/>
              <w:jc w:val="center"/>
            </w:pPr>
            <w:r>
              <w:t>Номер полувагона</w:t>
            </w:r>
          </w:p>
        </w:tc>
        <w:tc>
          <w:tcPr>
            <w:tcW w:w="590" w:type="dxa"/>
          </w:tcPr>
          <w:p w:rsidR="0094311D" w:rsidRDefault="0094311D" w:rsidP="00C900E4">
            <w:pPr>
              <w:pStyle w:val="StyleText"/>
              <w:ind w:firstLine="0"/>
              <w:jc w:val="center"/>
              <w:rPr>
                <w:lang w:val="en-US"/>
              </w:rPr>
            </w:pPr>
            <w:r>
              <w:rPr>
                <w:lang w:val="en-US"/>
              </w:rPr>
              <w:t>String</w:t>
            </w:r>
          </w:p>
          <w:p w:rsidR="0094311D" w:rsidRPr="00B237C2" w:rsidRDefault="0094311D" w:rsidP="00C900E4">
            <w:pPr>
              <w:pStyle w:val="StyleText"/>
              <w:ind w:firstLine="0"/>
              <w:jc w:val="center"/>
              <w:rPr>
                <w:lang w:val="en-US"/>
              </w:rPr>
            </w:pPr>
            <w:r>
              <w:rPr>
                <w:lang w:val="en-US"/>
              </w:rPr>
              <w:t>int</w:t>
            </w:r>
          </w:p>
        </w:tc>
        <w:tc>
          <w:tcPr>
            <w:tcW w:w="471" w:type="dxa"/>
          </w:tcPr>
          <w:p w:rsidR="0094311D" w:rsidRPr="00B237C2" w:rsidRDefault="0094311D" w:rsidP="00C900E4">
            <w:pPr>
              <w:pStyle w:val="StyleText"/>
              <w:ind w:firstLine="0"/>
              <w:jc w:val="center"/>
              <w:rPr>
                <w:lang w:val="en-US"/>
              </w:rPr>
            </w:pPr>
            <w:r>
              <w:rPr>
                <w:lang w:val="en-US"/>
              </w:rPr>
              <w:t>data</w:t>
            </w:r>
          </w:p>
        </w:tc>
        <w:tc>
          <w:tcPr>
            <w:tcW w:w="1146" w:type="dxa"/>
          </w:tcPr>
          <w:p w:rsidR="0094311D" w:rsidRPr="00661189" w:rsidRDefault="0094311D" w:rsidP="0094311D">
            <w:pPr>
              <w:pStyle w:val="StyleText"/>
              <w:ind w:firstLine="0"/>
              <w:jc w:val="center"/>
            </w:pPr>
            <w:r>
              <w:t>Информация о соответствии полувагона накладной</w:t>
            </w:r>
          </w:p>
        </w:tc>
        <w:tc>
          <w:tcPr>
            <w:tcW w:w="2367" w:type="dxa"/>
          </w:tcPr>
          <w:p w:rsidR="0094311D" w:rsidRPr="00B237C2" w:rsidRDefault="0094311D" w:rsidP="00C900E4">
            <w:pPr>
              <w:pStyle w:val="StyleText"/>
              <w:ind w:firstLine="0"/>
              <w:jc w:val="center"/>
              <w:rPr>
                <w:lang w:val="en-US"/>
              </w:rPr>
            </w:pPr>
            <w:r>
              <w:rPr>
                <w:lang w:val="en-US"/>
              </w:rPr>
              <w:t>DataElementRegister</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Element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Pr="0094311D" w:rsidRDefault="0094311D" w:rsidP="00C900E4">
            <w:pPr>
              <w:pStyle w:val="StyleText"/>
              <w:ind w:firstLine="0"/>
              <w:jc w:val="center"/>
              <w:rPr>
                <w:lang w:val="en-US"/>
              </w:rPr>
            </w:pPr>
            <w:r>
              <w:rPr>
                <w:lang w:val="en-US"/>
              </w:rPr>
              <w:t>-</w:t>
            </w:r>
          </w:p>
        </w:tc>
        <w:tc>
          <w:tcPr>
            <w:tcW w:w="590" w:type="dxa"/>
          </w:tcPr>
          <w:p w:rsidR="0094311D" w:rsidRPr="00661189" w:rsidRDefault="0094311D" w:rsidP="00C900E4">
            <w:pPr>
              <w:pStyle w:val="StyleText"/>
              <w:ind w:firstLine="0"/>
              <w:jc w:val="center"/>
              <w:rPr>
                <w:lang w:val="en-US"/>
              </w:rPr>
            </w:pPr>
            <w:r>
              <w:rPr>
                <w:lang w:val="en-US"/>
              </w:rPr>
              <w:t>-</w:t>
            </w:r>
          </w:p>
        </w:tc>
        <w:tc>
          <w:tcPr>
            <w:tcW w:w="471" w:type="dxa"/>
          </w:tcPr>
          <w:p w:rsidR="0094311D" w:rsidRPr="00661189"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соответствиях полувагонов накладным</w:t>
            </w:r>
          </w:p>
        </w:tc>
        <w:tc>
          <w:tcPr>
            <w:tcW w:w="2367" w:type="dxa"/>
          </w:tcPr>
          <w:p w:rsidR="0094311D" w:rsidRPr="00661189" w:rsidRDefault="0094311D" w:rsidP="00C900E4">
            <w:pPr>
              <w:pStyle w:val="StyleText"/>
              <w:ind w:firstLine="0"/>
              <w:jc w:val="center"/>
              <w:rPr>
                <w:lang w:val="en-US"/>
              </w:rPr>
            </w:pPr>
            <w:r>
              <w:rPr>
                <w:lang w:val="en-US"/>
              </w:rPr>
              <w:t>List&lt;DataElementRegister&gt;</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NumberWagon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Default="0094311D" w:rsidP="00C900E4">
            <w:pPr>
              <w:pStyle w:val="StyleText"/>
              <w:ind w:firstLine="0"/>
              <w:jc w:val="center"/>
              <w:rPr>
                <w:lang w:val="en-US"/>
              </w:rPr>
            </w:pPr>
            <w:r>
              <w:rPr>
                <w:lang w:val="en-US"/>
              </w:rPr>
              <w:t>-</w:t>
            </w:r>
          </w:p>
        </w:tc>
        <w:tc>
          <w:tcPr>
            <w:tcW w:w="590" w:type="dxa"/>
          </w:tcPr>
          <w:p w:rsidR="0094311D" w:rsidRDefault="0094311D" w:rsidP="00C900E4">
            <w:pPr>
              <w:pStyle w:val="StyleText"/>
              <w:ind w:firstLine="0"/>
              <w:jc w:val="center"/>
              <w:rPr>
                <w:lang w:val="en-US"/>
              </w:rPr>
            </w:pPr>
            <w:r>
              <w:rPr>
                <w:lang w:val="en-US"/>
              </w:rPr>
              <w:t>-</w:t>
            </w:r>
          </w:p>
        </w:tc>
        <w:tc>
          <w:tcPr>
            <w:tcW w:w="471" w:type="dxa"/>
          </w:tcPr>
          <w:p w:rsidR="0094311D"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номерах</w:t>
            </w:r>
            <w:r w:rsidRPr="0094311D">
              <w:t xml:space="preserve">, </w:t>
            </w:r>
            <w:r>
              <w:t>которые есть в таблице соответствия полувагона накладной</w:t>
            </w:r>
          </w:p>
        </w:tc>
        <w:tc>
          <w:tcPr>
            <w:tcW w:w="2367" w:type="dxa"/>
          </w:tcPr>
          <w:p w:rsidR="0094311D" w:rsidRPr="0094311D" w:rsidRDefault="0094311D" w:rsidP="00C900E4">
            <w:pPr>
              <w:pStyle w:val="StyleText"/>
              <w:ind w:firstLine="0"/>
              <w:jc w:val="center"/>
              <w:rPr>
                <w:lang w:val="en-US"/>
              </w:rPr>
            </w:pPr>
            <w:r>
              <w:rPr>
                <w:lang w:val="en-US"/>
              </w:rPr>
              <w:t>List&lt;DataElementNumberWagon&gt;</w:t>
            </w:r>
          </w:p>
        </w:tc>
      </w:tr>
    </w:tbl>
    <w:p w:rsidR="0094311D" w:rsidRDefault="0094311D">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1944"/>
        <w:gridCol w:w="1131"/>
        <w:gridCol w:w="1529"/>
        <w:gridCol w:w="2432"/>
        <w:gridCol w:w="473"/>
        <w:gridCol w:w="1076"/>
        <w:gridCol w:w="986"/>
      </w:tblGrid>
      <w:tr w:rsidR="0029785B" w:rsidRPr="00B237C2" w:rsidTr="00F91B09">
        <w:tc>
          <w:tcPr>
            <w:tcW w:w="1944" w:type="dxa"/>
          </w:tcPr>
          <w:p w:rsidR="0094311D" w:rsidRDefault="0094311D" w:rsidP="00C900E4">
            <w:pPr>
              <w:pStyle w:val="StyleText"/>
              <w:ind w:firstLine="0"/>
              <w:jc w:val="center"/>
              <w:rPr>
                <w:lang w:val="en-US"/>
              </w:rPr>
            </w:pPr>
            <w:r>
              <w:rPr>
                <w:lang w:val="en-US"/>
              </w:rPr>
              <w:t>insert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B237C2" w:rsidRDefault="0094311D" w:rsidP="00C900E4">
            <w:pPr>
              <w:pStyle w:val="StyleText"/>
              <w:ind w:firstLine="0"/>
              <w:jc w:val="center"/>
              <w:rPr>
                <w:lang w:val="en-US"/>
              </w:rPr>
            </w:pPr>
            <w:r>
              <w:rPr>
                <w:lang w:val="en-US"/>
              </w:rPr>
              <w:t>DataElementRequestInsertRegister</w:t>
            </w:r>
          </w:p>
        </w:tc>
        <w:tc>
          <w:tcPr>
            <w:tcW w:w="473" w:type="dxa"/>
          </w:tcPr>
          <w:p w:rsidR="0094311D" w:rsidRPr="00B237C2"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B237C2"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update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661189" w:rsidRDefault="0094311D" w:rsidP="00C900E4">
            <w:pPr>
              <w:pStyle w:val="StyleText"/>
              <w:ind w:firstLine="0"/>
              <w:jc w:val="center"/>
              <w:rPr>
                <w:lang w:val="en-US"/>
              </w:rPr>
            </w:pPr>
            <w:r>
              <w:rPr>
                <w:lang w:val="en-US"/>
              </w:rPr>
              <w:t>DataElementRequestInsertRegister</w:t>
            </w:r>
          </w:p>
        </w:tc>
        <w:tc>
          <w:tcPr>
            <w:tcW w:w="473" w:type="dxa"/>
          </w:tcPr>
          <w:p w:rsidR="0094311D" w:rsidRPr="00661189"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661189"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isNumberWagon</w:t>
            </w:r>
          </w:p>
        </w:tc>
        <w:tc>
          <w:tcPr>
            <w:tcW w:w="1131" w:type="dxa"/>
          </w:tcPr>
          <w:p w:rsidR="0094311D" w:rsidRDefault="0094311D" w:rsidP="00C900E4">
            <w:pPr>
              <w:pStyle w:val="StyleText"/>
              <w:ind w:firstLine="0"/>
              <w:jc w:val="center"/>
              <w:rPr>
                <w:lang w:val="en-US"/>
              </w:rPr>
            </w:pPr>
            <w:r>
              <w:rPr>
                <w:lang w:val="en-US"/>
              </w:rPr>
              <w:t>numberWagon</w:t>
            </w:r>
          </w:p>
        </w:tc>
        <w:tc>
          <w:tcPr>
            <w:tcW w:w="1529" w:type="dxa"/>
          </w:tcPr>
          <w:p w:rsidR="0094311D" w:rsidRDefault="0094311D" w:rsidP="00C900E4">
            <w:pPr>
              <w:pStyle w:val="StyleText"/>
              <w:ind w:firstLine="0"/>
              <w:jc w:val="center"/>
            </w:pPr>
            <w:r>
              <w:t>Номер полувагона</w:t>
            </w:r>
          </w:p>
        </w:tc>
        <w:tc>
          <w:tcPr>
            <w:tcW w:w="2432" w:type="dxa"/>
          </w:tcPr>
          <w:p w:rsidR="0094311D" w:rsidRDefault="0094311D" w:rsidP="00C900E4">
            <w:pPr>
              <w:pStyle w:val="StyleText"/>
              <w:ind w:firstLine="0"/>
              <w:jc w:val="center"/>
              <w:rPr>
                <w:lang w:val="en-US"/>
              </w:rPr>
            </w:pPr>
            <w:r>
              <w:rPr>
                <w:lang w:val="en-US"/>
              </w:rPr>
              <w:t>Integer</w:t>
            </w:r>
          </w:p>
        </w:tc>
        <w:tc>
          <w:tcPr>
            <w:tcW w:w="473" w:type="dxa"/>
          </w:tcPr>
          <w:p w:rsidR="0094311D" w:rsidRDefault="0094311D" w:rsidP="00C900E4">
            <w:pPr>
              <w:pStyle w:val="StyleText"/>
              <w:ind w:firstLine="0"/>
              <w:jc w:val="center"/>
              <w:rPr>
                <w:lang w:val="en-US"/>
              </w:rPr>
            </w:pPr>
            <w:r>
              <w:rPr>
                <w:lang w:val="en-US"/>
              </w:rPr>
              <w:t>data</w:t>
            </w:r>
          </w:p>
        </w:tc>
        <w:tc>
          <w:tcPr>
            <w:tcW w:w="1076" w:type="dxa"/>
          </w:tcPr>
          <w:p w:rsidR="0094311D" w:rsidRPr="0094311D" w:rsidRDefault="0094311D" w:rsidP="0029785B">
            <w:pPr>
              <w:pStyle w:val="StyleText"/>
              <w:ind w:firstLine="0"/>
              <w:jc w:val="center"/>
            </w:pPr>
            <w:r>
              <w:t>Результат поиска</w:t>
            </w:r>
            <w:r w:rsidR="0029785B">
              <w:t xml:space="preserve"> номера полувагона в таблице соответствия</w:t>
            </w:r>
          </w:p>
        </w:tc>
        <w:tc>
          <w:tcPr>
            <w:tcW w:w="986" w:type="dxa"/>
          </w:tcPr>
          <w:p w:rsidR="0094311D" w:rsidRPr="0029785B" w:rsidRDefault="0029785B" w:rsidP="00C900E4">
            <w:pPr>
              <w:pStyle w:val="StyleText"/>
              <w:ind w:firstLine="0"/>
              <w:jc w:val="center"/>
              <w:rPr>
                <w:lang w:val="en-US"/>
              </w:rPr>
            </w:pPr>
            <w:r>
              <w:rPr>
                <w:lang w:val="en-US"/>
              </w:rPr>
              <w:t>DataAnswer</w:t>
            </w:r>
          </w:p>
        </w:tc>
      </w:tr>
      <w:tr w:rsidR="0029785B" w:rsidRPr="00661189" w:rsidTr="00F91B09">
        <w:tc>
          <w:tcPr>
            <w:tcW w:w="1944" w:type="dxa"/>
          </w:tcPr>
          <w:p w:rsidR="0029785B" w:rsidRDefault="0029785B" w:rsidP="00C900E4">
            <w:pPr>
              <w:pStyle w:val="StyleText"/>
              <w:ind w:firstLine="0"/>
              <w:jc w:val="center"/>
              <w:rPr>
                <w:lang w:val="en-US"/>
              </w:rPr>
            </w:pPr>
            <w:r>
              <w:rPr>
                <w:lang w:val="en-US"/>
              </w:rPr>
              <w:t>deleteDataElementRegister</w:t>
            </w:r>
          </w:p>
        </w:tc>
        <w:tc>
          <w:tcPr>
            <w:tcW w:w="1131" w:type="dxa"/>
          </w:tcPr>
          <w:p w:rsidR="0029785B" w:rsidRDefault="0029785B" w:rsidP="00C900E4">
            <w:pPr>
              <w:pStyle w:val="StyleText"/>
              <w:ind w:firstLine="0"/>
              <w:jc w:val="center"/>
              <w:rPr>
                <w:lang w:val="en-US"/>
              </w:rPr>
            </w:pPr>
            <w:r>
              <w:rPr>
                <w:lang w:val="en-US"/>
              </w:rPr>
              <w:t>request</w:t>
            </w:r>
          </w:p>
        </w:tc>
        <w:tc>
          <w:tcPr>
            <w:tcW w:w="1529" w:type="dxa"/>
          </w:tcPr>
          <w:p w:rsidR="0029785B" w:rsidRPr="0029785B" w:rsidRDefault="0029785B" w:rsidP="00C900E4">
            <w:pPr>
              <w:pStyle w:val="StyleText"/>
              <w:ind w:firstLine="0"/>
              <w:jc w:val="center"/>
            </w:pPr>
            <w:r>
              <w:t>Десериализованные данные</w:t>
            </w:r>
            <w:r w:rsidRPr="0029785B">
              <w:t xml:space="preserve"> характеризующие запись в таблице</w:t>
            </w:r>
            <w:r>
              <w:t xml:space="preserve"> соответствия для удаления</w:t>
            </w:r>
          </w:p>
        </w:tc>
        <w:tc>
          <w:tcPr>
            <w:tcW w:w="2432" w:type="dxa"/>
          </w:tcPr>
          <w:p w:rsidR="0029785B" w:rsidRPr="0029785B" w:rsidRDefault="0029785B" w:rsidP="00C900E4">
            <w:pPr>
              <w:pStyle w:val="StyleText"/>
              <w:ind w:firstLine="0"/>
              <w:jc w:val="center"/>
              <w:rPr>
                <w:lang w:val="en-US"/>
              </w:rPr>
            </w:pPr>
            <w:r>
              <w:rPr>
                <w:lang w:val="en-US"/>
              </w:rPr>
              <w:t>DataElementRequestDeleteRegister</w:t>
            </w:r>
          </w:p>
        </w:tc>
        <w:tc>
          <w:tcPr>
            <w:tcW w:w="473" w:type="dxa"/>
          </w:tcPr>
          <w:p w:rsidR="0029785B" w:rsidRPr="0029785B" w:rsidRDefault="0029785B" w:rsidP="00C900E4">
            <w:pPr>
              <w:pStyle w:val="StyleText"/>
              <w:ind w:firstLine="0"/>
              <w:jc w:val="center"/>
              <w:rPr>
                <w:lang w:val="en-US"/>
              </w:rPr>
            </w:pPr>
            <w:r>
              <w:rPr>
                <w:lang w:val="en-US"/>
              </w:rPr>
              <w:t>-</w:t>
            </w:r>
          </w:p>
        </w:tc>
        <w:tc>
          <w:tcPr>
            <w:tcW w:w="1076" w:type="dxa"/>
          </w:tcPr>
          <w:p w:rsidR="0029785B" w:rsidRPr="0029785B" w:rsidRDefault="0029785B" w:rsidP="0029785B">
            <w:pPr>
              <w:pStyle w:val="StyleText"/>
              <w:ind w:firstLine="0"/>
              <w:jc w:val="center"/>
              <w:rPr>
                <w:lang w:val="en-US"/>
              </w:rPr>
            </w:pPr>
            <w:r>
              <w:rPr>
                <w:lang w:val="en-US"/>
              </w:rPr>
              <w:t>-</w:t>
            </w:r>
          </w:p>
        </w:tc>
        <w:tc>
          <w:tcPr>
            <w:tcW w:w="986" w:type="dxa"/>
          </w:tcPr>
          <w:p w:rsidR="0029785B" w:rsidRPr="0029785B" w:rsidRDefault="0029785B" w:rsidP="00C900E4">
            <w:pPr>
              <w:pStyle w:val="StyleText"/>
              <w:ind w:firstLine="0"/>
              <w:jc w:val="center"/>
              <w:rPr>
                <w:lang w:val="en-US"/>
              </w:rPr>
            </w:pPr>
            <w:r>
              <w:rPr>
                <w:lang w:val="en-US"/>
              </w:rPr>
              <w:t>-</w:t>
            </w:r>
          </w:p>
        </w:tc>
      </w:tr>
    </w:tbl>
    <w:p w:rsidR="00F91B09" w:rsidRPr="001D7675" w:rsidRDefault="00F91B09" w:rsidP="00F91B09">
      <w:pPr>
        <w:pStyle w:val="StyleText"/>
      </w:pPr>
      <w:r>
        <w:lastRenderedPageBreak/>
        <w:t>Таблица 5 – Таблица спецификации</w:t>
      </w:r>
      <w:r w:rsidRPr="001D7675">
        <w:t xml:space="preserve"> </w:t>
      </w:r>
      <w:r>
        <w:t xml:space="preserve">методов для класса </w:t>
      </w:r>
      <w:r>
        <w:rPr>
          <w:lang w:val="en-US"/>
        </w:rPr>
        <w:t>ServerApplication</w:t>
      </w:r>
    </w:p>
    <w:tbl>
      <w:tblPr>
        <w:tblStyle w:val="ab"/>
        <w:tblW w:w="0" w:type="auto"/>
        <w:tblLook w:val="04A0" w:firstRow="1" w:lastRow="0" w:firstColumn="1" w:lastColumn="0" w:noHBand="0" w:noVBand="1"/>
      </w:tblPr>
      <w:tblGrid>
        <w:gridCol w:w="1970"/>
        <w:gridCol w:w="1129"/>
        <w:gridCol w:w="1178"/>
        <w:gridCol w:w="833"/>
        <w:gridCol w:w="1129"/>
        <w:gridCol w:w="1341"/>
        <w:gridCol w:w="1991"/>
      </w:tblGrid>
      <w:tr w:rsidR="004F32A7" w:rsidTr="00C900E4">
        <w:tc>
          <w:tcPr>
            <w:tcW w:w="1758" w:type="dxa"/>
          </w:tcPr>
          <w:p w:rsidR="00F91B09" w:rsidRPr="00D97BC8" w:rsidRDefault="00F91B09" w:rsidP="00C900E4">
            <w:pPr>
              <w:pStyle w:val="StyleText"/>
              <w:ind w:firstLine="0"/>
              <w:jc w:val="center"/>
              <w:rPr>
                <w:b/>
              </w:rPr>
            </w:pPr>
            <w:r w:rsidRPr="00D97BC8">
              <w:rPr>
                <w:b/>
              </w:rPr>
              <w:t>Название</w:t>
            </w:r>
          </w:p>
        </w:tc>
        <w:tc>
          <w:tcPr>
            <w:tcW w:w="1110" w:type="dxa"/>
          </w:tcPr>
          <w:p w:rsidR="00F91B09" w:rsidRPr="00D97BC8" w:rsidRDefault="00F91B09" w:rsidP="00C900E4">
            <w:pPr>
              <w:pStyle w:val="StyleText"/>
              <w:ind w:firstLine="0"/>
              <w:jc w:val="center"/>
              <w:rPr>
                <w:b/>
              </w:rPr>
            </w:pPr>
            <w:r w:rsidRPr="00D97BC8">
              <w:rPr>
                <w:b/>
              </w:rPr>
              <w:t>Входные параметры</w:t>
            </w:r>
          </w:p>
        </w:tc>
        <w:tc>
          <w:tcPr>
            <w:tcW w:w="1194" w:type="dxa"/>
          </w:tcPr>
          <w:p w:rsidR="00F91B09" w:rsidRPr="00D97BC8" w:rsidRDefault="00F91B09" w:rsidP="00C900E4">
            <w:pPr>
              <w:pStyle w:val="StyleText"/>
              <w:ind w:firstLine="0"/>
              <w:jc w:val="center"/>
              <w:rPr>
                <w:b/>
              </w:rPr>
            </w:pPr>
            <w:r w:rsidRPr="00D97BC8">
              <w:rPr>
                <w:b/>
              </w:rPr>
              <w:t>Назначение</w:t>
            </w:r>
          </w:p>
        </w:tc>
        <w:tc>
          <w:tcPr>
            <w:tcW w:w="2421" w:type="dxa"/>
          </w:tcPr>
          <w:p w:rsidR="00F91B09" w:rsidRPr="00D97BC8" w:rsidRDefault="00F91B09" w:rsidP="00C900E4">
            <w:pPr>
              <w:pStyle w:val="StyleText"/>
              <w:ind w:firstLine="0"/>
              <w:jc w:val="center"/>
              <w:rPr>
                <w:b/>
              </w:rPr>
            </w:pPr>
            <w:r w:rsidRPr="00D97BC8">
              <w:rPr>
                <w:b/>
              </w:rPr>
              <w:t>Тип данных</w:t>
            </w:r>
          </w:p>
        </w:tc>
        <w:tc>
          <w:tcPr>
            <w:tcW w:w="1110" w:type="dxa"/>
          </w:tcPr>
          <w:p w:rsidR="00F91B09" w:rsidRPr="00D97BC8" w:rsidRDefault="00F91B09" w:rsidP="00C900E4">
            <w:pPr>
              <w:pStyle w:val="StyleText"/>
              <w:ind w:firstLine="0"/>
              <w:jc w:val="center"/>
              <w:rPr>
                <w:b/>
              </w:rPr>
            </w:pPr>
            <w:r w:rsidRPr="00D97BC8">
              <w:rPr>
                <w:b/>
              </w:rPr>
              <w:t>Выходные параметры</w:t>
            </w:r>
          </w:p>
        </w:tc>
        <w:tc>
          <w:tcPr>
            <w:tcW w:w="1158" w:type="dxa"/>
          </w:tcPr>
          <w:p w:rsidR="00F91B09" w:rsidRPr="00D97BC8" w:rsidRDefault="00F91B09" w:rsidP="00C900E4">
            <w:pPr>
              <w:pStyle w:val="StyleText"/>
              <w:ind w:firstLine="0"/>
              <w:jc w:val="center"/>
              <w:rPr>
                <w:b/>
              </w:rPr>
            </w:pPr>
            <w:r w:rsidRPr="00D97BC8">
              <w:rPr>
                <w:b/>
              </w:rPr>
              <w:t>Назначение</w:t>
            </w:r>
          </w:p>
        </w:tc>
        <w:tc>
          <w:tcPr>
            <w:tcW w:w="820" w:type="dxa"/>
          </w:tcPr>
          <w:p w:rsidR="00F91B09" w:rsidRPr="00D97BC8" w:rsidRDefault="00F91B09" w:rsidP="00C900E4">
            <w:pPr>
              <w:pStyle w:val="StyleText"/>
              <w:ind w:firstLine="0"/>
              <w:jc w:val="center"/>
              <w:rPr>
                <w:b/>
              </w:rPr>
            </w:pPr>
            <w:r w:rsidRPr="00D97BC8">
              <w:rPr>
                <w:b/>
              </w:rPr>
              <w:t>Тип данных</w:t>
            </w:r>
          </w:p>
        </w:tc>
      </w:tr>
      <w:tr w:rsidR="004F32A7" w:rsidTr="00C900E4">
        <w:tc>
          <w:tcPr>
            <w:tcW w:w="1758" w:type="dxa"/>
          </w:tcPr>
          <w:p w:rsidR="00F91B09" w:rsidRDefault="004F32A7" w:rsidP="00C900E4">
            <w:pPr>
              <w:pStyle w:val="StyleText"/>
              <w:ind w:firstLine="0"/>
              <w:jc w:val="center"/>
              <w:rPr>
                <w:lang w:val="en-US"/>
              </w:rPr>
            </w:pPr>
            <w:r>
              <w:rPr>
                <w:lang w:val="en-US"/>
              </w:rPr>
              <w:t>main</w:t>
            </w:r>
          </w:p>
        </w:tc>
        <w:tc>
          <w:tcPr>
            <w:tcW w:w="1110" w:type="dxa"/>
          </w:tcPr>
          <w:p w:rsidR="00F91B09" w:rsidRDefault="004F32A7" w:rsidP="00C900E4">
            <w:pPr>
              <w:pStyle w:val="StyleText"/>
              <w:ind w:firstLine="0"/>
              <w:jc w:val="center"/>
              <w:rPr>
                <w:lang w:val="en-US"/>
              </w:rPr>
            </w:pPr>
            <w:r>
              <w:rPr>
                <w:lang w:val="en-US"/>
              </w:rPr>
              <w:t>args</w:t>
            </w:r>
          </w:p>
        </w:tc>
        <w:tc>
          <w:tcPr>
            <w:tcW w:w="1194" w:type="dxa"/>
          </w:tcPr>
          <w:p w:rsidR="00F91B09" w:rsidRPr="00B237C2" w:rsidRDefault="004F32A7" w:rsidP="00C900E4">
            <w:pPr>
              <w:pStyle w:val="StyleText"/>
              <w:ind w:firstLine="0"/>
              <w:jc w:val="center"/>
            </w:pPr>
            <w:r>
              <w:t>Аргументы для изменения поведения программы</w:t>
            </w:r>
          </w:p>
        </w:tc>
        <w:tc>
          <w:tcPr>
            <w:tcW w:w="2421" w:type="dxa"/>
          </w:tcPr>
          <w:p w:rsidR="00F91B09" w:rsidRPr="00B237C2" w:rsidRDefault="004F32A7" w:rsidP="00C900E4">
            <w:pPr>
              <w:pStyle w:val="StyleText"/>
              <w:ind w:firstLine="0"/>
              <w:jc w:val="center"/>
              <w:rPr>
                <w:lang w:val="en-US"/>
              </w:rPr>
            </w:pPr>
            <w:r>
              <w:rPr>
                <w:lang w:val="en-US"/>
              </w:rPr>
              <w:t>String[]</w:t>
            </w:r>
          </w:p>
        </w:tc>
        <w:tc>
          <w:tcPr>
            <w:tcW w:w="1110" w:type="dxa"/>
          </w:tcPr>
          <w:p w:rsidR="00F91B09" w:rsidRPr="00B237C2" w:rsidRDefault="004F32A7" w:rsidP="00C900E4">
            <w:pPr>
              <w:pStyle w:val="StyleText"/>
              <w:ind w:firstLine="0"/>
              <w:jc w:val="center"/>
              <w:rPr>
                <w:lang w:val="en-US"/>
              </w:rPr>
            </w:pPr>
            <w:r>
              <w:rPr>
                <w:lang w:val="en-US"/>
              </w:rPr>
              <w:t>-</w:t>
            </w:r>
          </w:p>
        </w:tc>
        <w:tc>
          <w:tcPr>
            <w:tcW w:w="1158" w:type="dxa"/>
          </w:tcPr>
          <w:p w:rsidR="00F91B09" w:rsidRPr="00B237C2" w:rsidRDefault="00F91B09" w:rsidP="00C900E4">
            <w:pPr>
              <w:pStyle w:val="StyleText"/>
              <w:ind w:firstLine="0"/>
              <w:jc w:val="center"/>
              <w:rPr>
                <w:lang w:val="en-US"/>
              </w:rPr>
            </w:pPr>
            <w:r>
              <w:rPr>
                <w:lang w:val="en-US"/>
              </w:rPr>
              <w:t>-</w:t>
            </w:r>
          </w:p>
        </w:tc>
        <w:tc>
          <w:tcPr>
            <w:tcW w:w="820" w:type="dxa"/>
          </w:tcPr>
          <w:p w:rsidR="00F91B09" w:rsidRPr="00B237C2" w:rsidRDefault="00F91B09" w:rsidP="00C900E4">
            <w:pPr>
              <w:pStyle w:val="StyleText"/>
              <w:ind w:firstLine="0"/>
              <w:jc w:val="center"/>
              <w:rPr>
                <w:lang w:val="en-US"/>
              </w:rPr>
            </w:pPr>
            <w:r>
              <w:rPr>
                <w:lang w:val="en-US"/>
              </w:rPr>
              <w:t>-</w:t>
            </w:r>
          </w:p>
        </w:tc>
      </w:tr>
      <w:tr w:rsidR="004F32A7" w:rsidTr="00C900E4">
        <w:tc>
          <w:tcPr>
            <w:tcW w:w="1758" w:type="dxa"/>
          </w:tcPr>
          <w:p w:rsidR="004F32A7" w:rsidRDefault="004F32A7" w:rsidP="00C900E4">
            <w:pPr>
              <w:pStyle w:val="StyleText"/>
              <w:ind w:firstLine="0"/>
              <w:jc w:val="center"/>
              <w:rPr>
                <w:lang w:val="en-US"/>
              </w:rPr>
            </w:pPr>
            <w:r>
              <w:rPr>
                <w:lang w:val="en-US"/>
              </w:rPr>
              <w:t>multipartConfigElement</w:t>
            </w:r>
          </w:p>
        </w:tc>
        <w:tc>
          <w:tcPr>
            <w:tcW w:w="1110" w:type="dxa"/>
          </w:tcPr>
          <w:p w:rsidR="004F32A7" w:rsidRDefault="004F32A7" w:rsidP="00C900E4">
            <w:pPr>
              <w:pStyle w:val="StyleText"/>
              <w:ind w:firstLine="0"/>
              <w:jc w:val="center"/>
              <w:rPr>
                <w:lang w:val="en-US"/>
              </w:rPr>
            </w:pPr>
            <w:r>
              <w:rPr>
                <w:lang w:val="en-US"/>
              </w:rPr>
              <w:t>-</w:t>
            </w:r>
          </w:p>
        </w:tc>
        <w:tc>
          <w:tcPr>
            <w:tcW w:w="1194" w:type="dxa"/>
          </w:tcPr>
          <w:p w:rsidR="004F32A7" w:rsidRPr="004F32A7" w:rsidRDefault="004F32A7" w:rsidP="00C900E4">
            <w:pPr>
              <w:pStyle w:val="StyleText"/>
              <w:ind w:firstLine="0"/>
              <w:jc w:val="center"/>
              <w:rPr>
                <w:lang w:val="en-US"/>
              </w:rPr>
            </w:pPr>
            <w:r>
              <w:rPr>
                <w:lang w:val="en-US"/>
              </w:rPr>
              <w:t>-</w:t>
            </w:r>
          </w:p>
        </w:tc>
        <w:tc>
          <w:tcPr>
            <w:tcW w:w="2421" w:type="dxa"/>
          </w:tcPr>
          <w:p w:rsidR="004F32A7" w:rsidRDefault="004F32A7" w:rsidP="00C900E4">
            <w:pPr>
              <w:pStyle w:val="StyleText"/>
              <w:ind w:firstLine="0"/>
              <w:jc w:val="center"/>
              <w:rPr>
                <w:lang w:val="en-US"/>
              </w:rPr>
            </w:pPr>
            <w:r>
              <w:rPr>
                <w:lang w:val="en-US"/>
              </w:rPr>
              <w:t>-</w:t>
            </w:r>
          </w:p>
        </w:tc>
        <w:tc>
          <w:tcPr>
            <w:tcW w:w="1110" w:type="dxa"/>
          </w:tcPr>
          <w:p w:rsidR="004F32A7" w:rsidRDefault="004F32A7" w:rsidP="004F32A7">
            <w:pPr>
              <w:pStyle w:val="StyleText"/>
              <w:ind w:firstLine="0"/>
              <w:jc w:val="center"/>
              <w:rPr>
                <w:lang w:val="en-US"/>
              </w:rPr>
            </w:pPr>
            <w:r>
              <w:rPr>
                <w:lang w:val="en-US"/>
              </w:rPr>
              <w:t>factory</w:t>
            </w:r>
          </w:p>
        </w:tc>
        <w:tc>
          <w:tcPr>
            <w:tcW w:w="1158" w:type="dxa"/>
          </w:tcPr>
          <w:p w:rsidR="004F32A7" w:rsidRPr="004F32A7" w:rsidRDefault="004F32A7" w:rsidP="00C900E4">
            <w:pPr>
              <w:pStyle w:val="StyleText"/>
              <w:ind w:firstLine="0"/>
              <w:jc w:val="center"/>
            </w:pPr>
            <w:r>
              <w:t>Конфигурация для передачи файла с сервера и на сервер (в локальное хранилище)</w:t>
            </w:r>
          </w:p>
        </w:tc>
        <w:tc>
          <w:tcPr>
            <w:tcW w:w="820" w:type="dxa"/>
          </w:tcPr>
          <w:p w:rsidR="004F32A7" w:rsidRPr="004F32A7" w:rsidRDefault="004F32A7" w:rsidP="00C900E4">
            <w:pPr>
              <w:pStyle w:val="StyleText"/>
              <w:ind w:firstLine="0"/>
              <w:jc w:val="center"/>
              <w:rPr>
                <w:lang w:val="en-US"/>
              </w:rPr>
            </w:pPr>
            <w:r>
              <w:rPr>
                <w:lang w:val="en-US"/>
              </w:rPr>
              <w:t>MultipartConfigElement</w:t>
            </w:r>
          </w:p>
        </w:tc>
      </w:tr>
    </w:tbl>
    <w:p w:rsidR="00E61368" w:rsidRDefault="00E61368"/>
    <w:p w:rsidR="00E61368" w:rsidRDefault="00E61368">
      <w:r>
        <w:br w:type="page"/>
      </w:r>
    </w:p>
    <w:p w:rsidR="00661189" w:rsidRDefault="00E61368" w:rsidP="00E61368">
      <w:pPr>
        <w:pStyle w:val="Style1"/>
      </w:pPr>
      <w:bookmarkStart w:id="12" w:name="_Toc71684905"/>
      <w:r>
        <w:lastRenderedPageBreak/>
        <w:t>Тестирование приложения</w:t>
      </w:r>
      <w:bookmarkEnd w:id="12"/>
    </w:p>
    <w:p w:rsidR="00661189" w:rsidRPr="00E61368" w:rsidRDefault="00E61368" w:rsidP="00E61368">
      <w:pPr>
        <w:pStyle w:val="Style2"/>
        <w:outlineLvl w:val="1"/>
      </w:pPr>
      <w:bookmarkStart w:id="13" w:name="_Toc71684906"/>
      <w:r w:rsidRPr="00E61368">
        <w:t>Тестирование модуля “Центральный сервер”</w:t>
      </w:r>
      <w:bookmarkEnd w:id="13"/>
    </w:p>
    <w:p w:rsidR="00AD77D5" w:rsidRDefault="00E61368" w:rsidP="00E61368">
      <w:pPr>
        <w:pStyle w:val="Style2"/>
        <w:outlineLvl w:val="2"/>
      </w:pPr>
      <w:bookmarkStart w:id="14" w:name="_Toc71684907"/>
      <w:r>
        <w:t>Выбор методики тестирования</w:t>
      </w:r>
      <w:bookmarkEnd w:id="14"/>
    </w:p>
    <w:p w:rsidR="00E61368" w:rsidRDefault="00E61368" w:rsidP="00E61368">
      <w:pPr>
        <w:pStyle w:val="StyleText"/>
      </w:pPr>
      <w:r>
        <w:t xml:space="preserve">Тестирование серверной части приложения на корректность взаимодействия с базой данных </w:t>
      </w:r>
      <w:r w:rsidR="00EE7021">
        <w:t xml:space="preserve">для наиболее достоверной наглядности </w:t>
      </w:r>
      <w:r>
        <w:t>будет осуществлено ручным способом</w:t>
      </w:r>
      <w:r w:rsidRPr="00E61368">
        <w:t xml:space="preserve">, </w:t>
      </w:r>
      <w:r>
        <w:t>с использованием онлайн сервиса для</w:t>
      </w:r>
      <w:r w:rsidRPr="00E61368">
        <w:t xml:space="preserve"> </w:t>
      </w:r>
      <w:r>
        <w:t xml:space="preserve">тестирования – </w:t>
      </w:r>
      <w:r>
        <w:rPr>
          <w:lang w:val="en-US"/>
        </w:rPr>
        <w:t>REQBIN</w:t>
      </w:r>
      <w:r w:rsidRPr="00E61368">
        <w:t xml:space="preserve"> </w:t>
      </w:r>
      <w:sdt>
        <w:sdtPr>
          <w:alias w:val="To edit, see citavi.com/edit"/>
          <w:tag w:val="CitaviPlaceholder#b1335867-5a8f-4a7a-8214-1cb1981cc817"/>
          <w:id w:val="729195352"/>
          <w:placeholder>
            <w:docPart w:val="DefaultPlaceholder_-1854013440"/>
          </w:placeholder>
        </w:sdtPr>
        <w:sdtContent>
          <w:r w:rsidR="00EE702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c1YmMwLTUxNjctNDE2NS1hNDQzLTMwOWU2Njc2YTk4YSIsIlJhbmdlTGVuZ3RoIjozLCJSZWZlcmVuY2VJZCI6ImMxMzAyOGNjLTQ0OGQtNGFmNi1iNWRkLWI2MzRhM2U1N2JmNCIsIlJlZmVyZW5jZSI6eyIkaWQiOiIzIiwiJHR5cGUiOiJTd2lzc0FjYWRlbWljLkNpdGF2aS5SZWZlcmVuY2UsIFN3aXNzQWNhZGVtaWMuQ2l0YXZpIiwiQWJzdHJhY3RDb21wbGV4aXR5IjowLCJBYnN0cmFjdFNvdXJjZVRleHRGb3JtYXQiOjAsIkFjY2Vzc0RhdGUiOiIxMi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lcWJpbi5jb20vIiwiVXJpU3RyaW5nIjoiaHR0cHM6Ly9yZXFiaW4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NiMTMzNTg2Ny01YThmLTRhN2EtODIxNC0xY2IxOTgxY2M4MTciLCJUZXh0IjoiWzFdIiwiV0FJVmVyc2lvbiI6IjYuOC4wLjAifQ==}</w:instrText>
          </w:r>
          <w:r w:rsidR="00EE7021">
            <w:rPr>
              <w:noProof/>
            </w:rPr>
            <w:fldChar w:fldCharType="separate"/>
          </w:r>
          <w:r w:rsidR="00EE7021">
            <w:rPr>
              <w:noProof/>
            </w:rPr>
            <w:t>[1]</w:t>
          </w:r>
          <w:r w:rsidR="00EE7021">
            <w:rPr>
              <w:noProof/>
            </w:rPr>
            <w:fldChar w:fldCharType="end"/>
          </w:r>
        </w:sdtContent>
      </w:sdt>
      <w:r w:rsidR="00EE7021" w:rsidRPr="00EE7021">
        <w:t>.</w:t>
      </w:r>
      <w:r w:rsidR="00EE7021">
        <w:t xml:space="preserve"> Данный сервис позволяет отправлять </w:t>
      </w:r>
      <w:r w:rsidR="00EE7021">
        <w:rPr>
          <w:lang w:val="en-US"/>
        </w:rPr>
        <w:t>POST</w:t>
      </w:r>
      <w:r w:rsidR="00EE7021" w:rsidRPr="00EE7021">
        <w:t>/</w:t>
      </w:r>
      <w:r w:rsidR="00EE7021">
        <w:rPr>
          <w:lang w:val="en-US"/>
        </w:rPr>
        <w:t>GET</w:t>
      </w:r>
      <w:r w:rsidR="00EE7021" w:rsidRPr="00EE7021">
        <w:t xml:space="preserve"> </w:t>
      </w:r>
      <w:r w:rsidR="00EE7021">
        <w:t>запросы серверной части приложения и показывает результат возвращаемого значения (ответ сервера на запрос).</w:t>
      </w:r>
    </w:p>
    <w:p w:rsidR="00EE7021" w:rsidRPr="00EE7021" w:rsidRDefault="00EE7021" w:rsidP="00E61368">
      <w:pPr>
        <w:pStyle w:val="StyleText"/>
      </w:pPr>
      <w:r>
        <w:t xml:space="preserve">Тестированию будут подвергнуты контроллеры </w:t>
      </w:r>
      <w:r>
        <w:rPr>
          <w:lang w:val="en-US"/>
        </w:rPr>
        <w:t>MainController</w:t>
      </w:r>
      <w:r w:rsidRPr="00EE7021">
        <w:t xml:space="preserve">, </w:t>
      </w:r>
      <w:r>
        <w:rPr>
          <w:lang w:val="en-US"/>
        </w:rPr>
        <w:t>FileLoadController</w:t>
      </w:r>
      <w:r w:rsidRPr="00EE7021">
        <w:t xml:space="preserve"> </w:t>
      </w:r>
      <w:r>
        <w:t xml:space="preserve">и </w:t>
      </w:r>
      <w:r>
        <w:rPr>
          <w:lang w:val="en-US"/>
        </w:rPr>
        <w:t>LogErrorController</w:t>
      </w:r>
      <w:r w:rsidRPr="00EE7021">
        <w:t xml:space="preserve">, </w:t>
      </w:r>
      <w:r>
        <w:t>который в случае возникновения внутренней ошибки на стороне сервера</w:t>
      </w:r>
      <w:r w:rsidRPr="00EE7021">
        <w:t xml:space="preserve">, </w:t>
      </w:r>
      <w:r>
        <w:t xml:space="preserve">будет возвращать сообщение с ошибкой в формате </w:t>
      </w:r>
      <w:r>
        <w:rPr>
          <w:lang w:val="en-US"/>
        </w:rPr>
        <w:t>JSON</w:t>
      </w:r>
      <w:r w:rsidRPr="00EE7021">
        <w:t xml:space="preserve"> (</w:t>
      </w:r>
      <w:r>
        <w:t>которое будет отображаться в клиентской части приложения при возникновении ошибки).</w:t>
      </w:r>
    </w:p>
    <w:p w:rsidR="00EE7021" w:rsidRPr="00EE7021" w:rsidRDefault="00EE7021" w:rsidP="00E61368">
      <w:pPr>
        <w:pStyle w:val="StyleText"/>
      </w:pPr>
    </w:p>
    <w:p w:rsidR="00EE7021" w:rsidRDefault="00EE7021" w:rsidP="00EE7021">
      <w:pPr>
        <w:pStyle w:val="StyleImage"/>
        <w:rPr>
          <w:lang w:val="en-US"/>
        </w:rPr>
      </w:pPr>
      <w:r>
        <w:rPr>
          <w:noProof/>
          <w:lang w:eastAsia="ru-RU"/>
        </w:rPr>
        <w:drawing>
          <wp:inline distT="0" distB="0" distL="0" distR="0">
            <wp:extent cx="5935980" cy="3070860"/>
            <wp:effectExtent l="19050" t="19050" r="26670" b="152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solidFill>
                        <a:schemeClr val="tx1"/>
                      </a:solidFill>
                    </a:ln>
                  </pic:spPr>
                </pic:pic>
              </a:graphicData>
            </a:graphic>
          </wp:inline>
        </w:drawing>
      </w:r>
    </w:p>
    <w:p w:rsidR="002F59E6" w:rsidRDefault="00EE7021" w:rsidP="00F80213">
      <w:pPr>
        <w:pStyle w:val="StyleImage"/>
      </w:pPr>
      <w:r>
        <w:t xml:space="preserve">Рисунок </w:t>
      </w:r>
      <w:r>
        <w:rPr>
          <w:lang w:val="en-US"/>
        </w:rPr>
        <w:t>X</w:t>
      </w:r>
      <w:r w:rsidRPr="00EE7021">
        <w:t xml:space="preserve"> – </w:t>
      </w:r>
      <w:r>
        <w:t>Интерфейс онлайн сервиса для тестирования обработки запросов</w:t>
      </w:r>
    </w:p>
    <w:p w:rsidR="00E61368" w:rsidRDefault="00E61368">
      <w:r>
        <w:br w:type="page"/>
      </w:r>
    </w:p>
    <w:p w:rsidR="00F80213" w:rsidRDefault="00F80213" w:rsidP="006D2181">
      <w:pPr>
        <w:pStyle w:val="Style2"/>
        <w:outlineLvl w:val="2"/>
      </w:pPr>
      <w:bookmarkStart w:id="15" w:name="_Toc71684908"/>
      <w:r>
        <w:lastRenderedPageBreak/>
        <w:t>Таблица тестов</w:t>
      </w:r>
      <w:bookmarkEnd w:id="15"/>
    </w:p>
    <w:p w:rsidR="00F80213" w:rsidRPr="0019570C" w:rsidRDefault="00EA25FC" w:rsidP="00F80213">
      <w:pPr>
        <w:pStyle w:val="StyleText"/>
      </w:pPr>
      <w:r>
        <w:t xml:space="preserve">В таблице </w:t>
      </w:r>
      <w:r>
        <w:rPr>
          <w:lang w:val="en-US"/>
        </w:rPr>
        <w:t>X</w:t>
      </w:r>
      <w:r w:rsidRPr="00EA25FC">
        <w:t xml:space="preserve"> </w:t>
      </w:r>
      <w:r>
        <w:t xml:space="preserve">представлена таблица тестов. Входные и выходные данные представлены в формате </w:t>
      </w:r>
      <w:r>
        <w:rPr>
          <w:lang w:val="en-US"/>
        </w:rPr>
        <w:t>JSON</w:t>
      </w:r>
      <w:r>
        <w:t>. Будем считать</w:t>
      </w:r>
      <w:r w:rsidRPr="00EA25FC">
        <w:t xml:space="preserve">, </w:t>
      </w:r>
      <w:r>
        <w:t xml:space="preserve">что в случае удачной обработки </w:t>
      </w:r>
      <w:r>
        <w:rPr>
          <w:lang w:val="en-US"/>
        </w:rPr>
        <w:t>POST</w:t>
      </w:r>
      <w:r w:rsidRPr="00EA25FC">
        <w:t xml:space="preserve">-запроса онлайн сервис </w:t>
      </w:r>
      <w:r>
        <w:rPr>
          <w:lang w:val="en-US"/>
        </w:rPr>
        <w:t>REQBIN</w:t>
      </w:r>
      <w:r w:rsidRPr="00EA25FC">
        <w:t xml:space="preserve"> </w:t>
      </w:r>
      <w:r>
        <w:t xml:space="preserve">не будет ничего возвращать в строку результата (она используется только для </w:t>
      </w:r>
      <w:r>
        <w:rPr>
          <w:lang w:val="en-US"/>
        </w:rPr>
        <w:t>GET</w:t>
      </w:r>
      <w:r w:rsidRPr="00EA25FC">
        <w:t>-</w:t>
      </w:r>
      <w:r>
        <w:t>запросов)</w:t>
      </w:r>
      <w:r w:rsidR="0019570C">
        <w:t>, однако</w:t>
      </w:r>
      <w:r w:rsidR="0019570C" w:rsidRPr="0019570C">
        <w:t xml:space="preserve">, </w:t>
      </w:r>
      <w:r w:rsidR="0019570C">
        <w:t xml:space="preserve">при удачной обработке будет возвращён статус </w:t>
      </w:r>
      <w:r w:rsidR="0019570C" w:rsidRPr="0019570C">
        <w:t>202 (</w:t>
      </w:r>
      <w:r w:rsidR="0019570C">
        <w:rPr>
          <w:lang w:val="en-US"/>
        </w:rPr>
        <w:t>ACCEPTED</w:t>
      </w:r>
      <w:r w:rsidR="0019570C" w:rsidRPr="0019570C">
        <w:t xml:space="preserve">), </w:t>
      </w:r>
      <w:r w:rsidR="0019570C">
        <w:t xml:space="preserve">который можно увидеть после отправки </w:t>
      </w:r>
      <w:r w:rsidR="0019570C">
        <w:rPr>
          <w:lang w:val="en-US"/>
        </w:rPr>
        <w:t>POST</w:t>
      </w:r>
      <w:r w:rsidR="0019570C" w:rsidRPr="0019570C">
        <w:t>-</w:t>
      </w:r>
      <w:r w:rsidR="0019570C">
        <w:t>запроса. В</w:t>
      </w:r>
      <w:r>
        <w:t xml:space="preserve"> случае ошибки</w:t>
      </w:r>
      <w:r w:rsidR="0019570C">
        <w:t xml:space="preserve"> обработки </w:t>
      </w:r>
      <w:r w:rsidR="0019570C">
        <w:rPr>
          <w:lang w:val="en-US"/>
        </w:rPr>
        <w:t>POST</w:t>
      </w:r>
      <w:r w:rsidR="0019570C" w:rsidRPr="0019570C">
        <w:t>-</w:t>
      </w:r>
      <w:r w:rsidR="0019570C">
        <w:t>запроса</w:t>
      </w:r>
      <w:r>
        <w:t xml:space="preserve"> </w:t>
      </w:r>
      <w:r w:rsidR="0019570C">
        <w:t xml:space="preserve">в результате онлайн сервис покажет строку с ошибкой в формате </w:t>
      </w:r>
      <w:r w:rsidR="0019570C">
        <w:rPr>
          <w:lang w:val="en-US"/>
        </w:rPr>
        <w:t>JSON</w:t>
      </w:r>
    </w:p>
    <w:p w:rsidR="00EA25FC" w:rsidRPr="00EA25FC" w:rsidRDefault="00EA25FC" w:rsidP="00F80213">
      <w:pPr>
        <w:pStyle w:val="StyleText"/>
      </w:pPr>
    </w:p>
    <w:p w:rsidR="00F80213" w:rsidRPr="00F80213" w:rsidRDefault="00F80213" w:rsidP="00F80213">
      <w:pPr>
        <w:pStyle w:val="StyleText"/>
      </w:pPr>
      <w:r>
        <w:t xml:space="preserve">Таблица </w:t>
      </w:r>
      <w:r>
        <w:rPr>
          <w:lang w:val="en-US"/>
        </w:rPr>
        <w:t>X</w:t>
      </w:r>
      <w:r w:rsidRPr="00F80213">
        <w:t xml:space="preserve"> – </w:t>
      </w:r>
      <w:r>
        <w:t xml:space="preserve">Таблица тестов для модуля </w:t>
      </w:r>
      <w:r w:rsidRPr="00F80213">
        <w:t>“</w:t>
      </w:r>
      <w:r>
        <w:t>Центральный сервер</w:t>
      </w:r>
      <w:r w:rsidRPr="00F80213">
        <w:t>”</w:t>
      </w:r>
    </w:p>
    <w:tbl>
      <w:tblPr>
        <w:tblStyle w:val="ab"/>
        <w:tblW w:w="0" w:type="auto"/>
        <w:tblLook w:val="04A0" w:firstRow="1" w:lastRow="0" w:firstColumn="1" w:lastColumn="0" w:noHBand="0" w:noVBand="1"/>
      </w:tblPr>
      <w:tblGrid>
        <w:gridCol w:w="859"/>
        <w:gridCol w:w="4238"/>
        <w:gridCol w:w="3227"/>
        <w:gridCol w:w="1247"/>
      </w:tblGrid>
      <w:tr w:rsidR="00F80213" w:rsidTr="004C04E2">
        <w:tc>
          <w:tcPr>
            <w:tcW w:w="859" w:type="dxa"/>
          </w:tcPr>
          <w:p w:rsidR="00F80213" w:rsidRPr="00F80213" w:rsidRDefault="00F80213" w:rsidP="00F80213">
            <w:pPr>
              <w:pStyle w:val="StyleText"/>
              <w:ind w:firstLine="0"/>
              <w:jc w:val="center"/>
              <w:rPr>
                <w:b/>
              </w:rPr>
            </w:pPr>
            <w:r>
              <w:rPr>
                <w:b/>
              </w:rPr>
              <w:t>Номер теста</w:t>
            </w:r>
          </w:p>
        </w:tc>
        <w:tc>
          <w:tcPr>
            <w:tcW w:w="4238" w:type="dxa"/>
          </w:tcPr>
          <w:p w:rsidR="00F80213" w:rsidRPr="00F80213" w:rsidRDefault="00F80213" w:rsidP="00F80213">
            <w:pPr>
              <w:pStyle w:val="StyleText"/>
              <w:ind w:firstLine="0"/>
              <w:jc w:val="center"/>
              <w:rPr>
                <w:b/>
              </w:rPr>
            </w:pPr>
            <w:r>
              <w:rPr>
                <w:b/>
              </w:rPr>
              <w:t>Назначение</w:t>
            </w:r>
          </w:p>
        </w:tc>
        <w:tc>
          <w:tcPr>
            <w:tcW w:w="3227" w:type="dxa"/>
          </w:tcPr>
          <w:p w:rsidR="00F80213" w:rsidRPr="00F80213" w:rsidRDefault="00F80213" w:rsidP="00F80213">
            <w:pPr>
              <w:pStyle w:val="StyleText"/>
              <w:ind w:firstLine="0"/>
              <w:jc w:val="center"/>
              <w:rPr>
                <w:b/>
              </w:rPr>
            </w:pPr>
            <w:r>
              <w:rPr>
                <w:b/>
              </w:rPr>
              <w:t>Входные данные</w:t>
            </w:r>
          </w:p>
        </w:tc>
        <w:tc>
          <w:tcPr>
            <w:tcW w:w="1247" w:type="dxa"/>
          </w:tcPr>
          <w:p w:rsidR="00F80213" w:rsidRPr="00F80213" w:rsidRDefault="00F80213" w:rsidP="00F80213">
            <w:pPr>
              <w:pStyle w:val="StyleText"/>
              <w:ind w:firstLine="0"/>
              <w:jc w:val="center"/>
              <w:rPr>
                <w:b/>
              </w:rPr>
            </w:pPr>
            <w:r>
              <w:rPr>
                <w:b/>
              </w:rPr>
              <w:t>Выходные данные</w:t>
            </w:r>
          </w:p>
        </w:tc>
      </w:tr>
      <w:tr w:rsidR="004C04E2" w:rsidTr="00817AA8">
        <w:tc>
          <w:tcPr>
            <w:tcW w:w="9571" w:type="dxa"/>
            <w:gridSpan w:val="4"/>
          </w:tcPr>
          <w:p w:rsidR="004C04E2" w:rsidRPr="004C04E2" w:rsidRDefault="004C04E2" w:rsidP="00F80213">
            <w:pPr>
              <w:pStyle w:val="StyleText"/>
              <w:ind w:firstLine="0"/>
              <w:jc w:val="center"/>
              <w:rPr>
                <w:b/>
                <w:lang w:val="en-US"/>
              </w:rPr>
            </w:pPr>
            <w:r>
              <w:rPr>
                <w:b/>
              </w:rPr>
              <w:t xml:space="preserve">Таблица </w:t>
            </w:r>
            <w:r>
              <w:rPr>
                <w:b/>
                <w:lang w:val="en-US"/>
              </w:rPr>
              <w:t>Invoices</w:t>
            </w:r>
          </w:p>
        </w:tc>
      </w:tr>
      <w:tr w:rsidR="00F80213" w:rsidTr="004C04E2">
        <w:tc>
          <w:tcPr>
            <w:tcW w:w="859" w:type="dxa"/>
          </w:tcPr>
          <w:p w:rsidR="00F80213" w:rsidRPr="00F80213" w:rsidRDefault="00F80213" w:rsidP="00F80213">
            <w:pPr>
              <w:pStyle w:val="StyleText"/>
              <w:ind w:firstLine="0"/>
              <w:jc w:val="center"/>
              <w:rPr>
                <w:lang w:val="en-US"/>
              </w:rPr>
            </w:pPr>
            <w:r>
              <w:rPr>
                <w:lang w:val="en-US"/>
              </w:rPr>
              <w:t>1</w:t>
            </w:r>
          </w:p>
        </w:tc>
        <w:tc>
          <w:tcPr>
            <w:tcW w:w="4238" w:type="dxa"/>
          </w:tcPr>
          <w:p w:rsidR="00F80213" w:rsidRDefault="0019570C" w:rsidP="00F80213">
            <w:pPr>
              <w:pStyle w:val="StyleText"/>
              <w:ind w:firstLine="0"/>
              <w:jc w:val="center"/>
              <w:rPr>
                <w:lang w:val="en-US"/>
              </w:rPr>
            </w:pPr>
            <w:r>
              <w:t xml:space="preserve">Добавление накладной в таблицу </w:t>
            </w:r>
            <w:r>
              <w:rPr>
                <w:lang w:val="en-US"/>
              </w:rPr>
              <w:t>Invoices</w:t>
            </w:r>
          </w:p>
          <w:p w:rsidR="00FE3120" w:rsidRDefault="00FE3120" w:rsidP="00F80213">
            <w:pPr>
              <w:pStyle w:val="StyleText"/>
              <w:ind w:firstLine="0"/>
              <w:jc w:val="center"/>
              <w:rPr>
                <w:lang w:val="en-US"/>
              </w:rPr>
            </w:pPr>
            <w:r>
              <w:rPr>
                <w:lang w:val="en-US"/>
              </w:rPr>
              <w:t>POST-</w:t>
            </w:r>
            <w:r>
              <w:t>запрос</w:t>
            </w:r>
            <w:r>
              <w:rPr>
                <w:lang w:val="en-US"/>
              </w:rPr>
              <w:t>:</w:t>
            </w:r>
          </w:p>
          <w:p w:rsidR="00FE3120" w:rsidRPr="00FE3120" w:rsidRDefault="00FE3120" w:rsidP="00F80213">
            <w:pPr>
              <w:pStyle w:val="StyleText"/>
              <w:ind w:firstLine="0"/>
              <w:jc w:val="center"/>
              <w:rPr>
                <w:lang w:val="en-US"/>
              </w:rPr>
            </w:pPr>
            <w:r w:rsidRPr="00FE3120">
              <w:rPr>
                <w:lang w:val="en-US"/>
              </w:rPr>
              <w:t>http://localhost:8080/database/invoices/insert</w:t>
            </w:r>
          </w:p>
        </w:tc>
        <w:tc>
          <w:tcPr>
            <w:tcW w:w="3227" w:type="dxa"/>
          </w:tcPr>
          <w:p w:rsidR="0019570C" w:rsidRPr="0019570C" w:rsidRDefault="0019570C" w:rsidP="0019570C">
            <w:pPr>
              <w:pStyle w:val="StyleText"/>
              <w:ind w:firstLine="0"/>
              <w:jc w:val="left"/>
              <w:rPr>
                <w:rFonts w:ascii="Courier New" w:hAnsi="Courier New" w:cs="Courier New"/>
                <w:sz w:val="24"/>
                <w:szCs w:val="24"/>
                <w:lang w:val="en-US"/>
              </w:rPr>
            </w:pP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Pr>
                <w:rFonts w:ascii="Courier New" w:hAnsi="Courier New" w:cs="Courier New"/>
                <w:sz w:val="24"/>
                <w:szCs w:val="24"/>
                <w:lang w:val="en-US"/>
              </w:rPr>
              <w:t>"numberInvoice":"140i</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sidRPr="0019570C">
              <w:rPr>
                <w:rFonts w:ascii="Courier New" w:hAnsi="Courier New" w:cs="Courier New"/>
                <w:sz w:val="24"/>
                <w:szCs w:val="24"/>
                <w:lang w:val="en-US"/>
              </w:rPr>
              <w:t>"nameSupplier":"</w:t>
            </w:r>
            <w:r w:rsidRPr="0019570C">
              <w:rPr>
                <w:rFonts w:ascii="Courier New" w:hAnsi="Courier New" w:cs="Courier New"/>
                <w:sz w:val="24"/>
                <w:szCs w:val="24"/>
              </w:rPr>
              <w:t>ООО</w:t>
            </w:r>
            <w:r>
              <w:rPr>
                <w:rFonts w:ascii="Courier New" w:hAnsi="Courier New" w:cs="Courier New"/>
                <w:sz w:val="24"/>
                <w:szCs w:val="24"/>
                <w:lang w:val="en-US"/>
              </w:rPr>
              <w:t xml:space="preserve"> </w:t>
            </w:r>
            <w:r w:rsidRPr="0019570C">
              <w:rPr>
                <w:rFonts w:ascii="Courier New" w:hAnsi="Courier New" w:cs="Courier New"/>
                <w:sz w:val="24"/>
                <w:szCs w:val="24"/>
              </w:rPr>
              <w:t>Вагон</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totalWagons":10,</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arrivalTrainDate":"2018-10-15",</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departureTrainDate":"2017-06-27"</w:t>
            </w:r>
          </w:p>
          <w:p w:rsidR="00F80213" w:rsidRDefault="0019570C" w:rsidP="0019570C">
            <w:pPr>
              <w:pStyle w:val="StyleText"/>
              <w:ind w:firstLine="0"/>
              <w:jc w:val="left"/>
            </w:pPr>
            <w:r w:rsidRPr="0019570C">
              <w:rPr>
                <w:rFonts w:ascii="Courier New" w:hAnsi="Courier New" w:cs="Courier New"/>
                <w:sz w:val="24"/>
                <w:szCs w:val="24"/>
              </w:rPr>
              <w:t>}</w:t>
            </w:r>
          </w:p>
        </w:tc>
        <w:tc>
          <w:tcPr>
            <w:tcW w:w="1247" w:type="dxa"/>
          </w:tcPr>
          <w:p w:rsidR="00F80213" w:rsidRPr="0019570C" w:rsidRDefault="0019570C" w:rsidP="00F80213">
            <w:pPr>
              <w:pStyle w:val="StyleText"/>
              <w:ind w:firstLine="0"/>
              <w:jc w:val="center"/>
              <w:rPr>
                <w:lang w:val="en-US"/>
              </w:rPr>
            </w:pPr>
            <w:r>
              <w:t xml:space="preserve">(см. рис. </w:t>
            </w:r>
            <w:r>
              <w:rPr>
                <w:lang w:val="en-US"/>
              </w:rPr>
              <w:t>X)</w:t>
            </w:r>
          </w:p>
        </w:tc>
      </w:tr>
      <w:tr w:rsidR="00F80213" w:rsidRPr="00E30A82" w:rsidTr="004C04E2">
        <w:tc>
          <w:tcPr>
            <w:tcW w:w="859" w:type="dxa"/>
          </w:tcPr>
          <w:p w:rsidR="00F80213" w:rsidRPr="0019570C" w:rsidRDefault="00F80213" w:rsidP="00F80213">
            <w:pPr>
              <w:pStyle w:val="StyleText"/>
              <w:ind w:firstLine="0"/>
              <w:jc w:val="center"/>
            </w:pPr>
            <w:r w:rsidRPr="0019570C">
              <w:t>2</w:t>
            </w:r>
          </w:p>
        </w:tc>
        <w:tc>
          <w:tcPr>
            <w:tcW w:w="4238" w:type="dxa"/>
          </w:tcPr>
          <w:p w:rsidR="00F80213" w:rsidRPr="00A36B45" w:rsidRDefault="00FE3120" w:rsidP="00F80213">
            <w:pPr>
              <w:pStyle w:val="StyleText"/>
              <w:ind w:firstLine="0"/>
              <w:jc w:val="center"/>
            </w:pPr>
            <w:r>
              <w:t xml:space="preserve">Изменение </w:t>
            </w:r>
            <w:r w:rsidR="00A36B45">
              <w:t xml:space="preserve">данных </w:t>
            </w:r>
            <w:r>
              <w:t xml:space="preserve">накладной в таблице </w:t>
            </w:r>
            <w:r>
              <w:rPr>
                <w:lang w:val="en-US"/>
              </w:rPr>
              <w:t>Invoices</w:t>
            </w:r>
          </w:p>
          <w:p w:rsidR="00E30A82" w:rsidRDefault="00E30A82" w:rsidP="00F80213">
            <w:pPr>
              <w:pStyle w:val="StyleText"/>
              <w:ind w:firstLine="0"/>
              <w:jc w:val="center"/>
              <w:rPr>
                <w:lang w:val="en-US"/>
              </w:rPr>
            </w:pPr>
            <w:r>
              <w:rPr>
                <w:lang w:val="en-US"/>
              </w:rPr>
              <w:t>POST-</w:t>
            </w:r>
            <w:r>
              <w:t>запрос</w:t>
            </w:r>
            <w:r>
              <w:rPr>
                <w:lang w:val="en-US"/>
              </w:rPr>
              <w:t>:</w:t>
            </w:r>
          </w:p>
          <w:p w:rsidR="00E30A82" w:rsidRPr="00E30A82" w:rsidRDefault="00E30A82" w:rsidP="00F80213">
            <w:pPr>
              <w:pStyle w:val="StyleText"/>
              <w:ind w:firstLine="0"/>
              <w:jc w:val="center"/>
              <w:rPr>
                <w:lang w:val="en-US"/>
              </w:rPr>
            </w:pPr>
            <w:r w:rsidRPr="00E30A82">
              <w:rPr>
                <w:lang w:val="en-US"/>
              </w:rPr>
              <w:t>http://localho</w:t>
            </w:r>
            <w:r>
              <w:rPr>
                <w:lang w:val="en-US"/>
              </w:rPr>
              <w:t>st:8080/database/invoices/update</w:t>
            </w:r>
          </w:p>
        </w:tc>
        <w:tc>
          <w:tcPr>
            <w:tcW w:w="3227" w:type="dxa"/>
          </w:tcPr>
          <w:p w:rsidR="00E30A82" w:rsidRPr="00E30A82" w:rsidRDefault="00E30A82" w:rsidP="00E30A82">
            <w:pPr>
              <w:pStyle w:val="StyleText"/>
              <w:ind w:firstLine="0"/>
              <w:jc w:val="left"/>
              <w:rPr>
                <w:rFonts w:ascii="Courier New" w:hAnsi="Courier New" w:cs="Courier New"/>
                <w:sz w:val="24"/>
                <w:szCs w:val="24"/>
                <w:lang w:val="en-US"/>
              </w:rPr>
            </w:pPr>
            <w:r w:rsidRPr="00E30A82">
              <w:rPr>
                <w:rFonts w:ascii="Courier New" w:hAnsi="Courier New" w:cs="Courier New"/>
                <w:sz w:val="24"/>
                <w:szCs w:val="24"/>
                <w:lang w:val="en-US"/>
              </w:rPr>
              <w:t>{</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umberInvoice":"140i",</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ameSupplier":"ООО Полувагон",</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totalWagons":20,</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arrivalTrainDate":"2020-10-07",</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departureTrainDate":"2017-06-27"</w:t>
            </w:r>
          </w:p>
          <w:p w:rsidR="00F80213" w:rsidRPr="00E30A82" w:rsidRDefault="00E30A82" w:rsidP="00E30A82">
            <w:pPr>
              <w:pStyle w:val="StyleText"/>
              <w:ind w:firstLine="0"/>
              <w:jc w:val="left"/>
              <w:rPr>
                <w:lang w:val="en-US"/>
              </w:rPr>
            </w:pPr>
            <w:r w:rsidRPr="00E30A82">
              <w:rPr>
                <w:rFonts w:ascii="Courier New" w:hAnsi="Courier New" w:cs="Courier New"/>
                <w:sz w:val="24"/>
                <w:szCs w:val="24"/>
                <w:lang w:val="en-US"/>
              </w:rPr>
              <w:t>}</w:t>
            </w:r>
          </w:p>
        </w:tc>
        <w:tc>
          <w:tcPr>
            <w:tcW w:w="1247" w:type="dxa"/>
          </w:tcPr>
          <w:p w:rsidR="00F80213" w:rsidRPr="00E30A82" w:rsidRDefault="00E30A82" w:rsidP="00F80213">
            <w:pPr>
              <w:pStyle w:val="StyleText"/>
              <w:ind w:firstLine="0"/>
              <w:jc w:val="center"/>
              <w:rPr>
                <w:lang w:val="en-US"/>
              </w:rPr>
            </w:pPr>
            <w:r w:rsidRPr="00E30A82">
              <w:t>(</w:t>
            </w:r>
            <w:r>
              <w:t xml:space="preserve">см. рис. </w:t>
            </w:r>
            <w:r>
              <w:rPr>
                <w:lang w:val="en-US"/>
              </w:rPr>
              <w:t>X)</w:t>
            </w:r>
          </w:p>
        </w:tc>
      </w:tr>
    </w:tbl>
    <w:p w:rsidR="0019570C" w:rsidRDefault="0019570C">
      <w:r>
        <w:br w:type="page"/>
      </w:r>
    </w:p>
    <w:p w:rsidR="00995DAB" w:rsidRPr="00995DAB" w:rsidRDefault="00995DAB" w:rsidP="00995DAB">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01"/>
        <w:gridCol w:w="4657"/>
        <w:gridCol w:w="2568"/>
        <w:gridCol w:w="2045"/>
      </w:tblGrid>
      <w:tr w:rsidR="00995DAB" w:rsidRPr="00995DAB" w:rsidTr="00C96D65">
        <w:tc>
          <w:tcPr>
            <w:tcW w:w="301" w:type="dxa"/>
          </w:tcPr>
          <w:p w:rsidR="00995DAB" w:rsidRPr="00F80213" w:rsidRDefault="00995DAB" w:rsidP="009F3DE5">
            <w:pPr>
              <w:pStyle w:val="StyleText"/>
              <w:ind w:firstLine="0"/>
              <w:jc w:val="center"/>
              <w:rPr>
                <w:lang w:val="en-US"/>
              </w:rPr>
            </w:pPr>
            <w:r>
              <w:rPr>
                <w:lang w:val="en-US"/>
              </w:rPr>
              <w:t>3</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140</w:t>
            </w:r>
            <w:r w:rsidRPr="00995DAB">
              <w:rPr>
                <w:lang w:val="en-US"/>
              </w:rPr>
              <w:t>i</w:t>
            </w:r>
          </w:p>
          <w:p w:rsidR="00995DAB" w:rsidRPr="00995DAB" w:rsidRDefault="00995DAB" w:rsidP="009F3DE5">
            <w:pPr>
              <w:pStyle w:val="StyleText"/>
              <w:ind w:firstLine="0"/>
              <w:jc w:val="center"/>
            </w:pPr>
          </w:p>
        </w:tc>
        <w:tc>
          <w:tcPr>
            <w:tcW w:w="2568" w:type="dxa"/>
          </w:tcPr>
          <w:p w:rsidR="00995DAB" w:rsidRPr="00995DAB" w:rsidRDefault="00BE01F5" w:rsidP="009F3DE5">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rsidRPr="00995DAB">
              <w:t>140</w:t>
            </w:r>
            <w:r>
              <w:rPr>
                <w:lang w:val="en-US"/>
              </w:rPr>
              <w:t>i”</w:t>
            </w:r>
          </w:p>
        </w:tc>
        <w:tc>
          <w:tcPr>
            <w:tcW w:w="2045" w:type="dxa"/>
          </w:tcPr>
          <w:p w:rsidR="00995DAB" w:rsidRPr="00995DAB" w:rsidRDefault="00995DAB" w:rsidP="00995DAB">
            <w:pPr>
              <w:pStyle w:val="StyleText"/>
              <w:ind w:firstLine="0"/>
              <w:jc w:val="left"/>
              <w:rPr>
                <w:rFonts w:ascii="Courier New" w:hAnsi="Courier New" w:cs="Courier New"/>
                <w:sz w:val="24"/>
                <w:szCs w:val="24"/>
                <w:lang w:val="en-US"/>
              </w:rPr>
            </w:pPr>
            <w:r w:rsidRPr="00995DAB">
              <w:rPr>
                <w:rFonts w:ascii="Courier New" w:hAnsi="Courier New" w:cs="Courier New"/>
                <w:sz w:val="24"/>
                <w:szCs w:val="24"/>
                <w:lang w:val="en-US"/>
              </w:rPr>
              <w:t>{</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umberInvoice": "140i",</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ameSupplier": "ООО Полувагон",</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totalWagons": 20,</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arrivalTrainDate": "2020-10-07",</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departureTrainDate": "2017-06-27"</w:t>
            </w:r>
          </w:p>
          <w:p w:rsidR="00995DAB" w:rsidRPr="00995DAB" w:rsidRDefault="00995DAB" w:rsidP="00995DAB">
            <w:pPr>
              <w:pStyle w:val="StyleText"/>
              <w:ind w:firstLine="0"/>
              <w:jc w:val="left"/>
            </w:pPr>
            <w:r w:rsidRPr="00995DAB">
              <w:rPr>
                <w:rFonts w:ascii="Courier New" w:hAnsi="Courier New" w:cs="Courier New"/>
                <w:sz w:val="24"/>
                <w:szCs w:val="24"/>
              </w:rPr>
              <w:t>}</w:t>
            </w:r>
            <w:r w:rsidRPr="00995DAB">
              <w:rPr>
                <w:rFonts w:ascii="Courier New" w:hAnsi="Courier New" w:cs="Courier New"/>
                <w:sz w:val="24"/>
                <w:szCs w:val="24"/>
              </w:rPr>
              <w:t xml:space="preserve"> </w:t>
            </w:r>
            <w:r w:rsidRPr="00995DAB">
              <w:rPr>
                <w:szCs w:val="28"/>
              </w:rPr>
              <w:t xml:space="preserve">(см. рис. </w:t>
            </w:r>
            <w:r w:rsidRPr="00995DAB">
              <w:rPr>
                <w:szCs w:val="28"/>
                <w:lang w:val="en-US"/>
              </w:rPr>
              <w:t>X</w:t>
            </w:r>
            <w:r w:rsidRPr="00995DAB">
              <w:rPr>
                <w:szCs w:val="28"/>
              </w:rPr>
              <w:t>)</w:t>
            </w:r>
          </w:p>
        </w:tc>
      </w:tr>
      <w:tr w:rsidR="00995DAB" w:rsidRPr="00995DAB" w:rsidTr="00C96D65">
        <w:tc>
          <w:tcPr>
            <w:tcW w:w="301" w:type="dxa"/>
          </w:tcPr>
          <w:p w:rsidR="00995DAB" w:rsidRPr="00995DAB" w:rsidRDefault="00995DAB" w:rsidP="009F3DE5">
            <w:pPr>
              <w:pStyle w:val="StyleText"/>
              <w:ind w:firstLine="0"/>
              <w:jc w:val="center"/>
            </w:pPr>
            <w:r>
              <w:t>4</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w:t>
            </w:r>
            <w:r>
              <w:t>ааа</w:t>
            </w:r>
          </w:p>
          <w:p w:rsidR="00995DAB" w:rsidRPr="00995DAB" w:rsidRDefault="00995DAB" w:rsidP="009F3DE5">
            <w:pPr>
              <w:pStyle w:val="StyleText"/>
              <w:ind w:firstLine="0"/>
              <w:jc w:val="center"/>
            </w:pPr>
          </w:p>
        </w:tc>
        <w:tc>
          <w:tcPr>
            <w:tcW w:w="2568" w:type="dxa"/>
          </w:tcPr>
          <w:p w:rsidR="00995DAB" w:rsidRPr="00BE01F5" w:rsidRDefault="00BE01F5" w:rsidP="00995DA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t>ааа</w:t>
            </w:r>
            <w:r>
              <w:rPr>
                <w:lang w:val="en-US"/>
              </w:rPr>
              <w:t>”</w:t>
            </w:r>
          </w:p>
        </w:tc>
        <w:tc>
          <w:tcPr>
            <w:tcW w:w="2045" w:type="dxa"/>
          </w:tcPr>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w:t>
            </w:r>
          </w:p>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message": "Записи с номером накладной ааа не найдено!"</w:t>
            </w:r>
          </w:p>
          <w:p w:rsidR="00995DAB" w:rsidRPr="00995DAB" w:rsidRDefault="00995DAB" w:rsidP="00995DAB">
            <w:pPr>
              <w:pStyle w:val="StyleText"/>
              <w:ind w:firstLine="0"/>
              <w:jc w:val="left"/>
              <w:rPr>
                <w:lang w:val="en-US"/>
              </w:rPr>
            </w:pPr>
            <w:r w:rsidRPr="00995DAB">
              <w:rPr>
                <w:rFonts w:ascii="Courier New" w:hAnsi="Courier New" w:cs="Courier New"/>
                <w:sz w:val="24"/>
                <w:szCs w:val="24"/>
              </w:rPr>
              <w:t>}</w:t>
            </w:r>
            <w:r>
              <w:rPr>
                <w:rFonts w:ascii="Courier New" w:hAnsi="Courier New" w:cs="Courier New"/>
                <w:sz w:val="24"/>
                <w:szCs w:val="24"/>
              </w:rPr>
              <w:t xml:space="preserve"> </w:t>
            </w:r>
            <w:r w:rsidRPr="00995DAB">
              <w:t>(см. рис. X)</w:t>
            </w:r>
          </w:p>
        </w:tc>
      </w:tr>
      <w:tr w:rsidR="00A36B45" w:rsidRPr="00C96D65" w:rsidTr="00C96D65">
        <w:tc>
          <w:tcPr>
            <w:tcW w:w="301" w:type="dxa"/>
          </w:tcPr>
          <w:p w:rsidR="00A36B45" w:rsidRDefault="00A36B45" w:rsidP="009F3DE5">
            <w:pPr>
              <w:pStyle w:val="StyleText"/>
              <w:ind w:firstLine="0"/>
              <w:jc w:val="center"/>
            </w:pPr>
            <w:r>
              <w:t>5</w:t>
            </w:r>
          </w:p>
        </w:tc>
        <w:tc>
          <w:tcPr>
            <w:tcW w:w="4657" w:type="dxa"/>
          </w:tcPr>
          <w:p w:rsidR="00A36B45" w:rsidRPr="00A36B45" w:rsidRDefault="00A36B45" w:rsidP="00A36B45">
            <w:pPr>
              <w:pStyle w:val="StyleText"/>
              <w:ind w:firstLine="0"/>
              <w:jc w:val="center"/>
            </w:pPr>
            <w:r>
              <w:t xml:space="preserve">Изменение данных накладной в таблице </w:t>
            </w:r>
            <w:r>
              <w:rPr>
                <w:lang w:val="en-US"/>
              </w:rPr>
              <w:t>Invoices</w:t>
            </w:r>
          </w:p>
          <w:p w:rsidR="00A36B45" w:rsidRDefault="00A36B45" w:rsidP="00A36B45">
            <w:pPr>
              <w:pStyle w:val="StyleText"/>
              <w:ind w:firstLine="0"/>
              <w:jc w:val="center"/>
              <w:rPr>
                <w:lang w:val="en-US"/>
              </w:rPr>
            </w:pPr>
            <w:r>
              <w:rPr>
                <w:lang w:val="en-US"/>
              </w:rPr>
              <w:t>POST-</w:t>
            </w:r>
            <w:r>
              <w:t>запрос</w:t>
            </w:r>
            <w:r>
              <w:rPr>
                <w:lang w:val="en-US"/>
              </w:rPr>
              <w:t>:</w:t>
            </w:r>
          </w:p>
          <w:p w:rsidR="00A36B45" w:rsidRPr="00A36B45" w:rsidRDefault="00A36B45" w:rsidP="00A36B45">
            <w:pPr>
              <w:pStyle w:val="StyleText"/>
              <w:ind w:firstLine="0"/>
              <w:jc w:val="center"/>
              <w:rPr>
                <w:lang w:val="en-US"/>
              </w:rPr>
            </w:pPr>
            <w:r w:rsidRPr="00E30A82">
              <w:rPr>
                <w:lang w:val="en-US"/>
              </w:rPr>
              <w:t>http://localho</w:t>
            </w:r>
            <w:r>
              <w:rPr>
                <w:lang w:val="en-US"/>
              </w:rPr>
              <w:t>st:8080/database/invoices/update</w:t>
            </w:r>
          </w:p>
        </w:tc>
        <w:tc>
          <w:tcPr>
            <w:tcW w:w="2568" w:type="dxa"/>
          </w:tcPr>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umberInvoice":"140i",</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ameSupplier":"ООО Полувагон",</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totalWagons":20,</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arrivalTrainDate":"2000-10-07",</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departureTrainDate":"2017-06-27"</w:t>
            </w:r>
          </w:p>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tc>
        <w:tc>
          <w:tcPr>
            <w:tcW w:w="2045" w:type="dxa"/>
          </w:tcPr>
          <w:p w:rsidR="00C96D65" w:rsidRPr="00C96D6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jc w:val="lef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Дата приезда состава не может быть раньше даты отправки состава!"</w:t>
            </w:r>
          </w:p>
          <w:p w:rsidR="00A36B4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rPr>
              <w:t>}</w:t>
            </w:r>
            <w:r w:rsidRPr="00C96D65">
              <w:rPr>
                <w:rFonts w:ascii="Courier New" w:hAnsi="Courier New" w:cs="Courier New"/>
                <w:sz w:val="24"/>
                <w:szCs w:val="24"/>
              </w:rPr>
              <w:t xml:space="preserve"> </w:t>
            </w:r>
            <w:r w:rsidRPr="00C96D65">
              <w:t>(см. рис. X)</w:t>
            </w:r>
          </w:p>
        </w:tc>
      </w:tr>
    </w:tbl>
    <w:p w:rsidR="00995DAB" w:rsidRDefault="00995DAB">
      <w:r w:rsidRPr="00C96D65">
        <w:br w:type="page"/>
      </w:r>
    </w:p>
    <w:p w:rsidR="00C96D65" w:rsidRPr="00995DAB" w:rsidRDefault="00C96D65" w:rsidP="00C96D65">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28"/>
        <w:gridCol w:w="4401"/>
        <w:gridCol w:w="3349"/>
        <w:gridCol w:w="1493"/>
      </w:tblGrid>
      <w:tr w:rsidR="00C96D65" w:rsidRPr="00995DAB" w:rsidTr="007552B0">
        <w:tc>
          <w:tcPr>
            <w:tcW w:w="328" w:type="dxa"/>
          </w:tcPr>
          <w:p w:rsidR="00C96D65" w:rsidRPr="00F80213" w:rsidRDefault="00C96D65" w:rsidP="009F3DE5">
            <w:pPr>
              <w:pStyle w:val="StyleText"/>
              <w:ind w:firstLine="0"/>
              <w:jc w:val="center"/>
              <w:rPr>
                <w:lang w:val="en-US"/>
              </w:rPr>
            </w:pPr>
            <w:r>
              <w:rPr>
                <w:lang w:val="en-US"/>
              </w:rPr>
              <w:t>6</w:t>
            </w:r>
          </w:p>
        </w:tc>
        <w:tc>
          <w:tcPr>
            <w:tcW w:w="4401" w:type="dxa"/>
          </w:tcPr>
          <w:p w:rsidR="00C96D65" w:rsidRPr="00A36B45" w:rsidRDefault="00C96D65" w:rsidP="00C96D65">
            <w:pPr>
              <w:pStyle w:val="StyleText"/>
              <w:ind w:firstLine="0"/>
              <w:jc w:val="center"/>
            </w:pPr>
            <w:r>
              <w:t xml:space="preserve">Изменение данных накладной в таблице </w:t>
            </w:r>
            <w:r>
              <w:rPr>
                <w:lang w:val="en-US"/>
              </w:rPr>
              <w:t>Invoices</w:t>
            </w:r>
          </w:p>
          <w:p w:rsidR="00C96D65" w:rsidRDefault="00C96D65" w:rsidP="00C96D65">
            <w:pPr>
              <w:pStyle w:val="StyleText"/>
              <w:ind w:firstLine="0"/>
              <w:jc w:val="center"/>
              <w:rPr>
                <w:lang w:val="en-US"/>
              </w:rPr>
            </w:pPr>
            <w:r>
              <w:rPr>
                <w:lang w:val="en-US"/>
              </w:rPr>
              <w:t>POST-</w:t>
            </w:r>
            <w:r>
              <w:t>запрос</w:t>
            </w:r>
            <w:r>
              <w:rPr>
                <w:lang w:val="en-US"/>
              </w:rPr>
              <w:t>:</w:t>
            </w:r>
          </w:p>
          <w:p w:rsidR="00C96D65" w:rsidRPr="00C96D65" w:rsidRDefault="00C96D65" w:rsidP="00C96D65">
            <w:pPr>
              <w:pStyle w:val="StyleText"/>
              <w:ind w:firstLine="0"/>
              <w:jc w:val="center"/>
              <w:rPr>
                <w:lang w:val="en-US"/>
              </w:rPr>
            </w:pPr>
            <w:r w:rsidRPr="00E30A82">
              <w:rPr>
                <w:lang w:val="en-US"/>
              </w:rPr>
              <w:t>http://localho</w:t>
            </w:r>
            <w:r>
              <w:rPr>
                <w:lang w:val="en-US"/>
              </w:rPr>
              <w:t>st:8080/database/invoices/update</w:t>
            </w:r>
            <w:r w:rsidRPr="00C96D65">
              <w:rPr>
                <w:lang w:val="en-US"/>
              </w:rPr>
              <w:t xml:space="preserve"> </w:t>
            </w:r>
          </w:p>
        </w:tc>
        <w:tc>
          <w:tcPr>
            <w:tcW w:w="3349" w:type="dxa"/>
          </w:tcPr>
          <w:p w:rsidR="00C96D65" w:rsidRPr="00C96D65" w:rsidRDefault="00C96D65" w:rsidP="00C96D65">
            <w:pPr>
              <w:pStyle w:val="StyleText"/>
              <w:ind w:firstLine="0"/>
              <w:rPr>
                <w:rFonts w:ascii="Courier New" w:hAnsi="Courier New" w:cs="Courier New"/>
                <w:sz w:val="24"/>
                <w:szCs w:val="24"/>
                <w:lang w:val="en-US"/>
              </w:rPr>
            </w:pPr>
            <w:r w:rsidRPr="00C96D65">
              <w:rPr>
                <w:rFonts w:ascii="Courier New" w:hAnsi="Courier New" w:cs="Courier New"/>
                <w:sz w:val="24"/>
                <w:szCs w:val="24"/>
                <w:lang w:val="en-US"/>
              </w:rPr>
              <w:t>{</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umberInvoice":"140i",</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ameSupplier":"ООО Полувагон",</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totalWagons":-2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arrivalTrainDate":"2018-10-0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departureTrainDate":"2017-06-27"</w:t>
            </w:r>
          </w:p>
          <w:p w:rsidR="00C96D6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lang w:val="en-US"/>
              </w:rPr>
              <w:t>}</w:t>
            </w:r>
          </w:p>
        </w:tc>
        <w:tc>
          <w:tcPr>
            <w:tcW w:w="1493"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Общее число прибывающих полувагонов по накладной не может быть меньше либо равно нулю!"</w:t>
            </w:r>
          </w:p>
          <w:p w:rsidR="00C96D65" w:rsidRPr="00995DAB" w:rsidRDefault="00C96D65" w:rsidP="00C96D65">
            <w:pPr>
              <w:pStyle w:val="StyleText"/>
              <w:ind w:firstLine="0"/>
              <w:jc w:val="left"/>
            </w:pPr>
            <w:r w:rsidRPr="00C96D65">
              <w:rPr>
                <w:rFonts w:ascii="Courier New" w:hAnsi="Courier New" w:cs="Courier New"/>
                <w:sz w:val="24"/>
                <w:szCs w:val="24"/>
                <w:lang w:val="en-US"/>
              </w:rPr>
              <w:t xml:space="preserve">} </w:t>
            </w:r>
            <w:r w:rsidRPr="00C96D65">
              <w:rPr>
                <w:szCs w:val="28"/>
                <w:lang w:val="en-US"/>
              </w:rPr>
              <w:t>(</w:t>
            </w:r>
            <w:r w:rsidRPr="00995DAB">
              <w:rPr>
                <w:szCs w:val="28"/>
              </w:rPr>
              <w:t>см</w:t>
            </w:r>
            <w:r w:rsidRPr="00C96D65">
              <w:rPr>
                <w:szCs w:val="28"/>
                <w:lang w:val="en-US"/>
              </w:rPr>
              <w:t xml:space="preserve">. </w:t>
            </w:r>
            <w:r w:rsidRPr="00995DAB">
              <w:rPr>
                <w:szCs w:val="28"/>
              </w:rPr>
              <w:t>рис</w:t>
            </w:r>
            <w:r w:rsidRPr="00C96D65">
              <w:rPr>
                <w:szCs w:val="28"/>
                <w:lang w:val="en-US"/>
              </w:rPr>
              <w:t xml:space="preserve">. </w:t>
            </w:r>
            <w:r w:rsidRPr="00995DAB">
              <w:rPr>
                <w:szCs w:val="28"/>
                <w:lang w:val="en-US"/>
              </w:rPr>
              <w:t>X</w:t>
            </w:r>
            <w:r w:rsidRPr="00995DAB">
              <w:rPr>
                <w:szCs w:val="28"/>
              </w:rPr>
              <w:t>)</w:t>
            </w:r>
          </w:p>
        </w:tc>
      </w:tr>
      <w:tr w:rsidR="00C96D65" w:rsidRPr="00995DAB" w:rsidTr="007552B0">
        <w:tc>
          <w:tcPr>
            <w:tcW w:w="328" w:type="dxa"/>
          </w:tcPr>
          <w:p w:rsidR="00C96D65" w:rsidRPr="00995DAB" w:rsidRDefault="00C96D65" w:rsidP="009F3DE5">
            <w:pPr>
              <w:pStyle w:val="StyleText"/>
              <w:ind w:firstLine="0"/>
              <w:jc w:val="center"/>
            </w:pPr>
            <w:r>
              <w:t>7</w:t>
            </w:r>
          </w:p>
        </w:tc>
        <w:tc>
          <w:tcPr>
            <w:tcW w:w="4401" w:type="dxa"/>
          </w:tcPr>
          <w:p w:rsidR="00C96D65" w:rsidRDefault="00C96D65" w:rsidP="009F3DE5">
            <w:pPr>
              <w:pStyle w:val="StyleText"/>
              <w:ind w:firstLine="0"/>
              <w:jc w:val="center"/>
              <w:rPr>
                <w:lang w:val="en-US"/>
              </w:rPr>
            </w:pPr>
            <w:r>
              <w:t xml:space="preserve">Удаление данных об определённой накладной в таблице </w:t>
            </w:r>
            <w:r>
              <w:rPr>
                <w:lang w:val="en-US"/>
              </w:rPr>
              <w:t>Invoices</w:t>
            </w:r>
          </w:p>
          <w:p w:rsidR="00C96D65" w:rsidRDefault="00C96D65" w:rsidP="009F3DE5">
            <w:pPr>
              <w:pStyle w:val="StyleText"/>
              <w:ind w:firstLine="0"/>
              <w:jc w:val="center"/>
              <w:rPr>
                <w:lang w:val="en-US"/>
              </w:rPr>
            </w:pPr>
            <w:r>
              <w:rPr>
                <w:lang w:val="en-US"/>
              </w:rPr>
              <w:t>POST-</w:t>
            </w:r>
            <w:r>
              <w:t>запрос</w:t>
            </w:r>
            <w:r>
              <w:rPr>
                <w:lang w:val="en-US"/>
              </w:rPr>
              <w:t>:</w:t>
            </w:r>
          </w:p>
          <w:p w:rsidR="00C96D65" w:rsidRPr="00C96D65" w:rsidRDefault="00C96D65" w:rsidP="009F3DE5">
            <w:pPr>
              <w:pStyle w:val="StyleText"/>
              <w:ind w:firstLine="0"/>
              <w:jc w:val="center"/>
              <w:rPr>
                <w:lang w:val="en-US"/>
              </w:rPr>
            </w:pPr>
            <w:r w:rsidRPr="00E30A82">
              <w:rPr>
                <w:lang w:val="en-US"/>
              </w:rPr>
              <w:t>http://localho</w:t>
            </w:r>
            <w:r>
              <w:rPr>
                <w:lang w:val="en-US"/>
              </w:rPr>
              <w:t>st:8080/database/invoices/</w:t>
            </w:r>
            <w:r>
              <w:rPr>
                <w:lang w:val="en-US"/>
              </w:rPr>
              <w:t>delete</w:t>
            </w:r>
          </w:p>
          <w:p w:rsidR="00C96D65" w:rsidRPr="00C96D65" w:rsidRDefault="00C96D65" w:rsidP="009F3DE5">
            <w:pPr>
              <w:pStyle w:val="StyleText"/>
              <w:ind w:firstLine="0"/>
              <w:jc w:val="center"/>
              <w:rPr>
                <w:lang w:val="en-US"/>
              </w:rPr>
            </w:pPr>
          </w:p>
        </w:tc>
        <w:tc>
          <w:tcPr>
            <w:tcW w:w="3349"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numberInvoice":"140i"</w:t>
            </w:r>
          </w:p>
          <w:p w:rsidR="00C96D65" w:rsidRPr="00995DAB"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tc>
        <w:tc>
          <w:tcPr>
            <w:tcW w:w="1493" w:type="dxa"/>
          </w:tcPr>
          <w:p w:rsidR="00C96D65" w:rsidRPr="00995DAB" w:rsidRDefault="00C96D65" w:rsidP="00C96D65">
            <w:pPr>
              <w:pStyle w:val="StyleText"/>
              <w:ind w:firstLine="0"/>
              <w:jc w:val="center"/>
              <w:rPr>
                <w:lang w:val="en-US"/>
              </w:rPr>
            </w:pPr>
            <w:r w:rsidRPr="00995DAB">
              <w:t>(см. рис. X</w:t>
            </w:r>
            <w:r w:rsidR="004C04E2">
              <w:t>-</w:t>
            </w:r>
            <w:r w:rsidR="004C04E2">
              <w:rPr>
                <w:lang w:val="en-US"/>
              </w:rPr>
              <w:t>X</w:t>
            </w:r>
            <w:r w:rsidRPr="00995DAB">
              <w:t>)</w:t>
            </w:r>
          </w:p>
        </w:tc>
      </w:tr>
      <w:tr w:rsidR="000C2C44" w:rsidRPr="00995DAB" w:rsidTr="00BE6550">
        <w:tc>
          <w:tcPr>
            <w:tcW w:w="9571" w:type="dxa"/>
            <w:gridSpan w:val="4"/>
          </w:tcPr>
          <w:p w:rsidR="000C2C44" w:rsidRPr="000C2C44" w:rsidRDefault="000C2C44" w:rsidP="00C96D65">
            <w:pPr>
              <w:pStyle w:val="StyleText"/>
              <w:ind w:firstLine="0"/>
              <w:jc w:val="center"/>
              <w:rPr>
                <w:b/>
                <w:lang w:val="en-US"/>
              </w:rPr>
            </w:pPr>
            <w:r w:rsidRPr="000C2C44">
              <w:rPr>
                <w:b/>
              </w:rPr>
              <w:t xml:space="preserve">Таблица </w:t>
            </w:r>
            <w:r w:rsidRPr="000C2C44">
              <w:rPr>
                <w:b/>
                <w:lang w:val="en-US"/>
              </w:rPr>
              <w:t>Register</w:t>
            </w:r>
          </w:p>
        </w:tc>
      </w:tr>
      <w:tr w:rsidR="000C2C44" w:rsidRPr="00995DAB" w:rsidTr="007552B0">
        <w:tc>
          <w:tcPr>
            <w:tcW w:w="328" w:type="dxa"/>
          </w:tcPr>
          <w:p w:rsidR="000C2C44" w:rsidRPr="000C2C44" w:rsidRDefault="000C2C44" w:rsidP="009F3DE5">
            <w:pPr>
              <w:pStyle w:val="StyleText"/>
              <w:ind w:firstLine="0"/>
              <w:jc w:val="center"/>
              <w:rPr>
                <w:lang w:val="en-US"/>
              </w:rPr>
            </w:pPr>
            <w:r>
              <w:rPr>
                <w:lang w:val="en-US"/>
              </w:rPr>
              <w:t>8</w:t>
            </w:r>
          </w:p>
        </w:tc>
        <w:tc>
          <w:tcPr>
            <w:tcW w:w="4401" w:type="dxa"/>
          </w:tcPr>
          <w:p w:rsidR="000C2C44" w:rsidRDefault="000C2C44" w:rsidP="000C2C44">
            <w:pPr>
              <w:pStyle w:val="StyleText"/>
              <w:ind w:firstLine="0"/>
              <w:jc w:val="center"/>
            </w:pPr>
            <w:r>
              <w:t>Доба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sidRPr="007552B0">
              <w:rPr>
                <w:lang w:val="en-US"/>
              </w:rPr>
              <w:t>insert</w:t>
            </w:r>
          </w:p>
          <w:p w:rsidR="000C2C44" w:rsidRDefault="000C2C44" w:rsidP="009F3DE5">
            <w:pPr>
              <w:pStyle w:val="StyleText"/>
              <w:ind w:firstLine="0"/>
              <w:jc w:val="center"/>
            </w:pPr>
          </w:p>
        </w:tc>
        <w:tc>
          <w:tcPr>
            <w:tcW w:w="3349" w:type="dxa"/>
          </w:tcPr>
          <w:p w:rsidR="000C2C44" w:rsidRPr="007552B0" w:rsidRDefault="000C2C44" w:rsidP="000C2C4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1.5</w:t>
            </w:r>
          </w:p>
          <w:p w:rsidR="000C2C44" w:rsidRPr="00C96D65" w:rsidRDefault="000C2C44" w:rsidP="000C2C4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995DAB" w:rsidRDefault="000C2C44" w:rsidP="00C96D65">
            <w:pPr>
              <w:pStyle w:val="StyleText"/>
              <w:ind w:firstLine="0"/>
              <w:jc w:val="center"/>
            </w:pPr>
            <w:r w:rsidRPr="00995DAB">
              <w:t xml:space="preserve">(см. рис. </w:t>
            </w:r>
            <w:r>
              <w:rPr>
                <w:lang w:val="en-US"/>
              </w:rPr>
              <w:t>X</w:t>
            </w:r>
            <w:r w:rsidRPr="00995DAB">
              <w:t>)</w:t>
            </w:r>
          </w:p>
        </w:tc>
      </w:tr>
      <w:tr w:rsidR="000C2C44" w:rsidRPr="00995DAB" w:rsidTr="007552B0">
        <w:tc>
          <w:tcPr>
            <w:tcW w:w="328" w:type="dxa"/>
          </w:tcPr>
          <w:p w:rsidR="000C2C44" w:rsidRDefault="000C2C44" w:rsidP="009F3DE5">
            <w:pPr>
              <w:pStyle w:val="StyleText"/>
              <w:ind w:firstLine="0"/>
              <w:jc w:val="center"/>
              <w:rPr>
                <w:lang w:val="en-US"/>
              </w:rPr>
            </w:pPr>
            <w:r>
              <w:rPr>
                <w:lang w:val="en-US"/>
              </w:rPr>
              <w:t>9</w:t>
            </w:r>
          </w:p>
        </w:tc>
        <w:tc>
          <w:tcPr>
            <w:tcW w:w="4401" w:type="dxa"/>
          </w:tcPr>
          <w:p w:rsidR="000C2C44" w:rsidRDefault="000C2C44" w:rsidP="000C2C44">
            <w:pPr>
              <w:pStyle w:val="StyleText"/>
              <w:ind w:firstLine="0"/>
              <w:jc w:val="center"/>
            </w:pPr>
            <w:r>
              <w:t>Обно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0C2C44" w:rsidRDefault="000C2C44" w:rsidP="000C2C44">
            <w:pPr>
              <w:pStyle w:val="StyleText"/>
              <w:ind w:firstLine="0"/>
              <w:jc w:val="center"/>
            </w:pPr>
          </w:p>
        </w:tc>
        <w:tc>
          <w:tcPr>
            <w:tcW w:w="3349" w:type="dxa"/>
          </w:tcPr>
          <w:p w:rsidR="00A125E4" w:rsidRPr="007552B0" w:rsidRDefault="00A125E4" w:rsidP="00A125E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w:t>
            </w:r>
            <w:r>
              <w:rPr>
                <w:rFonts w:ascii="Courier New" w:hAnsi="Courier New" w:cs="Courier New"/>
                <w:sz w:val="24"/>
                <w:szCs w:val="24"/>
                <w:lang w:val="en-US"/>
              </w:rPr>
              <w:t>2.8</w:t>
            </w:r>
          </w:p>
          <w:p w:rsidR="000C2C44" w:rsidRPr="000C2C44" w:rsidRDefault="00A125E4" w:rsidP="00A125E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A125E4" w:rsidRDefault="00A125E4" w:rsidP="00C96D65">
            <w:pPr>
              <w:pStyle w:val="StyleText"/>
              <w:ind w:firstLine="0"/>
              <w:jc w:val="center"/>
              <w:rPr>
                <w:lang w:val="en-US"/>
              </w:rPr>
            </w:pPr>
            <w:r w:rsidRPr="00A125E4">
              <w:t>(</w:t>
            </w:r>
            <w:r>
              <w:t xml:space="preserve">см. рис. </w:t>
            </w:r>
            <w:r>
              <w:rPr>
                <w:lang w:val="en-US"/>
              </w:rPr>
              <w:t>X)</w:t>
            </w:r>
          </w:p>
        </w:tc>
      </w:tr>
    </w:tbl>
    <w:p w:rsidR="00C96D65" w:rsidRDefault="00C96D65">
      <w:r>
        <w:br w:type="page"/>
      </w:r>
    </w:p>
    <w:p w:rsidR="007552B0" w:rsidRPr="00A125E4" w:rsidRDefault="007552B0" w:rsidP="007552B0">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5509"/>
        <w:gridCol w:w="1996"/>
        <w:gridCol w:w="1712"/>
      </w:tblGrid>
      <w:tr w:rsidR="00A125E4" w:rsidRPr="00A125E4" w:rsidTr="00CE29C7">
        <w:tc>
          <w:tcPr>
            <w:tcW w:w="354" w:type="dxa"/>
          </w:tcPr>
          <w:p w:rsidR="00A125E4" w:rsidRPr="00A125E4" w:rsidRDefault="00A125E4" w:rsidP="009F3DE5">
            <w:pPr>
              <w:pStyle w:val="StyleText"/>
              <w:ind w:firstLine="0"/>
              <w:jc w:val="center"/>
            </w:pPr>
            <w:r w:rsidRPr="00A125E4">
              <w:t>10</w:t>
            </w:r>
          </w:p>
        </w:tc>
        <w:tc>
          <w:tcPr>
            <w:tcW w:w="5509" w:type="dxa"/>
          </w:tcPr>
          <w:p w:rsidR="00A125E4" w:rsidRPr="00A125E4" w:rsidRDefault="00A125E4" w:rsidP="009F3DE5">
            <w:pPr>
              <w:pStyle w:val="StyleText"/>
              <w:ind w:firstLine="0"/>
              <w:jc w:val="center"/>
            </w:pPr>
            <w:r>
              <w:t>Информация об определённом соответствии полувагона определённой накладной</w:t>
            </w:r>
          </w:p>
          <w:p w:rsidR="00A125E4" w:rsidRPr="00A125E4" w:rsidRDefault="00A125E4" w:rsidP="009F3DE5">
            <w:pPr>
              <w:pStyle w:val="StyleText"/>
              <w:ind w:firstLine="0"/>
              <w:jc w:val="center"/>
            </w:pPr>
            <w:r>
              <w:rPr>
                <w:lang w:val="en-US"/>
              </w:rPr>
              <w:t>GET</w:t>
            </w:r>
            <w:r w:rsidRPr="00A125E4">
              <w:t>-</w:t>
            </w:r>
            <w:r>
              <w:t>запрос</w:t>
            </w:r>
            <w:r w:rsidRPr="00A125E4">
              <w:t>:</w:t>
            </w:r>
          </w:p>
          <w:p w:rsidR="00A125E4" w:rsidRPr="00A125E4" w:rsidRDefault="00A125E4" w:rsidP="009F3DE5">
            <w:pPr>
              <w:pStyle w:val="StyleText"/>
              <w:ind w:firstLine="0"/>
              <w:jc w:val="center"/>
              <w:rPr>
                <w:lang w:val="en-US"/>
              </w:rPr>
            </w:pPr>
            <w:r w:rsidRPr="00A125E4">
              <w:rPr>
                <w:lang w:val="en-US"/>
              </w:rPr>
              <w:t>http</w:t>
            </w:r>
            <w:r w:rsidRPr="00A125E4">
              <w:t>://</w:t>
            </w:r>
            <w:r w:rsidRPr="00A125E4">
              <w:rPr>
                <w:lang w:val="en-US"/>
              </w:rPr>
              <w:t>localhost:8080/database/register/get/?fkNumberInvoice=140i&amp;numberWagon=12345678</w:t>
            </w:r>
          </w:p>
        </w:tc>
        <w:tc>
          <w:tcPr>
            <w:tcW w:w="1996" w:type="dxa"/>
          </w:tcPr>
          <w:p w:rsidR="00A125E4" w:rsidRDefault="00A125E4" w:rsidP="000C2C44">
            <w:pPr>
              <w:pStyle w:val="StyleText"/>
              <w:ind w:firstLine="0"/>
              <w:rPr>
                <w:lang w:val="en-US"/>
              </w:rPr>
            </w:pPr>
            <w:r>
              <w:rPr>
                <w:lang w:val="en-US"/>
              </w:rPr>
              <w:t>fkNumberInvoice=”140i”</w:t>
            </w:r>
          </w:p>
          <w:p w:rsidR="00A125E4" w:rsidRPr="00A125E4" w:rsidRDefault="00A125E4" w:rsidP="000C2C44">
            <w:pPr>
              <w:pStyle w:val="StyleText"/>
              <w:ind w:firstLine="0"/>
              <w:rPr>
                <w:rFonts w:ascii="Courier New" w:hAnsi="Courier New" w:cs="Courier New"/>
                <w:sz w:val="24"/>
                <w:szCs w:val="24"/>
                <w:lang w:val="en-US"/>
              </w:rPr>
            </w:pPr>
            <w:r w:rsidRPr="00A125E4">
              <w:rPr>
                <w:lang w:val="en-US"/>
              </w:rPr>
              <w:t>numberWagon=12345678</w:t>
            </w:r>
          </w:p>
        </w:tc>
        <w:tc>
          <w:tcPr>
            <w:tcW w:w="1712" w:type="dxa"/>
          </w:tcPr>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fkNumberInvoice": "140i",</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numberWagon": 12345678,</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arrivalMark": false,</w:t>
            </w:r>
          </w:p>
          <w:p w:rsidR="00A125E4" w:rsidRPr="00A125E4" w:rsidRDefault="00A125E4" w:rsidP="00A125E4">
            <w:pPr>
              <w:pStyle w:val="StyleText"/>
              <w:jc w:val="center"/>
              <w:rPr>
                <w:rFonts w:ascii="Courier New" w:hAnsi="Courier New" w:cs="Courier New"/>
                <w:sz w:val="24"/>
                <w:szCs w:val="24"/>
              </w:rPr>
            </w:pPr>
            <w:r w:rsidRPr="00A125E4">
              <w:rPr>
                <w:rFonts w:ascii="Courier New" w:hAnsi="Courier New" w:cs="Courier New"/>
                <w:sz w:val="24"/>
                <w:szCs w:val="24"/>
                <w:lang w:val="en-US"/>
              </w:rPr>
              <w:t xml:space="preserve">    </w:t>
            </w:r>
            <w:r w:rsidRPr="00A125E4">
              <w:rPr>
                <w:rFonts w:ascii="Courier New" w:hAnsi="Courier New" w:cs="Courier New"/>
                <w:sz w:val="24"/>
                <w:szCs w:val="24"/>
              </w:rPr>
              <w:t>"</w:t>
            </w:r>
            <w:r w:rsidRPr="00A125E4">
              <w:rPr>
                <w:rFonts w:ascii="Courier New" w:hAnsi="Courier New" w:cs="Courier New"/>
                <w:sz w:val="24"/>
                <w:szCs w:val="24"/>
                <w:lang w:val="en-US"/>
              </w:rPr>
              <w:t>serialNumber</w:t>
            </w:r>
            <w:r w:rsidRPr="00A125E4">
              <w:rPr>
                <w:rFonts w:ascii="Courier New" w:hAnsi="Courier New" w:cs="Courier New"/>
                <w:sz w:val="24"/>
                <w:szCs w:val="24"/>
              </w:rPr>
              <w:t>": 1,</w:t>
            </w:r>
          </w:p>
          <w:p w:rsidR="00A125E4" w:rsidRPr="00A125E4" w:rsidRDefault="00A125E4" w:rsidP="00A125E4">
            <w:pPr>
              <w:pStyle w:val="StyleText"/>
              <w:jc w:val="center"/>
              <w:rPr>
                <w:rFonts w:ascii="Courier New" w:hAnsi="Courier New" w:cs="Courier New"/>
                <w:sz w:val="24"/>
                <w:szCs w:val="24"/>
              </w:rPr>
            </w:pPr>
            <w:r w:rsidRPr="00A125E4">
              <w:rPr>
                <w:rFonts w:ascii="Courier New" w:hAnsi="Courier New" w:cs="Courier New"/>
                <w:sz w:val="24"/>
                <w:szCs w:val="24"/>
              </w:rPr>
              <w:t xml:space="preserve">    "</w:t>
            </w:r>
            <w:r w:rsidRPr="00A125E4">
              <w:rPr>
                <w:rFonts w:ascii="Courier New" w:hAnsi="Courier New" w:cs="Courier New"/>
                <w:sz w:val="24"/>
                <w:szCs w:val="24"/>
                <w:lang w:val="en-US"/>
              </w:rPr>
              <w:t>actualSerialNumber</w:t>
            </w:r>
            <w:r w:rsidRPr="00A125E4">
              <w:rPr>
                <w:rFonts w:ascii="Courier New" w:hAnsi="Courier New" w:cs="Courier New"/>
                <w:sz w:val="24"/>
                <w:szCs w:val="24"/>
              </w:rPr>
              <w:t>": 0,</w:t>
            </w:r>
          </w:p>
          <w:p w:rsidR="00A125E4" w:rsidRPr="00A125E4" w:rsidRDefault="00A125E4" w:rsidP="00A125E4">
            <w:pPr>
              <w:pStyle w:val="StyleText"/>
              <w:jc w:val="center"/>
              <w:rPr>
                <w:rFonts w:ascii="Courier New" w:hAnsi="Courier New" w:cs="Courier New"/>
                <w:sz w:val="24"/>
                <w:szCs w:val="24"/>
              </w:rPr>
            </w:pPr>
            <w:r w:rsidRPr="00A125E4">
              <w:rPr>
                <w:rFonts w:ascii="Courier New" w:hAnsi="Courier New" w:cs="Courier New"/>
                <w:sz w:val="24"/>
                <w:szCs w:val="24"/>
              </w:rPr>
              <w:t xml:space="preserve">    "</w:t>
            </w:r>
            <w:r w:rsidRPr="00A125E4">
              <w:rPr>
                <w:rFonts w:ascii="Courier New" w:hAnsi="Courier New" w:cs="Courier New"/>
                <w:sz w:val="24"/>
                <w:szCs w:val="24"/>
                <w:lang w:val="en-US"/>
              </w:rPr>
              <w:t>sD</w:t>
            </w:r>
            <w:r w:rsidRPr="00A125E4">
              <w:rPr>
                <w:rFonts w:ascii="Courier New" w:hAnsi="Courier New" w:cs="Courier New"/>
                <w:sz w:val="24"/>
                <w:szCs w:val="24"/>
              </w:rPr>
              <w:t>": 2.8</w:t>
            </w:r>
          </w:p>
          <w:p w:rsidR="00A125E4" w:rsidRPr="00A125E4" w:rsidRDefault="00A125E4" w:rsidP="00A125E4">
            <w:pPr>
              <w:pStyle w:val="StyleText"/>
              <w:ind w:firstLine="0"/>
              <w:jc w:val="center"/>
              <w:rPr>
                <w:rFonts w:ascii="Courier New" w:hAnsi="Courier New" w:cs="Courier New"/>
                <w:sz w:val="24"/>
                <w:szCs w:val="24"/>
                <w:lang w:val="en-US"/>
              </w:rPr>
            </w:pPr>
            <w:r w:rsidRPr="00A125E4">
              <w:rPr>
                <w:rFonts w:ascii="Courier New" w:hAnsi="Courier New" w:cs="Courier New"/>
                <w:sz w:val="24"/>
                <w:szCs w:val="24"/>
              </w:rPr>
              <w:t>}</w:t>
            </w:r>
            <w:r w:rsidRPr="00A125E4">
              <w:rPr>
                <w:rFonts w:ascii="Courier New" w:hAnsi="Courier New" w:cs="Courier New"/>
                <w:sz w:val="24"/>
                <w:szCs w:val="24"/>
              </w:rPr>
              <w:t xml:space="preserve"> </w:t>
            </w:r>
            <w:r w:rsidRPr="00A125E4">
              <w:t>(см. рис. X)</w:t>
            </w:r>
          </w:p>
        </w:tc>
      </w:tr>
      <w:tr w:rsidR="001A458E" w:rsidRPr="00A125E4" w:rsidTr="00CE29C7">
        <w:tc>
          <w:tcPr>
            <w:tcW w:w="354" w:type="dxa"/>
          </w:tcPr>
          <w:p w:rsidR="001A458E" w:rsidRPr="001A458E" w:rsidRDefault="001A458E" w:rsidP="009F3DE5">
            <w:pPr>
              <w:pStyle w:val="StyleText"/>
              <w:ind w:firstLine="0"/>
              <w:jc w:val="center"/>
              <w:rPr>
                <w:lang w:val="en-US"/>
              </w:rPr>
            </w:pPr>
            <w:r>
              <w:rPr>
                <w:lang w:val="en-US"/>
              </w:rPr>
              <w:t>11</w:t>
            </w:r>
          </w:p>
        </w:tc>
        <w:tc>
          <w:tcPr>
            <w:tcW w:w="5509" w:type="dxa"/>
          </w:tcPr>
          <w:p w:rsidR="001A458E" w:rsidRDefault="001A458E" w:rsidP="001A458E">
            <w:pPr>
              <w:pStyle w:val="StyleText"/>
              <w:ind w:firstLine="0"/>
              <w:jc w:val="center"/>
            </w:pPr>
            <w:r>
              <w:t>Обновление данных о соответствии полувагона определённой накладной</w:t>
            </w:r>
          </w:p>
          <w:p w:rsidR="001A458E" w:rsidRPr="000C2C44" w:rsidRDefault="001A458E" w:rsidP="001A458E">
            <w:pPr>
              <w:pStyle w:val="StyleText"/>
              <w:ind w:firstLine="0"/>
              <w:jc w:val="center"/>
            </w:pPr>
            <w:r>
              <w:rPr>
                <w:lang w:val="en-US"/>
              </w:rPr>
              <w:t>POST</w:t>
            </w:r>
            <w:r w:rsidRPr="000C2C44">
              <w:t>-</w:t>
            </w:r>
            <w:r>
              <w:t>запрос</w:t>
            </w:r>
            <w:r w:rsidRPr="000C2C44">
              <w:t>:</w:t>
            </w:r>
          </w:p>
          <w:p w:rsidR="001A458E" w:rsidRPr="000C2C44" w:rsidRDefault="001A458E" w:rsidP="001A458E">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1A458E" w:rsidRDefault="001A458E" w:rsidP="009F3DE5">
            <w:pPr>
              <w:pStyle w:val="StyleText"/>
              <w:ind w:firstLine="0"/>
              <w:jc w:val="center"/>
            </w:pPr>
          </w:p>
        </w:tc>
        <w:tc>
          <w:tcPr>
            <w:tcW w:w="1996" w:type="dxa"/>
          </w:tcPr>
          <w:p w:rsidR="001A458E" w:rsidRPr="001A458E" w:rsidRDefault="001A458E" w:rsidP="001A458E">
            <w:pPr>
              <w:pStyle w:val="StyleText"/>
              <w:ind w:firstLine="0"/>
              <w:rPr>
                <w:rFonts w:ascii="Courier New" w:hAnsi="Courier New" w:cs="Courier New"/>
                <w:sz w:val="24"/>
                <w:szCs w:val="24"/>
                <w:lang w:val="en-US"/>
              </w:rPr>
            </w:pPr>
            <w:r w:rsidRPr="001A458E">
              <w:rPr>
                <w:rFonts w:ascii="Courier New" w:hAnsi="Courier New" w:cs="Courier New"/>
                <w:sz w:val="24"/>
                <w:szCs w:val="24"/>
                <w:lang w:val="en-US"/>
              </w:rPr>
              <w:t>{</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fkNumberInvoice":"140i",</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numberWagon":12345678,</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erialNumber":4,</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D":2.8</w:t>
            </w:r>
          </w:p>
          <w:p w:rsidR="001A458E" w:rsidRPr="001A458E" w:rsidRDefault="001A458E" w:rsidP="001A458E">
            <w:pPr>
              <w:pStyle w:val="StyleText"/>
              <w:ind w:firstLine="0"/>
            </w:pPr>
            <w:r w:rsidRPr="001A458E">
              <w:rPr>
                <w:rFonts w:ascii="Courier New" w:hAnsi="Courier New" w:cs="Courier New"/>
                <w:sz w:val="24"/>
                <w:szCs w:val="24"/>
              </w:rPr>
              <w:t>}</w:t>
            </w:r>
          </w:p>
        </w:tc>
        <w:tc>
          <w:tcPr>
            <w:tcW w:w="1712" w:type="dxa"/>
          </w:tcPr>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w:t>
            </w:r>
          </w:p>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message": "Порядковый номер полувагона не изменяется! Чтобы изменить порядковый номер полувагона необходимо удалить запись с данным порядковым номером и добавить на её основе новую, с новым порядковым номером!"</w:t>
            </w:r>
          </w:p>
          <w:p w:rsidR="001A458E" w:rsidRPr="001A458E" w:rsidRDefault="001A458E" w:rsidP="001A458E">
            <w:pPr>
              <w:pStyle w:val="StyleText"/>
              <w:jc w:val="center"/>
              <w:rPr>
                <w:szCs w:val="28"/>
                <w:lang w:val="en-US"/>
              </w:rPr>
            </w:pPr>
            <w:r w:rsidRPr="001A458E">
              <w:rPr>
                <w:szCs w:val="28"/>
              </w:rPr>
              <w:t>}</w:t>
            </w:r>
            <w:r w:rsidRPr="001A458E">
              <w:rPr>
                <w:szCs w:val="28"/>
              </w:rPr>
              <w:t xml:space="preserve">(см. рис. </w:t>
            </w:r>
            <w:r w:rsidRPr="001A458E">
              <w:rPr>
                <w:szCs w:val="28"/>
                <w:lang w:val="en-US"/>
              </w:rPr>
              <w:t>X)</w:t>
            </w:r>
          </w:p>
        </w:tc>
      </w:tr>
    </w:tbl>
    <w:p w:rsidR="00CE29C7" w:rsidRPr="00A125E4" w:rsidRDefault="00CE29C7" w:rsidP="00CE29C7">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403"/>
        <w:gridCol w:w="4299"/>
        <w:gridCol w:w="2627"/>
        <w:gridCol w:w="2242"/>
      </w:tblGrid>
      <w:tr w:rsidR="00CE29C7" w:rsidRPr="00A125E4" w:rsidTr="00EF0BBF">
        <w:tc>
          <w:tcPr>
            <w:tcW w:w="403" w:type="dxa"/>
          </w:tcPr>
          <w:p w:rsidR="00CE29C7" w:rsidRPr="00A125E4" w:rsidRDefault="00CE29C7" w:rsidP="00CE29C7">
            <w:pPr>
              <w:pStyle w:val="StyleText"/>
              <w:ind w:firstLine="0"/>
              <w:jc w:val="center"/>
            </w:pPr>
            <w:r w:rsidRPr="00A125E4">
              <w:t>1</w:t>
            </w:r>
            <w:r>
              <w:t>2</w:t>
            </w:r>
          </w:p>
        </w:tc>
        <w:tc>
          <w:tcPr>
            <w:tcW w:w="4299" w:type="dxa"/>
          </w:tcPr>
          <w:p w:rsidR="00CE29C7" w:rsidRDefault="00CE29C7" w:rsidP="00CE29C7">
            <w:pPr>
              <w:pStyle w:val="StyleText"/>
              <w:ind w:firstLine="0"/>
              <w:jc w:val="center"/>
            </w:pPr>
            <w:r>
              <w:t>Обновление данных о соответствии полувагона определённой накладной</w:t>
            </w:r>
          </w:p>
          <w:p w:rsidR="00CE29C7" w:rsidRPr="000C2C44" w:rsidRDefault="00CE29C7" w:rsidP="00CE29C7">
            <w:pPr>
              <w:pStyle w:val="StyleText"/>
              <w:ind w:firstLine="0"/>
              <w:jc w:val="center"/>
            </w:pPr>
            <w:r>
              <w:rPr>
                <w:lang w:val="en-US"/>
              </w:rPr>
              <w:t>POST</w:t>
            </w:r>
            <w:r w:rsidRPr="000C2C44">
              <w:t>-</w:t>
            </w:r>
            <w:r>
              <w:t>запрос</w:t>
            </w:r>
            <w:r w:rsidRPr="000C2C44">
              <w:t>:</w:t>
            </w:r>
          </w:p>
          <w:p w:rsidR="00CE29C7" w:rsidRPr="000C2C44" w:rsidRDefault="00CE29C7" w:rsidP="00CE29C7">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CE29C7" w:rsidRPr="00CE29C7" w:rsidRDefault="00CE29C7" w:rsidP="009F3DE5">
            <w:pPr>
              <w:pStyle w:val="StyleText"/>
              <w:ind w:firstLine="0"/>
              <w:jc w:val="center"/>
            </w:pP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numberWagon":123456,</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erialNumber":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D":2.8</w:t>
            </w:r>
          </w:p>
          <w:p w:rsidR="00CE29C7" w:rsidRPr="00A125E4"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jc w:val="center"/>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message</w:t>
            </w:r>
            <w:r w:rsidRPr="00CE29C7">
              <w:rPr>
                <w:rFonts w:ascii="Courier New" w:hAnsi="Courier New" w:cs="Courier New"/>
                <w:sz w:val="24"/>
                <w:szCs w:val="24"/>
              </w:rPr>
              <w:t>": "Номер полувагона должен состоять из 8 цифр!"</w:t>
            </w:r>
          </w:p>
          <w:p w:rsidR="00CE29C7" w:rsidRPr="00CE29C7" w:rsidRDefault="00CE29C7" w:rsidP="00CE29C7">
            <w:pPr>
              <w:pStyle w:val="StyleText"/>
              <w:ind w:firstLine="0"/>
              <w:jc w:val="center"/>
              <w:rPr>
                <w:rFonts w:ascii="Courier New" w:hAnsi="Courier New" w:cs="Courier New"/>
                <w:sz w:val="24"/>
                <w:szCs w:val="24"/>
              </w:rPr>
            </w:pPr>
            <w:r w:rsidRPr="00CE29C7">
              <w:rPr>
                <w:rFonts w:ascii="Courier New" w:hAnsi="Courier New" w:cs="Courier New"/>
                <w:sz w:val="24"/>
                <w:szCs w:val="24"/>
              </w:rPr>
              <w:t xml:space="preserve">} </w:t>
            </w:r>
            <w:r w:rsidRPr="00CE29C7">
              <w:t>(</w:t>
            </w:r>
            <w:r w:rsidRPr="00A125E4">
              <w:t>см</w:t>
            </w:r>
            <w:r w:rsidRPr="00CE29C7">
              <w:t xml:space="preserve">. </w:t>
            </w:r>
            <w:r w:rsidRPr="00A125E4">
              <w:t>рис</w:t>
            </w:r>
            <w:r w:rsidRPr="00CE29C7">
              <w:t xml:space="preserve">. </w:t>
            </w:r>
            <w:r w:rsidRPr="00A125E4">
              <w:t>X)</w:t>
            </w:r>
          </w:p>
        </w:tc>
      </w:tr>
      <w:tr w:rsidR="00CE29C7" w:rsidRPr="00CE29C7" w:rsidTr="00EF0BBF">
        <w:tc>
          <w:tcPr>
            <w:tcW w:w="403" w:type="dxa"/>
          </w:tcPr>
          <w:p w:rsidR="00CE29C7" w:rsidRPr="00CE29C7" w:rsidRDefault="00CE29C7" w:rsidP="00CE29C7">
            <w:pPr>
              <w:pStyle w:val="StyleText"/>
              <w:ind w:firstLine="0"/>
              <w:jc w:val="center"/>
              <w:rPr>
                <w:lang w:val="en-US"/>
              </w:rPr>
            </w:pPr>
            <w:r>
              <w:rPr>
                <w:lang w:val="en-US"/>
              </w:rPr>
              <w:t>13</w:t>
            </w:r>
          </w:p>
        </w:tc>
        <w:tc>
          <w:tcPr>
            <w:tcW w:w="4299" w:type="dxa"/>
          </w:tcPr>
          <w:p w:rsidR="00CE29C7" w:rsidRDefault="00CE29C7" w:rsidP="00CE29C7">
            <w:pPr>
              <w:pStyle w:val="StyleText"/>
              <w:ind w:firstLine="0"/>
              <w:jc w:val="center"/>
              <w:rPr>
                <w:lang w:val="en-US"/>
              </w:rPr>
            </w:pPr>
            <w:r>
              <w:t>Информация обо всех соответствиях полувагонов определённым накладным</w:t>
            </w:r>
          </w:p>
          <w:p w:rsidR="00CE29C7" w:rsidRDefault="00CE29C7" w:rsidP="00CE29C7">
            <w:pPr>
              <w:pStyle w:val="StyleText"/>
              <w:ind w:firstLine="0"/>
              <w:jc w:val="center"/>
              <w:rPr>
                <w:lang w:val="en-US"/>
              </w:rPr>
            </w:pPr>
            <w:r>
              <w:rPr>
                <w:lang w:val="en-US"/>
              </w:rPr>
              <w:t>POST-</w:t>
            </w:r>
            <w:r>
              <w:t>запрос</w:t>
            </w:r>
            <w:r>
              <w:rPr>
                <w:lang w:val="en-US"/>
              </w:rPr>
              <w:t>:</w:t>
            </w:r>
          </w:p>
          <w:p w:rsidR="00CE29C7" w:rsidRPr="00CE29C7" w:rsidRDefault="00CE29C7" w:rsidP="00CE29C7">
            <w:pPr>
              <w:pStyle w:val="StyleText"/>
              <w:ind w:firstLine="0"/>
              <w:jc w:val="center"/>
              <w:rPr>
                <w:lang w:val="en-US"/>
              </w:rPr>
            </w:pPr>
            <w:r w:rsidRPr="00CE29C7">
              <w:rPr>
                <w:lang w:val="en-US"/>
              </w:rPr>
              <w:t>http://localhost:8080/database/register/get/all</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1234567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erialNumber": 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ctualSerialNumber": 0,</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D": 2.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8765432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erialNumber</w:t>
            </w:r>
            <w:r w:rsidRPr="00CE29C7">
              <w:rPr>
                <w:rFonts w:ascii="Courier New" w:hAnsi="Courier New" w:cs="Courier New"/>
                <w:sz w:val="24"/>
                <w:szCs w:val="24"/>
              </w:rPr>
              <w:t>": 2,</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actualSerialNumber</w:t>
            </w:r>
            <w:r w:rsidRPr="00CE29C7">
              <w:rPr>
                <w:rFonts w:ascii="Courier New" w:hAnsi="Courier New" w:cs="Courier New"/>
                <w:sz w:val="24"/>
                <w:szCs w:val="24"/>
              </w:rPr>
              <w:t>": 0,</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D</w:t>
            </w:r>
            <w:r w:rsidRPr="00CE29C7">
              <w:rPr>
                <w:rFonts w:ascii="Courier New" w:hAnsi="Courier New" w:cs="Courier New"/>
                <w:sz w:val="24"/>
                <w:szCs w:val="24"/>
              </w:rPr>
              <w:t>": 4.7</w:t>
            </w:r>
          </w:p>
          <w:p w:rsidR="00CE29C7" w:rsidRPr="00CE29C7" w:rsidRDefault="00CE29C7" w:rsidP="00CE29C7">
            <w:pPr>
              <w:pStyle w:val="StyleImage"/>
              <w:rPr>
                <w:lang w:val="en-US"/>
              </w:rPr>
            </w:pPr>
            <w:r w:rsidRPr="00CE29C7">
              <w:rPr>
                <w:rFonts w:ascii="Courier New" w:hAnsi="Courier New" w:cs="Courier New"/>
                <w:sz w:val="24"/>
                <w:szCs w:val="24"/>
              </w:rPr>
              <w:t>}]</w:t>
            </w:r>
            <w:r w:rsidRPr="00CE29C7">
              <w:rPr>
                <w:rFonts w:ascii="Courier New" w:hAnsi="Courier New" w:cs="Courier New"/>
                <w:sz w:val="24"/>
                <w:szCs w:val="24"/>
              </w:rPr>
              <w:t xml:space="preserve"> </w:t>
            </w:r>
            <w:r w:rsidRPr="00CE29C7">
              <w:rPr>
                <w:rStyle w:val="StyleText0"/>
              </w:rPr>
              <w:t>(см. рис. X)</w:t>
            </w:r>
          </w:p>
        </w:tc>
      </w:tr>
      <w:tr w:rsidR="00CE29C7" w:rsidRPr="00CE29C7" w:rsidTr="00EF0BBF">
        <w:tc>
          <w:tcPr>
            <w:tcW w:w="403" w:type="dxa"/>
          </w:tcPr>
          <w:p w:rsidR="00CE29C7" w:rsidRDefault="00CE29C7" w:rsidP="00CE29C7">
            <w:pPr>
              <w:pStyle w:val="StyleText"/>
              <w:ind w:firstLine="0"/>
              <w:jc w:val="center"/>
              <w:rPr>
                <w:lang w:val="en-US"/>
              </w:rPr>
            </w:pPr>
            <w:r>
              <w:rPr>
                <w:lang w:val="en-US"/>
              </w:rPr>
              <w:t>14</w:t>
            </w:r>
          </w:p>
        </w:tc>
        <w:tc>
          <w:tcPr>
            <w:tcW w:w="4299" w:type="dxa"/>
          </w:tcPr>
          <w:p w:rsidR="00CE29C7" w:rsidRDefault="00CE29C7" w:rsidP="00CE29C7">
            <w:pPr>
              <w:pStyle w:val="StyleText"/>
              <w:ind w:firstLine="0"/>
              <w:jc w:val="center"/>
            </w:pPr>
            <w:r>
              <w:t>Информация обо всех номерах полувагонов, которые занесены в таблицу соответствия</w:t>
            </w:r>
          </w:p>
          <w:p w:rsidR="00CE29C7" w:rsidRDefault="00CE29C7" w:rsidP="00CE29C7">
            <w:pPr>
              <w:pStyle w:val="StyleText"/>
              <w:ind w:firstLine="0"/>
              <w:jc w:val="center"/>
              <w:rPr>
                <w:lang w:val="en-US"/>
              </w:rPr>
            </w:pPr>
            <w:r>
              <w:rPr>
                <w:lang w:val="en-US"/>
              </w:rPr>
              <w:t>POST-</w:t>
            </w:r>
            <w:r>
              <w:t>запрос</w:t>
            </w:r>
            <w:r>
              <w:rPr>
                <w:lang w:val="en-US"/>
              </w:rPr>
              <w:t>:</w:t>
            </w:r>
          </w:p>
          <w:p w:rsidR="00CE29C7" w:rsidRPr="00CE29C7" w:rsidRDefault="00CE29C7" w:rsidP="00CE29C7">
            <w:pPr>
              <w:pStyle w:val="StyleText"/>
              <w:ind w:firstLine="0"/>
              <w:jc w:val="center"/>
              <w:rPr>
                <w:lang w:val="en-US"/>
              </w:rPr>
            </w:pPr>
            <w:r w:rsidRPr="00CE29C7">
              <w:rPr>
                <w:lang w:val="en-US"/>
              </w:rPr>
              <w:t>http://localhost:8080/database/register/get/all/numbers</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 xml:space="preserve">    "numberWagon": 12345678</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 {</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 xml:space="preserve">    "numberWagon": 87654321</w:t>
            </w:r>
          </w:p>
          <w:p w:rsidR="00CE29C7" w:rsidRPr="005932AC"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rPr>
              <w:t>}]</w:t>
            </w:r>
            <w:r w:rsidR="005932AC" w:rsidRPr="005932AC">
              <w:rPr>
                <w:rFonts w:ascii="Courier New" w:hAnsi="Courier New" w:cs="Courier New"/>
                <w:sz w:val="24"/>
                <w:szCs w:val="24"/>
              </w:rPr>
              <w:t xml:space="preserve"> </w:t>
            </w:r>
            <w:r w:rsidR="005932AC" w:rsidRPr="005932AC">
              <w:t>(см. рис. X)</w:t>
            </w:r>
          </w:p>
        </w:tc>
      </w:tr>
    </w:tbl>
    <w:p w:rsidR="00EF0BBF" w:rsidRPr="00A125E4" w:rsidRDefault="00EF0BBF" w:rsidP="00EF0BBF">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2742"/>
        <w:gridCol w:w="5050"/>
        <w:gridCol w:w="1425"/>
      </w:tblGrid>
      <w:tr w:rsidR="00EF0BBF" w:rsidRPr="00A125E4" w:rsidTr="007F5991">
        <w:tc>
          <w:tcPr>
            <w:tcW w:w="9571" w:type="dxa"/>
            <w:gridSpan w:val="4"/>
          </w:tcPr>
          <w:p w:rsidR="00EF0BBF" w:rsidRPr="00EF0BBF" w:rsidRDefault="00EF0BBF" w:rsidP="00EF0BBF">
            <w:pPr>
              <w:pStyle w:val="StyleText"/>
              <w:jc w:val="center"/>
              <w:rPr>
                <w:b/>
              </w:rPr>
            </w:pPr>
            <w:r w:rsidRPr="00EF0BBF">
              <w:rPr>
                <w:b/>
              </w:rPr>
              <w:t>Таблица Wagons</w:t>
            </w:r>
          </w:p>
        </w:tc>
      </w:tr>
      <w:tr w:rsidR="00EF0BBF" w:rsidRPr="002847D1" w:rsidTr="00EF0BBF">
        <w:tc>
          <w:tcPr>
            <w:tcW w:w="390" w:type="dxa"/>
          </w:tcPr>
          <w:p w:rsidR="00EF0BBF" w:rsidRPr="00EF0BBF" w:rsidRDefault="00EF0BBF" w:rsidP="009F3DE5">
            <w:pPr>
              <w:pStyle w:val="StyleText"/>
              <w:ind w:firstLine="0"/>
              <w:jc w:val="center"/>
              <w:rPr>
                <w:lang w:val="en-US"/>
              </w:rPr>
            </w:pPr>
            <w:r>
              <w:rPr>
                <w:lang w:val="en-US"/>
              </w:rPr>
              <w:t>15</w:t>
            </w:r>
          </w:p>
        </w:tc>
        <w:tc>
          <w:tcPr>
            <w:tcW w:w="6864" w:type="dxa"/>
          </w:tcPr>
          <w:p w:rsidR="00EF0BBF" w:rsidRPr="00EF0BBF" w:rsidRDefault="00EF0BBF" w:rsidP="009F3DE5">
            <w:pPr>
              <w:pStyle w:val="StyleText"/>
              <w:ind w:firstLine="0"/>
              <w:jc w:val="center"/>
            </w:pPr>
            <w:r>
              <w:t xml:space="preserve">Добавление информации о полувагоне в таблицу </w:t>
            </w:r>
            <w:r>
              <w:rPr>
                <w:lang w:val="en-US"/>
              </w:rPr>
              <w:t>Wagons</w:t>
            </w:r>
          </w:p>
          <w:p w:rsidR="00EF0BBF" w:rsidRDefault="00EF0BBF" w:rsidP="009F3DE5">
            <w:pPr>
              <w:pStyle w:val="StyleText"/>
              <w:ind w:firstLine="0"/>
              <w:jc w:val="center"/>
              <w:rPr>
                <w:lang w:val="en-US"/>
              </w:rPr>
            </w:pPr>
            <w:r>
              <w:rPr>
                <w:lang w:val="en-US"/>
              </w:rPr>
              <w:t>POST-</w:t>
            </w:r>
            <w:r>
              <w:t>запрос</w:t>
            </w:r>
            <w:r>
              <w:rPr>
                <w:lang w:val="en-US"/>
              </w:rPr>
              <w:t>:</w:t>
            </w:r>
          </w:p>
          <w:p w:rsidR="00EF0BBF" w:rsidRPr="00EF0BBF" w:rsidRDefault="002847D1" w:rsidP="009F3DE5">
            <w:pPr>
              <w:pStyle w:val="StyleText"/>
              <w:ind w:firstLine="0"/>
              <w:jc w:val="center"/>
              <w:rPr>
                <w:lang w:val="en-US"/>
              </w:rPr>
            </w:pPr>
            <w:r w:rsidRPr="002847D1">
              <w:rPr>
                <w:lang w:val="en-US"/>
              </w:rPr>
              <w:t>http://localhost:8080/database/wagons/insert</w:t>
            </w:r>
          </w:p>
        </w:tc>
        <w:tc>
          <w:tcPr>
            <w:tcW w:w="222" w:type="dxa"/>
          </w:tcPr>
          <w:p w:rsidR="002847D1" w:rsidRPr="002847D1" w:rsidRDefault="002847D1" w:rsidP="00AA72C7">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numberWagon":12345678,</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arrivalDate":"2020-01-01",</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imagePath":"</w:t>
            </w:r>
            <w:dir w:val="ltr">
              <w:r w:rsidRPr="002847D1">
                <w:rPr>
                  <w:rFonts w:ascii="Courier New" w:hAnsi="Courier New" w:cs="Courier New"/>
                  <w:sz w:val="24"/>
                  <w:szCs w:val="24"/>
                  <w:lang w:val="en-US"/>
                </w:rPr>
                <w:t>C:\\Projects\\SpringServer\\server\\Images\\image.jpg",</w:t>
              </w:r>
            </w:di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 xml:space="preserve">  "levelCorrectRecognize": 0.98</w:t>
            </w:r>
          </w:p>
          <w:p w:rsidR="00EF0BBF" w:rsidRPr="002847D1" w:rsidRDefault="002847D1" w:rsidP="002847D1">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tc>
        <w:tc>
          <w:tcPr>
            <w:tcW w:w="2095" w:type="dxa"/>
          </w:tcPr>
          <w:p w:rsidR="00EF0BBF" w:rsidRPr="002847D1" w:rsidRDefault="002847D1" w:rsidP="002847D1">
            <w:pPr>
              <w:pStyle w:val="StyleText"/>
            </w:pPr>
            <w:r w:rsidRPr="002847D1">
              <w:t>(см. рис. X)</w:t>
            </w:r>
          </w:p>
        </w:tc>
      </w:tr>
      <w:tr w:rsidR="00EF0BBF" w:rsidRPr="00AA72C7" w:rsidTr="00EF0BBF">
        <w:tc>
          <w:tcPr>
            <w:tcW w:w="390" w:type="dxa"/>
          </w:tcPr>
          <w:p w:rsidR="00EF0BBF" w:rsidRPr="00AA72C7" w:rsidRDefault="00AA72C7" w:rsidP="009F3DE5">
            <w:pPr>
              <w:pStyle w:val="StyleText"/>
              <w:ind w:firstLine="0"/>
              <w:jc w:val="center"/>
              <w:rPr>
                <w:lang w:val="en-US"/>
              </w:rPr>
            </w:pPr>
            <w:r>
              <w:rPr>
                <w:lang w:val="en-US"/>
              </w:rPr>
              <w:t>16</w:t>
            </w:r>
          </w:p>
        </w:tc>
        <w:tc>
          <w:tcPr>
            <w:tcW w:w="6864" w:type="dxa"/>
          </w:tcPr>
          <w:p w:rsidR="00EF0BBF" w:rsidRDefault="00AA72C7" w:rsidP="009F3DE5">
            <w:pPr>
              <w:pStyle w:val="StyleText"/>
              <w:ind w:firstLine="0"/>
              <w:jc w:val="center"/>
            </w:pPr>
            <w:r>
              <w:t xml:space="preserve">Изменение информации о полувагоне в таблице </w:t>
            </w:r>
            <w:r>
              <w:rPr>
                <w:lang w:val="en-US"/>
              </w:rPr>
              <w:t>Wagons</w:t>
            </w:r>
            <w:r w:rsidRPr="00AA72C7">
              <w:t>:</w:t>
            </w:r>
          </w:p>
          <w:p w:rsidR="00AA72C7" w:rsidRPr="00AA72C7" w:rsidRDefault="00AA72C7" w:rsidP="00AA72C7">
            <w:pPr>
              <w:pStyle w:val="StyleText"/>
              <w:ind w:firstLine="0"/>
              <w:jc w:val="center"/>
            </w:pPr>
            <w:r>
              <w:rPr>
                <w:lang w:val="en-US"/>
              </w:rPr>
              <w:t>POST</w:t>
            </w:r>
            <w:r w:rsidRPr="00AA72C7">
              <w:t>-</w:t>
            </w:r>
            <w:r>
              <w:t>запрос</w:t>
            </w:r>
            <w:r w:rsidRPr="00AA72C7">
              <w:t>:</w:t>
            </w:r>
          </w:p>
          <w:p w:rsidR="00AA72C7" w:rsidRPr="00AA72C7" w:rsidRDefault="00AA72C7" w:rsidP="00AA72C7">
            <w:pPr>
              <w:pStyle w:val="StyleText"/>
              <w:ind w:firstLine="0"/>
              <w:jc w:val="center"/>
            </w:pPr>
            <w:r w:rsidRPr="002847D1">
              <w:rPr>
                <w:lang w:val="en-US"/>
              </w:rPr>
              <w:t>http</w:t>
            </w:r>
            <w:r w:rsidRPr="00AA72C7">
              <w:t>://</w:t>
            </w:r>
            <w:r w:rsidRPr="002847D1">
              <w:rPr>
                <w:lang w:val="en-US"/>
              </w:rPr>
              <w:t>localhost</w:t>
            </w:r>
            <w:r w:rsidRPr="00AA72C7">
              <w:t>:8080/</w:t>
            </w:r>
            <w:r w:rsidRPr="002847D1">
              <w:rPr>
                <w:lang w:val="en-US"/>
              </w:rPr>
              <w:t>database</w:t>
            </w:r>
            <w:r w:rsidRPr="00AA72C7">
              <w:t>/</w:t>
            </w:r>
            <w:r w:rsidRPr="002847D1">
              <w:rPr>
                <w:lang w:val="en-US"/>
              </w:rPr>
              <w:t>wagons</w:t>
            </w:r>
            <w:r w:rsidRPr="00AA72C7">
              <w:t>/</w:t>
            </w:r>
            <w:r>
              <w:rPr>
                <w:lang w:val="en-US"/>
              </w:rPr>
              <w:t>update</w:t>
            </w:r>
          </w:p>
        </w:tc>
        <w:tc>
          <w:tcPr>
            <w:tcW w:w="222" w:type="dxa"/>
          </w:tcPr>
          <w:p w:rsidR="00AA72C7"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numberWagon":12345678,</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arrivalDate":"2018-01-01",</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imagePath":"</w:t>
            </w:r>
            <w:dir w:val="ltr">
              <w:r w:rsidRPr="00AA72C7">
                <w:rPr>
                  <w:rFonts w:ascii="Courier New" w:hAnsi="Courier New" w:cs="Courier New"/>
                  <w:sz w:val="24"/>
                  <w:szCs w:val="24"/>
                  <w:lang w:val="en-US"/>
                </w:rPr>
                <w:t>C:\\Projects\\SpringServer\\server\\Images\\image.jpg",</w:t>
              </w:r>
            </w:di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 xml:space="preserve">  "levelCorrectRecognize": 1.40</w:t>
            </w:r>
          </w:p>
          <w:p w:rsidR="00EF0BBF"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tc>
        <w:tc>
          <w:tcPr>
            <w:tcW w:w="2095" w:type="dxa"/>
          </w:tcPr>
          <w:p w:rsidR="00EF0BBF" w:rsidRPr="00AA72C7" w:rsidRDefault="00AA72C7" w:rsidP="00AA72C7">
            <w:pPr>
              <w:pStyle w:val="StyleText"/>
            </w:pPr>
            <w:r w:rsidRPr="00AA72C7">
              <w:t>(см. рис. X)</w:t>
            </w:r>
          </w:p>
        </w:tc>
      </w:tr>
      <w:tr w:rsidR="00513AE5" w:rsidRPr="00513AE5" w:rsidTr="00EF0BBF">
        <w:tc>
          <w:tcPr>
            <w:tcW w:w="390" w:type="dxa"/>
          </w:tcPr>
          <w:p w:rsidR="00513AE5" w:rsidRDefault="00513AE5" w:rsidP="009F3DE5">
            <w:pPr>
              <w:pStyle w:val="StyleText"/>
              <w:ind w:firstLine="0"/>
              <w:jc w:val="center"/>
              <w:rPr>
                <w:lang w:val="en-US"/>
              </w:rPr>
            </w:pPr>
            <w:r>
              <w:rPr>
                <w:lang w:val="en-US"/>
              </w:rPr>
              <w:t>17</w:t>
            </w:r>
          </w:p>
        </w:tc>
        <w:tc>
          <w:tcPr>
            <w:tcW w:w="6864" w:type="dxa"/>
          </w:tcPr>
          <w:p w:rsidR="00513AE5" w:rsidRPr="00EF0BBF" w:rsidRDefault="00513AE5" w:rsidP="00513AE5">
            <w:pPr>
              <w:pStyle w:val="StyleText"/>
              <w:ind w:firstLine="0"/>
              <w:jc w:val="center"/>
            </w:pPr>
            <w:r>
              <w:t xml:space="preserve">Добавление информации о полувагоне в таблицу </w:t>
            </w:r>
            <w:r>
              <w:rPr>
                <w:lang w:val="en-US"/>
              </w:rPr>
              <w:t>Wagons</w:t>
            </w:r>
          </w:p>
          <w:p w:rsidR="00513AE5" w:rsidRDefault="00513AE5" w:rsidP="00513AE5">
            <w:pPr>
              <w:pStyle w:val="StyleText"/>
              <w:ind w:firstLine="0"/>
              <w:jc w:val="center"/>
              <w:rPr>
                <w:lang w:val="en-US"/>
              </w:rPr>
            </w:pPr>
            <w:r>
              <w:rPr>
                <w:lang w:val="en-US"/>
              </w:rPr>
              <w:t>POST-</w:t>
            </w:r>
            <w:r>
              <w:t>запрос</w:t>
            </w:r>
            <w:r>
              <w:rPr>
                <w:lang w:val="en-US"/>
              </w:rPr>
              <w:t>:</w:t>
            </w:r>
          </w:p>
          <w:p w:rsidR="00513AE5" w:rsidRPr="00513AE5" w:rsidRDefault="00513AE5" w:rsidP="00513AE5">
            <w:pPr>
              <w:pStyle w:val="StyleText"/>
              <w:ind w:firstLine="0"/>
              <w:jc w:val="center"/>
              <w:rPr>
                <w:lang w:val="en-US"/>
              </w:rPr>
            </w:pPr>
            <w:r w:rsidRPr="002847D1">
              <w:rPr>
                <w:lang w:val="en-US"/>
              </w:rPr>
              <w:t>http://localhost:8080/database/wagons/insert</w:t>
            </w:r>
          </w:p>
        </w:tc>
        <w:tc>
          <w:tcPr>
            <w:tcW w:w="222" w:type="dxa"/>
          </w:tcPr>
          <w:p w:rsidR="00513AE5" w:rsidRPr="00513AE5"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numberWagon":12345679,</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arrivalDate":"2014-01-01",</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imagePath":"</w:t>
            </w:r>
            <w:dir w:val="ltr">
              <w:r w:rsidRPr="00513AE5">
                <w:rPr>
                  <w:rFonts w:ascii="Courier New" w:hAnsi="Courier New" w:cs="Courier New"/>
                  <w:sz w:val="24"/>
                  <w:szCs w:val="24"/>
                  <w:lang w:val="en-US"/>
                </w:rPr>
                <w:t>C:\\Projects\\SpringServer\\server\\Images\\image.jpg",</w:t>
              </w:r>
            </w:di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levelCorrectRecognize": 0.45</w:t>
            </w:r>
          </w:p>
          <w:p w:rsidR="00513AE5" w:rsidRPr="00AA72C7"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tc>
        <w:tc>
          <w:tcPr>
            <w:tcW w:w="2095" w:type="dxa"/>
          </w:tcPr>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p>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r w:rsidRPr="00513AE5">
              <w:rPr>
                <w:rFonts w:ascii="Courier New" w:hAnsi="Courier New" w:cs="Courier New"/>
                <w:sz w:val="24"/>
                <w:szCs w:val="24"/>
                <w:lang w:val="en-US"/>
              </w:rPr>
              <w:t>message</w:t>
            </w:r>
            <w:r w:rsidRPr="00513AE5">
              <w:rPr>
                <w:rFonts w:ascii="Courier New" w:hAnsi="Courier New" w:cs="Courier New"/>
                <w:sz w:val="24"/>
                <w:szCs w:val="24"/>
              </w:rPr>
              <w:t>": "Полувагон с данным идентификационным номером не зарегистрирован ни в одной накладной!"</w:t>
            </w:r>
          </w:p>
          <w:p w:rsidR="00513AE5" w:rsidRPr="00513AE5" w:rsidRDefault="00513AE5" w:rsidP="00513AE5">
            <w:pPr>
              <w:pStyle w:val="StyleText"/>
              <w:rPr>
                <w:lang w:val="en-US"/>
              </w:rPr>
            </w:pPr>
            <w:r w:rsidRPr="00513AE5">
              <w:rPr>
                <w:rFonts w:ascii="Courier New" w:hAnsi="Courier New" w:cs="Courier New"/>
                <w:sz w:val="24"/>
                <w:szCs w:val="24"/>
              </w:rPr>
              <w:t>}</w:t>
            </w:r>
            <w:r w:rsidRPr="00513AE5">
              <w:rPr>
                <w:rFonts w:ascii="Courier New" w:hAnsi="Courier New" w:cs="Courier New"/>
                <w:sz w:val="24"/>
                <w:szCs w:val="24"/>
              </w:rPr>
              <w:t xml:space="preserve"> </w:t>
            </w:r>
            <w:r w:rsidRPr="00513AE5">
              <w:t>(см. рис. X)</w:t>
            </w:r>
          </w:p>
        </w:tc>
      </w:tr>
    </w:tbl>
    <w:p w:rsidR="007552B0" w:rsidRDefault="007552B0">
      <w:r w:rsidRPr="00513AE5">
        <w:br w:type="page"/>
      </w:r>
    </w:p>
    <w:p w:rsidR="00192626" w:rsidRPr="00A125E4" w:rsidRDefault="00192626" w:rsidP="00192626">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62"/>
        <w:gridCol w:w="2849"/>
        <w:gridCol w:w="5318"/>
        <w:gridCol w:w="1042"/>
      </w:tblGrid>
      <w:tr w:rsidR="00192626" w:rsidRPr="00A125E4" w:rsidTr="009F3DE5">
        <w:tc>
          <w:tcPr>
            <w:tcW w:w="9571" w:type="dxa"/>
            <w:gridSpan w:val="4"/>
          </w:tcPr>
          <w:p w:rsidR="00192626" w:rsidRPr="00EF0BBF" w:rsidRDefault="00192626" w:rsidP="009F3DE5">
            <w:pPr>
              <w:pStyle w:val="StyleText"/>
              <w:jc w:val="center"/>
              <w:rPr>
                <w:b/>
              </w:rPr>
            </w:pPr>
            <w:r w:rsidRPr="00EF0BBF">
              <w:rPr>
                <w:b/>
              </w:rPr>
              <w:t>Таблица Wagons</w:t>
            </w:r>
          </w:p>
        </w:tc>
      </w:tr>
      <w:tr w:rsidR="00192626" w:rsidRPr="002847D1" w:rsidTr="009F3DE5">
        <w:tc>
          <w:tcPr>
            <w:tcW w:w="390" w:type="dxa"/>
          </w:tcPr>
          <w:p w:rsidR="00192626" w:rsidRPr="00EF0BBF" w:rsidRDefault="00192626" w:rsidP="009F3DE5">
            <w:pPr>
              <w:pStyle w:val="StyleText"/>
              <w:ind w:firstLine="0"/>
              <w:jc w:val="center"/>
              <w:rPr>
                <w:lang w:val="en-US"/>
              </w:rPr>
            </w:pPr>
            <w:r>
              <w:rPr>
                <w:lang w:val="en-US"/>
              </w:rPr>
              <w:t>18</w:t>
            </w:r>
          </w:p>
        </w:tc>
        <w:tc>
          <w:tcPr>
            <w:tcW w:w="6864" w:type="dxa"/>
          </w:tcPr>
          <w:p w:rsidR="00192626" w:rsidRPr="00EF0BBF" w:rsidRDefault="00192626" w:rsidP="009F3DE5">
            <w:pPr>
              <w:pStyle w:val="StyleText"/>
              <w:ind w:firstLine="0"/>
              <w:jc w:val="center"/>
            </w:pPr>
            <w:r>
              <w:t xml:space="preserve">Добавление информации о полувагоне в таблицу </w:t>
            </w:r>
            <w:r>
              <w:rPr>
                <w:lang w:val="en-US"/>
              </w:rPr>
              <w:t>Wagons</w:t>
            </w:r>
          </w:p>
          <w:p w:rsidR="00192626" w:rsidRPr="00192626" w:rsidRDefault="00192626" w:rsidP="009F3DE5">
            <w:pPr>
              <w:pStyle w:val="StyleText"/>
              <w:ind w:firstLine="0"/>
              <w:jc w:val="center"/>
            </w:pPr>
            <w:r>
              <w:rPr>
                <w:lang w:val="en-US"/>
              </w:rPr>
              <w:t>POST</w:t>
            </w:r>
            <w:r w:rsidRPr="00192626">
              <w:t>-</w:t>
            </w:r>
            <w:r>
              <w:t>запрос</w:t>
            </w:r>
            <w:r w:rsidRPr="00192626">
              <w:t>:</w:t>
            </w:r>
          </w:p>
          <w:p w:rsidR="00192626" w:rsidRPr="00192626" w:rsidRDefault="00192626" w:rsidP="009F3DE5">
            <w:pPr>
              <w:pStyle w:val="StyleText"/>
              <w:ind w:firstLine="0"/>
              <w:jc w:val="center"/>
            </w:pPr>
            <w:r w:rsidRPr="002847D1">
              <w:rPr>
                <w:lang w:val="en-US"/>
              </w:rPr>
              <w:t>http</w:t>
            </w:r>
            <w:r w:rsidRPr="00192626">
              <w:t>://</w:t>
            </w:r>
            <w:r w:rsidRPr="002847D1">
              <w:rPr>
                <w:lang w:val="en-US"/>
              </w:rPr>
              <w:t>localhost</w:t>
            </w:r>
            <w:r w:rsidRPr="00192626">
              <w:t>:8080/</w:t>
            </w:r>
            <w:r w:rsidRPr="002847D1">
              <w:rPr>
                <w:lang w:val="en-US"/>
              </w:rPr>
              <w:t>database</w:t>
            </w:r>
            <w:r w:rsidRPr="00192626">
              <w:t>/</w:t>
            </w:r>
            <w:r w:rsidRPr="002847D1">
              <w:rPr>
                <w:lang w:val="en-US"/>
              </w:rPr>
              <w:t>wagons</w:t>
            </w:r>
            <w:r w:rsidRPr="00192626">
              <w:t>/</w:t>
            </w:r>
            <w:r w:rsidRPr="002847D1">
              <w:rPr>
                <w:lang w:val="en-US"/>
              </w:rPr>
              <w:t>insert</w:t>
            </w:r>
          </w:p>
        </w:tc>
        <w:tc>
          <w:tcPr>
            <w:tcW w:w="222" w:type="dxa"/>
          </w:tcPr>
          <w:p w:rsidR="00192626" w:rsidRPr="00192626"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numberWagon":87654321,</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arrivalDate":"1984-01-27",</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imagePath":"</w:t>
            </w:r>
            <w:dir w:val="ltr">
              <w:r w:rsidRPr="00192626">
                <w:rPr>
                  <w:rFonts w:ascii="Courier New" w:hAnsi="Courier New" w:cs="Courier New"/>
                  <w:sz w:val="24"/>
                  <w:szCs w:val="24"/>
                  <w:lang w:val="en-US"/>
                </w:rPr>
                <w:t>C:\\Projects\\SpringServer\\server\\Images\\image.jpg",</w:t>
              </w:r>
            </w:di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 xml:space="preserve">  "levelCorrectRecognize": 0.45</w:t>
            </w:r>
          </w:p>
          <w:p w:rsidR="00192626" w:rsidRPr="002847D1"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tc>
        <w:tc>
          <w:tcPr>
            <w:tcW w:w="2095" w:type="dxa"/>
          </w:tcPr>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w:t>
            </w:r>
          </w:p>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 xml:space="preserve">    "message": "Прибытие полувагона не может быть раньше, чем отправка всего состава по данной накладной!"</w:t>
            </w:r>
          </w:p>
          <w:p w:rsidR="00192626" w:rsidRPr="00192626" w:rsidRDefault="00192626" w:rsidP="00192626">
            <w:pPr>
              <w:pStyle w:val="StyleText"/>
              <w:rPr>
                <w:lang w:val="en-US"/>
              </w:rPr>
            </w:pPr>
            <w:r w:rsidRPr="00192626">
              <w:rPr>
                <w:rFonts w:ascii="Courier New" w:hAnsi="Courier New" w:cs="Courier New"/>
                <w:sz w:val="24"/>
                <w:szCs w:val="24"/>
              </w:rPr>
              <w:t>}</w:t>
            </w:r>
            <w:r w:rsidRPr="00192626">
              <w:rPr>
                <w:rFonts w:ascii="Courier New" w:hAnsi="Courier New" w:cs="Courier New"/>
                <w:sz w:val="24"/>
                <w:szCs w:val="24"/>
              </w:rPr>
              <w:t xml:space="preserve"> </w:t>
            </w:r>
            <w:r w:rsidRPr="00192626">
              <w:t>(см. рис. X)</w:t>
            </w:r>
          </w:p>
        </w:tc>
      </w:tr>
      <w:tr w:rsidR="00121E3E" w:rsidRPr="00121E3E" w:rsidTr="009F3DE5">
        <w:tc>
          <w:tcPr>
            <w:tcW w:w="390" w:type="dxa"/>
          </w:tcPr>
          <w:p w:rsidR="00121E3E" w:rsidRDefault="00121E3E" w:rsidP="009F3DE5">
            <w:pPr>
              <w:pStyle w:val="StyleText"/>
              <w:ind w:firstLine="0"/>
              <w:jc w:val="center"/>
              <w:rPr>
                <w:lang w:val="en-US"/>
              </w:rPr>
            </w:pPr>
            <w:r>
              <w:rPr>
                <w:lang w:val="en-US"/>
              </w:rPr>
              <w:t>19</w:t>
            </w:r>
          </w:p>
        </w:tc>
        <w:tc>
          <w:tcPr>
            <w:tcW w:w="6864" w:type="dxa"/>
          </w:tcPr>
          <w:p w:rsidR="00121E3E" w:rsidRPr="00121E3E" w:rsidRDefault="00121E3E" w:rsidP="00121E3E">
            <w:pPr>
              <w:pStyle w:val="StyleText"/>
              <w:ind w:firstLine="0"/>
              <w:jc w:val="center"/>
            </w:pPr>
            <w:r>
              <w:t>Информация обо всех соответствиях полувагонов определённым накладным</w:t>
            </w:r>
          </w:p>
          <w:p w:rsidR="00121E3E" w:rsidRDefault="00121E3E" w:rsidP="00121E3E">
            <w:pPr>
              <w:pStyle w:val="StyleText"/>
              <w:ind w:firstLine="0"/>
              <w:jc w:val="center"/>
              <w:rPr>
                <w:lang w:val="en-US"/>
              </w:rPr>
            </w:pPr>
            <w:r>
              <w:rPr>
                <w:lang w:val="en-US"/>
              </w:rPr>
              <w:t>POST-</w:t>
            </w:r>
            <w:r>
              <w:t>запрос</w:t>
            </w:r>
            <w:r>
              <w:rPr>
                <w:lang w:val="en-US"/>
              </w:rPr>
              <w:t>:</w:t>
            </w:r>
          </w:p>
          <w:p w:rsidR="00121E3E" w:rsidRPr="00121E3E" w:rsidRDefault="00121E3E" w:rsidP="00121E3E">
            <w:pPr>
              <w:pStyle w:val="StyleText"/>
              <w:ind w:firstLine="0"/>
              <w:jc w:val="center"/>
              <w:rPr>
                <w:lang w:val="en-US"/>
              </w:rPr>
            </w:pPr>
            <w:r w:rsidRPr="00CE29C7">
              <w:rPr>
                <w:lang w:val="en-US"/>
              </w:rPr>
              <w:t>http://localhost:8080/database/register/get/all</w:t>
            </w:r>
          </w:p>
        </w:tc>
        <w:tc>
          <w:tcPr>
            <w:tcW w:w="222" w:type="dxa"/>
          </w:tcPr>
          <w:p w:rsidR="00121E3E" w:rsidRPr="00192626" w:rsidRDefault="00121E3E" w:rsidP="00192626">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095" w:type="dxa"/>
          </w:tcPr>
          <w:p w:rsidR="00121E3E" w:rsidRPr="00121E3E" w:rsidRDefault="00121E3E" w:rsidP="00121E3E">
            <w:pPr>
              <w:pStyle w:val="StyleText"/>
              <w:jc w:val="center"/>
            </w:pPr>
            <w:r w:rsidRPr="00121E3E">
              <w:t>(см. рис. X)</w:t>
            </w:r>
          </w:p>
        </w:tc>
      </w:tr>
      <w:tr w:rsidR="00F47816" w:rsidRPr="00121E3E" w:rsidTr="009F3DE5">
        <w:tc>
          <w:tcPr>
            <w:tcW w:w="390" w:type="dxa"/>
          </w:tcPr>
          <w:p w:rsidR="00F47816" w:rsidRDefault="00F47816" w:rsidP="009F3DE5">
            <w:pPr>
              <w:pStyle w:val="StyleText"/>
              <w:ind w:firstLine="0"/>
              <w:jc w:val="center"/>
              <w:rPr>
                <w:lang w:val="en-US"/>
              </w:rPr>
            </w:pPr>
            <w:r>
              <w:rPr>
                <w:lang w:val="en-US"/>
              </w:rPr>
              <w:t>20</w:t>
            </w:r>
          </w:p>
        </w:tc>
        <w:tc>
          <w:tcPr>
            <w:tcW w:w="6864" w:type="dxa"/>
          </w:tcPr>
          <w:p w:rsidR="00F47816" w:rsidRDefault="00F47816" w:rsidP="00121E3E">
            <w:pPr>
              <w:pStyle w:val="StyleText"/>
              <w:ind w:firstLine="0"/>
              <w:jc w:val="center"/>
            </w:pPr>
            <w:r>
              <w:t xml:space="preserve">Удаление записи о полувагоне из таблицы </w:t>
            </w:r>
            <w:r>
              <w:rPr>
                <w:lang w:val="en-US"/>
              </w:rPr>
              <w:t>Wagons</w:t>
            </w:r>
          </w:p>
          <w:p w:rsidR="00F47816" w:rsidRDefault="00F47816" w:rsidP="00121E3E">
            <w:pPr>
              <w:pStyle w:val="StyleText"/>
              <w:ind w:firstLine="0"/>
              <w:jc w:val="center"/>
              <w:rPr>
                <w:lang w:val="en-US"/>
              </w:rPr>
            </w:pPr>
            <w:r>
              <w:rPr>
                <w:lang w:val="en-US"/>
              </w:rPr>
              <w:t>POST-</w:t>
            </w:r>
            <w:r>
              <w:t>запрос</w:t>
            </w:r>
            <w:r>
              <w:rPr>
                <w:lang w:val="en-US"/>
              </w:rPr>
              <w:t>:</w:t>
            </w:r>
          </w:p>
          <w:p w:rsidR="00F47816" w:rsidRPr="00F47816" w:rsidRDefault="00F47816" w:rsidP="00121E3E">
            <w:pPr>
              <w:pStyle w:val="StyleText"/>
              <w:ind w:firstLine="0"/>
              <w:jc w:val="center"/>
              <w:rPr>
                <w:lang w:val="en-US"/>
              </w:rPr>
            </w:pPr>
          </w:p>
        </w:tc>
        <w:tc>
          <w:tcPr>
            <w:tcW w:w="222" w:type="dxa"/>
          </w:tcPr>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p w:rsidR="00F47816" w:rsidRPr="00F47816" w:rsidRDefault="00F47816" w:rsidP="00F47816">
            <w:pPr>
              <w:pStyle w:val="StyleText"/>
              <w:rPr>
                <w:rFonts w:ascii="Courier New" w:hAnsi="Courier New" w:cs="Courier New"/>
                <w:sz w:val="24"/>
                <w:szCs w:val="24"/>
              </w:rPr>
            </w:pPr>
            <w:r w:rsidRPr="00F47816">
              <w:rPr>
                <w:rFonts w:ascii="Courier New" w:hAnsi="Courier New" w:cs="Courier New"/>
                <w:sz w:val="24"/>
                <w:szCs w:val="24"/>
              </w:rPr>
              <w:t>"numberWagon":12345678</w:t>
            </w:r>
          </w:p>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tc>
        <w:tc>
          <w:tcPr>
            <w:tcW w:w="2095" w:type="dxa"/>
          </w:tcPr>
          <w:p w:rsidR="00F47816" w:rsidRPr="00F47816" w:rsidRDefault="00F47816" w:rsidP="00234A33">
            <w:pPr>
              <w:pStyle w:val="StyleText"/>
              <w:jc w:val="center"/>
              <w:rPr>
                <w:lang w:val="en-US"/>
              </w:rPr>
            </w:pPr>
            <w:r w:rsidRPr="00F47816">
              <w:t>(</w:t>
            </w:r>
            <w:r>
              <w:t xml:space="preserve">см. рис. </w:t>
            </w:r>
            <w:r>
              <w:rPr>
                <w:lang w:val="en-US"/>
              </w:rPr>
              <w:t>X-X)</w:t>
            </w:r>
          </w:p>
        </w:tc>
      </w:tr>
    </w:tbl>
    <w:p w:rsidR="007552B0" w:rsidRPr="00121E3E" w:rsidRDefault="00192626">
      <w:r w:rsidRPr="00121E3E">
        <w:br w:type="page"/>
      </w:r>
    </w:p>
    <w:p w:rsidR="0019570C" w:rsidRDefault="0019570C" w:rsidP="0019570C">
      <w:pPr>
        <w:pStyle w:val="Style2"/>
        <w:outlineLvl w:val="2"/>
      </w:pPr>
      <w:bookmarkStart w:id="16" w:name="_Toc71684909"/>
      <w:r>
        <w:lastRenderedPageBreak/>
        <w:t>Результаты тестирования</w:t>
      </w:r>
      <w:bookmarkEnd w:id="16"/>
    </w:p>
    <w:p w:rsidR="0019570C" w:rsidRDefault="0019570C" w:rsidP="0019570C">
      <w:pPr>
        <w:pStyle w:val="StyleText"/>
      </w:pPr>
    </w:p>
    <w:p w:rsidR="0019570C" w:rsidRDefault="0019570C" w:rsidP="0019570C">
      <w:pPr>
        <w:pStyle w:val="StyleImage"/>
      </w:pPr>
      <w:r>
        <w:rPr>
          <w:noProof/>
          <w:lang w:eastAsia="ru-RU"/>
        </w:rPr>
        <w:drawing>
          <wp:inline distT="0" distB="0" distL="0" distR="0">
            <wp:extent cx="5943600" cy="2453640"/>
            <wp:effectExtent l="19050" t="19050" r="19050" b="2286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453640"/>
                    </a:xfrm>
                    <a:prstGeom prst="rect">
                      <a:avLst/>
                    </a:prstGeom>
                    <a:noFill/>
                    <a:ln>
                      <a:solidFill>
                        <a:schemeClr val="tx1"/>
                      </a:solidFill>
                    </a:ln>
                  </pic:spPr>
                </pic:pic>
              </a:graphicData>
            </a:graphic>
          </wp:inline>
        </w:drawing>
      </w:r>
    </w:p>
    <w:p w:rsidR="0019570C" w:rsidRPr="00E30A82" w:rsidRDefault="0019570C" w:rsidP="0019570C">
      <w:pPr>
        <w:pStyle w:val="StyleImage"/>
      </w:pPr>
      <w:r>
        <w:t xml:space="preserve">Рисунок </w:t>
      </w:r>
      <w:r>
        <w:rPr>
          <w:lang w:val="en-US"/>
        </w:rPr>
        <w:t>X</w:t>
      </w:r>
      <w:r w:rsidRPr="0019570C">
        <w:t xml:space="preserve"> – </w:t>
      </w:r>
      <w:r>
        <w:t>Результат</w:t>
      </w:r>
      <w:r w:rsidR="00995DAB">
        <w:t xml:space="preserve"> выполнения</w:t>
      </w:r>
      <w:r>
        <w:t xml:space="preserve"> теста №1 из таблицы тестирования №</w:t>
      </w:r>
      <w:r>
        <w:rPr>
          <w:lang w:val="en-US"/>
        </w:rPr>
        <w:t>X</w:t>
      </w:r>
    </w:p>
    <w:p w:rsidR="0019570C" w:rsidRDefault="0019570C" w:rsidP="0019570C">
      <w:pPr>
        <w:pStyle w:val="StyleImage"/>
      </w:pPr>
    </w:p>
    <w:p w:rsidR="0019570C" w:rsidRDefault="00995DAB" w:rsidP="0019570C">
      <w:pPr>
        <w:pStyle w:val="StyleImage"/>
      </w:pPr>
      <w:r>
        <w:rPr>
          <w:noProof/>
          <w:lang w:eastAsia="ru-RU"/>
        </w:rPr>
        <w:drawing>
          <wp:inline distT="0" distB="0" distL="0" distR="0">
            <wp:extent cx="5935980" cy="2354580"/>
            <wp:effectExtent l="19050" t="19050" r="26670" b="2667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2 из таблицы тестирования №</w:t>
      </w:r>
      <w:r>
        <w:rPr>
          <w:lang w:val="en-US"/>
        </w:rPr>
        <w:t>X</w:t>
      </w:r>
    </w:p>
    <w:p w:rsidR="00995DAB" w:rsidRPr="00995DAB" w:rsidRDefault="00995DAB" w:rsidP="0019570C">
      <w:pPr>
        <w:pStyle w:val="StyleImage"/>
      </w:pPr>
    </w:p>
    <w:p w:rsidR="00995DAB" w:rsidRDefault="00995DAB" w:rsidP="0019570C">
      <w:pPr>
        <w:pStyle w:val="StyleImage"/>
      </w:pPr>
      <w:r>
        <w:rPr>
          <w:noProof/>
          <w:lang w:eastAsia="ru-RU"/>
        </w:rPr>
        <w:drawing>
          <wp:inline distT="0" distB="0" distL="0" distR="0">
            <wp:extent cx="5935980" cy="2240280"/>
            <wp:effectExtent l="19050" t="19050" r="26670" b="2667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980" cy="22402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3 из таблицы тестирования №</w:t>
      </w:r>
      <w:r>
        <w:rPr>
          <w:lang w:val="en-US"/>
        </w:rPr>
        <w:t>X</w:t>
      </w:r>
    </w:p>
    <w:p w:rsidR="0019570C" w:rsidRDefault="0019570C">
      <w:r>
        <w:br w:type="page"/>
      </w:r>
    </w:p>
    <w:p w:rsidR="00995DAB" w:rsidRDefault="00995DAB" w:rsidP="00995DAB">
      <w:pPr>
        <w:pStyle w:val="StyleImage"/>
      </w:pPr>
      <w:r>
        <w:rPr>
          <w:noProof/>
          <w:lang w:eastAsia="ru-RU"/>
        </w:rPr>
        <w:lastRenderedPageBreak/>
        <w:drawing>
          <wp:inline distT="0" distB="0" distL="0" distR="0">
            <wp:extent cx="5935980" cy="1661160"/>
            <wp:effectExtent l="19050" t="19050" r="26670" b="152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5980" cy="1661160"/>
                    </a:xfrm>
                    <a:prstGeom prst="rect">
                      <a:avLst/>
                    </a:prstGeom>
                    <a:noFill/>
                    <a:ln>
                      <a:solidFill>
                        <a:schemeClr val="tx1"/>
                      </a:solidFill>
                    </a:ln>
                  </pic:spPr>
                </pic:pic>
              </a:graphicData>
            </a:graphic>
          </wp:inline>
        </w:drawing>
      </w:r>
    </w:p>
    <w:p w:rsidR="00995DAB" w:rsidRDefault="00995DAB" w:rsidP="00995DAB">
      <w:pPr>
        <w:pStyle w:val="StyleImage"/>
        <w:rPr>
          <w:lang w:val="en-US"/>
        </w:rPr>
      </w:pPr>
      <w:r>
        <w:t xml:space="preserve">Рисунок </w:t>
      </w:r>
      <w:r>
        <w:rPr>
          <w:lang w:val="en-US"/>
        </w:rPr>
        <w:t>X</w:t>
      </w:r>
      <w:r w:rsidRPr="00995DAB">
        <w:t xml:space="preserve"> – </w:t>
      </w:r>
      <w:r>
        <w:t>Результат выполнения теста №4 из таблицы тестирования №</w:t>
      </w:r>
      <w:r>
        <w:rPr>
          <w:lang w:val="en-US"/>
        </w:rPr>
        <w:t>X</w:t>
      </w:r>
    </w:p>
    <w:p w:rsidR="00C96D65" w:rsidRDefault="00C96D65" w:rsidP="00995DAB">
      <w:pPr>
        <w:pStyle w:val="StyleImage"/>
        <w:rPr>
          <w:lang w:val="en-US"/>
        </w:rPr>
      </w:pPr>
    </w:p>
    <w:p w:rsidR="00C96D65" w:rsidRDefault="00C96D65" w:rsidP="00995DAB">
      <w:pPr>
        <w:pStyle w:val="StyleImage"/>
      </w:pPr>
      <w:r>
        <w:rPr>
          <w:noProof/>
          <w:lang w:eastAsia="ru-RU"/>
        </w:rPr>
        <w:drawing>
          <wp:inline distT="0" distB="0" distL="0" distR="0">
            <wp:extent cx="5935980" cy="2186940"/>
            <wp:effectExtent l="19050" t="19050" r="26670" b="2286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5980" cy="2186940"/>
                    </a:xfrm>
                    <a:prstGeom prst="rect">
                      <a:avLst/>
                    </a:prstGeom>
                    <a:noFill/>
                    <a:ln>
                      <a:solidFill>
                        <a:schemeClr val="tx1"/>
                      </a:solidFill>
                    </a:ln>
                  </pic:spPr>
                </pic:pic>
              </a:graphicData>
            </a:graphic>
          </wp:inline>
        </w:drawing>
      </w:r>
    </w:p>
    <w:p w:rsidR="00C96D65" w:rsidRDefault="00C96D65" w:rsidP="00995DAB">
      <w:pPr>
        <w:pStyle w:val="StyleImage"/>
        <w:rPr>
          <w:lang w:val="en-US"/>
        </w:rPr>
      </w:pPr>
      <w:r>
        <w:t xml:space="preserve">Рисунок </w:t>
      </w:r>
      <w:r>
        <w:rPr>
          <w:lang w:val="en-US"/>
        </w:rPr>
        <w:t>X</w:t>
      </w:r>
      <w:r w:rsidRPr="00C96D65">
        <w:t xml:space="preserve"> – </w:t>
      </w:r>
      <w:r>
        <w:t>Результат выполнения теста №5 из таблицы тестирования №</w:t>
      </w:r>
      <w:r>
        <w:rPr>
          <w:lang w:val="en-US"/>
        </w:rPr>
        <w:t>X</w:t>
      </w:r>
    </w:p>
    <w:p w:rsidR="00C96D65" w:rsidRDefault="00C96D65" w:rsidP="00995DAB">
      <w:pPr>
        <w:pStyle w:val="StyleImage"/>
        <w:rPr>
          <w:lang w:val="en-US"/>
        </w:rPr>
      </w:pPr>
    </w:p>
    <w:p w:rsidR="00C96D65" w:rsidRDefault="00C96D65" w:rsidP="00995DAB">
      <w:pPr>
        <w:pStyle w:val="StyleImage"/>
      </w:pPr>
      <w:r>
        <w:rPr>
          <w:noProof/>
          <w:lang w:eastAsia="ru-RU"/>
        </w:rPr>
        <w:drawing>
          <wp:inline distT="0" distB="0" distL="0" distR="0">
            <wp:extent cx="5935980" cy="2552700"/>
            <wp:effectExtent l="19050" t="19050" r="26670" b="190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5980" cy="2552700"/>
                    </a:xfrm>
                    <a:prstGeom prst="rect">
                      <a:avLst/>
                    </a:prstGeom>
                    <a:noFill/>
                    <a:ln>
                      <a:solidFill>
                        <a:schemeClr val="tx1"/>
                      </a:solidFill>
                    </a:ln>
                  </pic:spPr>
                </pic:pic>
              </a:graphicData>
            </a:graphic>
          </wp:inline>
        </w:drawing>
      </w:r>
    </w:p>
    <w:p w:rsidR="00C96D65" w:rsidRPr="00C96D65" w:rsidRDefault="00C96D65" w:rsidP="00C96D65">
      <w:pPr>
        <w:pStyle w:val="StyleImage"/>
      </w:pPr>
      <w:r>
        <w:t xml:space="preserve">Рисунок </w:t>
      </w:r>
      <w:r>
        <w:rPr>
          <w:lang w:val="en-US"/>
        </w:rPr>
        <w:t>X</w:t>
      </w:r>
      <w:r w:rsidRPr="00C96D65">
        <w:t xml:space="preserve"> – </w:t>
      </w:r>
      <w:r>
        <w:t>Результат выполнения теста №6 из таблицы тестирования №</w:t>
      </w:r>
      <w:r>
        <w:rPr>
          <w:lang w:val="en-US"/>
        </w:rPr>
        <w:t>X</w:t>
      </w:r>
    </w:p>
    <w:p w:rsidR="00C96D65" w:rsidRDefault="00C96D65" w:rsidP="00995DAB">
      <w:pPr>
        <w:pStyle w:val="StyleImage"/>
      </w:pPr>
      <w:r>
        <w:rPr>
          <w:noProof/>
          <w:lang w:eastAsia="ru-RU"/>
        </w:rPr>
        <w:lastRenderedPageBreak/>
        <w:drawing>
          <wp:inline distT="0" distB="0" distL="0" distR="0">
            <wp:extent cx="5935980" cy="2179320"/>
            <wp:effectExtent l="19050" t="19050" r="26670" b="1143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solidFill>
                        <a:schemeClr val="tx1"/>
                      </a:solidFill>
                    </a:ln>
                  </pic:spPr>
                </pic:pic>
              </a:graphicData>
            </a:graphic>
          </wp:inline>
        </w:drawing>
      </w:r>
    </w:p>
    <w:p w:rsidR="00C96D65" w:rsidRDefault="00C96D65" w:rsidP="00995DAB">
      <w:pPr>
        <w:pStyle w:val="StyleImage"/>
      </w:pPr>
      <w:r>
        <w:t xml:space="preserve">Рисунок </w:t>
      </w:r>
      <w:r>
        <w:rPr>
          <w:lang w:val="en-US"/>
        </w:rPr>
        <w:t>X</w:t>
      </w:r>
      <w:r w:rsidRPr="00C96D65">
        <w:t xml:space="preserve"> – </w:t>
      </w:r>
      <w:r>
        <w:t>Результат выполнения теста №7 из таблицы тестирования №</w:t>
      </w:r>
      <w:r>
        <w:rPr>
          <w:lang w:val="en-US"/>
        </w:rPr>
        <w:t>X</w:t>
      </w:r>
    </w:p>
    <w:p w:rsidR="00C96D65" w:rsidRDefault="00C96D65" w:rsidP="00995DAB">
      <w:pPr>
        <w:pStyle w:val="StyleImage"/>
        <w:rPr>
          <w:lang w:val="en-US"/>
        </w:rPr>
      </w:pPr>
    </w:p>
    <w:p w:rsidR="004C04E2" w:rsidRDefault="004C04E2" w:rsidP="00995DAB">
      <w:pPr>
        <w:pStyle w:val="StyleImage"/>
        <w:rPr>
          <w:lang w:val="en-US"/>
        </w:rPr>
      </w:pPr>
      <w:r>
        <w:rPr>
          <w:noProof/>
          <w:lang w:eastAsia="ru-RU"/>
        </w:rPr>
        <w:drawing>
          <wp:inline distT="0" distB="0" distL="0" distR="0">
            <wp:extent cx="5943600" cy="1600200"/>
            <wp:effectExtent l="19050" t="19050" r="19050" b="190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solidFill>
                        <a:schemeClr val="tx1"/>
                      </a:solidFill>
                    </a:ln>
                  </pic:spPr>
                </pic:pic>
              </a:graphicData>
            </a:graphic>
          </wp:inline>
        </w:drawing>
      </w:r>
    </w:p>
    <w:p w:rsidR="004C04E2" w:rsidRDefault="004C04E2" w:rsidP="00995DAB">
      <w:pPr>
        <w:pStyle w:val="StyleImage"/>
      </w:pPr>
      <w:r>
        <w:t xml:space="preserve">Рисунок </w:t>
      </w:r>
      <w:r>
        <w:rPr>
          <w:lang w:val="en-US"/>
        </w:rPr>
        <w:t>X</w:t>
      </w:r>
      <w:r w:rsidRPr="004C04E2">
        <w:t xml:space="preserve"> – </w:t>
      </w:r>
      <w:r>
        <w:t>Проверка на то</w:t>
      </w:r>
      <w:r w:rsidRPr="004C04E2">
        <w:t xml:space="preserve">, </w:t>
      </w:r>
      <w:r>
        <w:t xml:space="preserve">что после удаления записи накладной (см. рис. </w:t>
      </w:r>
      <w:r>
        <w:rPr>
          <w:lang w:val="en-US"/>
        </w:rPr>
        <w:t xml:space="preserve">X) </w:t>
      </w:r>
      <w:r>
        <w:t>её больше нет в базе данных</w:t>
      </w:r>
    </w:p>
    <w:p w:rsidR="007552B0" w:rsidRDefault="007552B0" w:rsidP="00995DAB">
      <w:pPr>
        <w:pStyle w:val="StyleImage"/>
      </w:pPr>
    </w:p>
    <w:p w:rsidR="007552B0" w:rsidRDefault="007552B0" w:rsidP="00995DAB">
      <w:pPr>
        <w:pStyle w:val="StyleImage"/>
      </w:pPr>
      <w:r>
        <w:rPr>
          <w:noProof/>
          <w:lang w:eastAsia="ru-RU"/>
        </w:rPr>
        <w:drawing>
          <wp:inline distT="0" distB="0" distL="0" distR="0">
            <wp:extent cx="5935980" cy="2286000"/>
            <wp:effectExtent l="19050" t="19050" r="26670" b="190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980" cy="2286000"/>
                    </a:xfrm>
                    <a:prstGeom prst="rect">
                      <a:avLst/>
                    </a:prstGeom>
                    <a:noFill/>
                    <a:ln>
                      <a:solidFill>
                        <a:schemeClr val="tx1"/>
                      </a:solidFill>
                    </a:ln>
                  </pic:spPr>
                </pic:pic>
              </a:graphicData>
            </a:graphic>
          </wp:inline>
        </w:drawing>
      </w:r>
    </w:p>
    <w:p w:rsidR="000C2C44" w:rsidRPr="000C2C44" w:rsidRDefault="007552B0" w:rsidP="000C2C44">
      <w:pPr>
        <w:pStyle w:val="StyleImage"/>
      </w:pPr>
      <w:r>
        <w:t xml:space="preserve">Рисунок </w:t>
      </w:r>
      <w:r>
        <w:rPr>
          <w:lang w:val="en-US"/>
        </w:rPr>
        <w:t>X</w:t>
      </w:r>
      <w:r w:rsidRPr="007552B0">
        <w:t xml:space="preserve"> – </w:t>
      </w:r>
      <w:r>
        <w:t>Результат выполнения теста №8 из таблицы тестирования №</w:t>
      </w:r>
      <w:r>
        <w:rPr>
          <w:lang w:val="en-US"/>
        </w:rPr>
        <w:t>X</w:t>
      </w:r>
    </w:p>
    <w:p w:rsidR="000C2C44" w:rsidRDefault="000C2C44" w:rsidP="00995DAB">
      <w:pPr>
        <w:pStyle w:val="StyleImage"/>
      </w:pPr>
      <w:r>
        <w:rPr>
          <w:noProof/>
          <w:lang w:eastAsia="ru-RU"/>
        </w:rPr>
        <w:lastRenderedPageBreak/>
        <w:drawing>
          <wp:inline distT="0" distB="0" distL="0" distR="0">
            <wp:extent cx="5935980" cy="2301240"/>
            <wp:effectExtent l="19050" t="19050" r="26670" b="2286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solidFill>
                        <a:schemeClr val="tx1"/>
                      </a:solidFill>
                    </a:ln>
                  </pic:spPr>
                </pic:pic>
              </a:graphicData>
            </a:graphic>
          </wp:inline>
        </w:drawing>
      </w:r>
    </w:p>
    <w:p w:rsidR="000C2C44" w:rsidRDefault="000C2C44" w:rsidP="00995DAB">
      <w:pPr>
        <w:pStyle w:val="StyleImage"/>
        <w:rPr>
          <w:lang w:val="en-US"/>
        </w:rPr>
      </w:pPr>
      <w:r>
        <w:t xml:space="preserve">Рисунок </w:t>
      </w:r>
      <w:r>
        <w:rPr>
          <w:lang w:val="en-US"/>
        </w:rPr>
        <w:t>X</w:t>
      </w:r>
      <w:r w:rsidRPr="000C2C44">
        <w:t xml:space="preserve"> – </w:t>
      </w:r>
      <w:r>
        <w:t>Результат выполнения теста №9 из таблицы тестирования №</w:t>
      </w:r>
      <w:r>
        <w:rPr>
          <w:lang w:val="en-US"/>
        </w:rPr>
        <w:t>X</w:t>
      </w:r>
    </w:p>
    <w:p w:rsidR="000C2C44" w:rsidRDefault="000C2C44" w:rsidP="00995DAB">
      <w:pPr>
        <w:pStyle w:val="StyleImage"/>
      </w:pPr>
    </w:p>
    <w:p w:rsidR="00ED5369" w:rsidRDefault="00ED5369" w:rsidP="00995DAB">
      <w:pPr>
        <w:pStyle w:val="StyleImage"/>
      </w:pPr>
      <w:r>
        <w:rPr>
          <w:noProof/>
          <w:lang w:eastAsia="ru-RU"/>
        </w:rPr>
        <w:drawing>
          <wp:inline distT="0" distB="0" distL="0" distR="0">
            <wp:extent cx="5928360" cy="2225040"/>
            <wp:effectExtent l="19050" t="19050" r="15240" b="2286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28360" cy="2225040"/>
                    </a:xfrm>
                    <a:prstGeom prst="rect">
                      <a:avLst/>
                    </a:prstGeom>
                    <a:noFill/>
                    <a:ln>
                      <a:solidFill>
                        <a:schemeClr val="tx1"/>
                      </a:solidFill>
                    </a:ln>
                  </pic:spPr>
                </pic:pic>
              </a:graphicData>
            </a:graphic>
          </wp:inline>
        </w:drawing>
      </w:r>
    </w:p>
    <w:p w:rsidR="00ED5369" w:rsidRDefault="00ED5369" w:rsidP="00995DAB">
      <w:pPr>
        <w:pStyle w:val="StyleImage"/>
        <w:rPr>
          <w:lang w:val="en-US"/>
        </w:rPr>
      </w:pPr>
      <w:r>
        <w:t xml:space="preserve">Рисунок </w:t>
      </w:r>
      <w:r>
        <w:rPr>
          <w:lang w:val="en-US"/>
        </w:rPr>
        <w:t>X</w:t>
      </w:r>
      <w:r w:rsidRPr="00ED5369">
        <w:t xml:space="preserve"> – </w:t>
      </w:r>
      <w:r>
        <w:t>Результат выполнения теста №10 из таблицы тестирования №</w:t>
      </w:r>
      <w:r>
        <w:rPr>
          <w:lang w:val="en-US"/>
        </w:rPr>
        <w:t>X</w:t>
      </w:r>
    </w:p>
    <w:p w:rsidR="001A458E" w:rsidRDefault="001A458E" w:rsidP="00995DAB">
      <w:pPr>
        <w:pStyle w:val="StyleImage"/>
        <w:rPr>
          <w:lang w:val="en-US"/>
        </w:rPr>
      </w:pPr>
    </w:p>
    <w:p w:rsidR="001A458E" w:rsidRDefault="001A458E" w:rsidP="00995DAB">
      <w:pPr>
        <w:pStyle w:val="StyleImage"/>
      </w:pPr>
      <w:r>
        <w:rPr>
          <w:noProof/>
          <w:lang w:eastAsia="ru-RU"/>
        </w:rPr>
        <w:drawing>
          <wp:inline distT="0" distB="0" distL="0" distR="0">
            <wp:extent cx="5935980" cy="2606040"/>
            <wp:effectExtent l="19050" t="19050" r="26670" b="228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5980" cy="2606040"/>
                    </a:xfrm>
                    <a:prstGeom prst="rect">
                      <a:avLst/>
                    </a:prstGeom>
                    <a:noFill/>
                    <a:ln>
                      <a:solidFill>
                        <a:schemeClr val="tx1"/>
                      </a:solidFill>
                    </a:ln>
                  </pic:spPr>
                </pic:pic>
              </a:graphicData>
            </a:graphic>
          </wp:inline>
        </w:drawing>
      </w:r>
    </w:p>
    <w:p w:rsidR="00CE29C7" w:rsidRPr="00CE29C7" w:rsidRDefault="001A458E" w:rsidP="00CE29C7">
      <w:pPr>
        <w:pStyle w:val="StyleImage"/>
      </w:pPr>
      <w:r>
        <w:t xml:space="preserve">Рисунок </w:t>
      </w:r>
      <w:r>
        <w:rPr>
          <w:lang w:val="en-US"/>
        </w:rPr>
        <w:t>X</w:t>
      </w:r>
      <w:r w:rsidRPr="001A458E">
        <w:t xml:space="preserve"> – </w:t>
      </w:r>
      <w:r>
        <w:t>Результат выполнения теста №11 из таблицы тестирования №</w:t>
      </w:r>
      <w:r>
        <w:rPr>
          <w:lang w:val="en-US"/>
        </w:rPr>
        <w:t>X</w:t>
      </w:r>
    </w:p>
    <w:p w:rsidR="00CE29C7" w:rsidRDefault="00CE29C7" w:rsidP="00995DAB">
      <w:pPr>
        <w:pStyle w:val="StyleImage"/>
      </w:pPr>
      <w:r>
        <w:rPr>
          <w:noProof/>
          <w:lang w:eastAsia="ru-RU"/>
        </w:rPr>
        <w:lastRenderedPageBreak/>
        <w:drawing>
          <wp:inline distT="0" distB="0" distL="0" distR="0">
            <wp:extent cx="5935980" cy="2049780"/>
            <wp:effectExtent l="19050" t="19050" r="26670" b="266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5980" cy="2049780"/>
                    </a:xfrm>
                    <a:prstGeom prst="rect">
                      <a:avLst/>
                    </a:prstGeom>
                    <a:noFill/>
                    <a:ln>
                      <a:solidFill>
                        <a:schemeClr val="tx1"/>
                      </a:solidFill>
                    </a:ln>
                  </pic:spPr>
                </pic:pic>
              </a:graphicData>
            </a:graphic>
          </wp:inline>
        </w:drawing>
      </w:r>
    </w:p>
    <w:p w:rsidR="00CE29C7" w:rsidRDefault="00CE29C7" w:rsidP="00995DAB">
      <w:pPr>
        <w:pStyle w:val="StyleImage"/>
        <w:rPr>
          <w:lang w:val="en-US"/>
        </w:rPr>
      </w:pPr>
      <w:r>
        <w:t xml:space="preserve">Рисунок </w:t>
      </w:r>
      <w:r>
        <w:rPr>
          <w:lang w:val="en-US"/>
        </w:rPr>
        <w:t>X</w:t>
      </w:r>
      <w:r w:rsidRPr="00CE29C7">
        <w:t xml:space="preserve"> – </w:t>
      </w:r>
      <w:r>
        <w:t>Результат выполнения теста №12 из таблицы тестирования №</w:t>
      </w:r>
      <w:r>
        <w:rPr>
          <w:lang w:val="en-US"/>
        </w:rPr>
        <w:t>X</w:t>
      </w:r>
    </w:p>
    <w:p w:rsidR="00CE29C7" w:rsidRDefault="00CE29C7" w:rsidP="00995DAB">
      <w:pPr>
        <w:pStyle w:val="StyleImage"/>
        <w:rPr>
          <w:lang w:val="en-US"/>
        </w:rPr>
      </w:pPr>
    </w:p>
    <w:p w:rsidR="00CE29C7" w:rsidRDefault="00CE29C7" w:rsidP="00995DAB">
      <w:pPr>
        <w:pStyle w:val="StyleImage"/>
        <w:rPr>
          <w:lang w:val="en-US"/>
        </w:rPr>
      </w:pPr>
      <w:r>
        <w:rPr>
          <w:noProof/>
          <w:lang w:eastAsia="ru-RU"/>
        </w:rPr>
        <w:drawing>
          <wp:inline distT="0" distB="0" distL="0" distR="0">
            <wp:extent cx="5935980" cy="2941320"/>
            <wp:effectExtent l="19050" t="19050" r="26670" b="1143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5980" cy="2941320"/>
                    </a:xfrm>
                    <a:prstGeom prst="rect">
                      <a:avLst/>
                    </a:prstGeom>
                    <a:noFill/>
                    <a:ln>
                      <a:solidFill>
                        <a:schemeClr val="tx1"/>
                      </a:solidFill>
                    </a:ln>
                  </pic:spPr>
                </pic:pic>
              </a:graphicData>
            </a:graphic>
          </wp:inline>
        </w:drawing>
      </w:r>
    </w:p>
    <w:p w:rsidR="00CE29C7" w:rsidRDefault="00CE29C7" w:rsidP="00995DAB">
      <w:pPr>
        <w:pStyle w:val="StyleImage"/>
        <w:rPr>
          <w:lang w:val="en-US"/>
        </w:rPr>
      </w:pPr>
      <w:r>
        <w:t xml:space="preserve">Рисунок </w:t>
      </w:r>
      <w:r>
        <w:rPr>
          <w:lang w:val="en-US"/>
        </w:rPr>
        <w:t>X</w:t>
      </w:r>
      <w:r w:rsidRPr="00CE29C7">
        <w:t xml:space="preserve"> – </w:t>
      </w:r>
      <w:r>
        <w:t>Результат выполнения теста №13 из таблицы тестирования №</w:t>
      </w:r>
      <w:r>
        <w:rPr>
          <w:lang w:val="en-US"/>
        </w:rPr>
        <w:t>X</w:t>
      </w:r>
    </w:p>
    <w:p w:rsidR="005932AC" w:rsidRDefault="005932AC" w:rsidP="00995DAB">
      <w:pPr>
        <w:pStyle w:val="StyleImage"/>
        <w:rPr>
          <w:lang w:val="en-US"/>
        </w:rPr>
      </w:pPr>
    </w:p>
    <w:p w:rsidR="005932AC" w:rsidRDefault="005932AC" w:rsidP="00995DAB">
      <w:pPr>
        <w:pStyle w:val="StyleImage"/>
      </w:pPr>
      <w:r>
        <w:rPr>
          <w:noProof/>
          <w:lang w:eastAsia="ru-RU"/>
        </w:rPr>
        <w:drawing>
          <wp:inline distT="0" distB="0" distL="0" distR="0">
            <wp:extent cx="5935980" cy="1927860"/>
            <wp:effectExtent l="19050" t="19050" r="26670" b="152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5980" cy="1927860"/>
                    </a:xfrm>
                    <a:prstGeom prst="rect">
                      <a:avLst/>
                    </a:prstGeom>
                    <a:noFill/>
                    <a:ln>
                      <a:solidFill>
                        <a:schemeClr val="tx1"/>
                      </a:solidFill>
                    </a:ln>
                  </pic:spPr>
                </pic:pic>
              </a:graphicData>
            </a:graphic>
          </wp:inline>
        </w:drawing>
      </w:r>
    </w:p>
    <w:p w:rsidR="002847D1" w:rsidRPr="002847D1" w:rsidRDefault="005932AC" w:rsidP="002847D1">
      <w:pPr>
        <w:pStyle w:val="StyleImage"/>
      </w:pPr>
      <w:r>
        <w:t xml:space="preserve">Рисунок </w:t>
      </w:r>
      <w:r>
        <w:rPr>
          <w:lang w:val="en-US"/>
        </w:rPr>
        <w:t>X</w:t>
      </w:r>
      <w:r w:rsidRPr="005932AC">
        <w:t xml:space="preserve"> – </w:t>
      </w:r>
      <w:r>
        <w:t>Результат выполнения теста №14 из таблицы тестирования №</w:t>
      </w:r>
      <w:r>
        <w:rPr>
          <w:lang w:val="en-US"/>
        </w:rPr>
        <w:t>X</w:t>
      </w:r>
    </w:p>
    <w:p w:rsidR="002847D1" w:rsidRDefault="002847D1" w:rsidP="00995DAB">
      <w:pPr>
        <w:pStyle w:val="StyleImage"/>
      </w:pPr>
      <w:r>
        <w:rPr>
          <w:noProof/>
          <w:lang w:eastAsia="ru-RU"/>
        </w:rPr>
        <w:lastRenderedPageBreak/>
        <w:drawing>
          <wp:inline distT="0" distB="0" distL="0" distR="0">
            <wp:extent cx="5935980" cy="2270760"/>
            <wp:effectExtent l="19050" t="19050" r="26670" b="152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5980" cy="2270760"/>
                    </a:xfrm>
                    <a:prstGeom prst="rect">
                      <a:avLst/>
                    </a:prstGeom>
                    <a:noFill/>
                    <a:ln>
                      <a:solidFill>
                        <a:schemeClr val="tx1"/>
                      </a:solidFill>
                    </a:ln>
                  </pic:spPr>
                </pic:pic>
              </a:graphicData>
            </a:graphic>
          </wp:inline>
        </w:drawing>
      </w:r>
    </w:p>
    <w:p w:rsidR="002847D1" w:rsidRDefault="002847D1" w:rsidP="00995DAB">
      <w:pPr>
        <w:pStyle w:val="StyleImage"/>
        <w:rPr>
          <w:lang w:val="en-US"/>
        </w:rPr>
      </w:pPr>
      <w:r>
        <w:t xml:space="preserve">Рисунок </w:t>
      </w:r>
      <w:r>
        <w:rPr>
          <w:lang w:val="en-US"/>
        </w:rPr>
        <w:t>X</w:t>
      </w:r>
      <w:r w:rsidRPr="002847D1">
        <w:t xml:space="preserve"> – </w:t>
      </w:r>
      <w:r>
        <w:t>Результат выполнения теста №15 из таблицы тестирования №</w:t>
      </w:r>
      <w:r>
        <w:rPr>
          <w:lang w:val="en-US"/>
        </w:rPr>
        <w:t>X</w:t>
      </w:r>
    </w:p>
    <w:p w:rsidR="00AA72C7" w:rsidRDefault="00AA72C7" w:rsidP="00995DAB">
      <w:pPr>
        <w:pStyle w:val="StyleImage"/>
        <w:rPr>
          <w:lang w:val="en-US"/>
        </w:rPr>
      </w:pPr>
    </w:p>
    <w:p w:rsidR="00AA72C7" w:rsidRDefault="00AA72C7" w:rsidP="00995DAB">
      <w:pPr>
        <w:pStyle w:val="StyleImage"/>
      </w:pPr>
      <w:r>
        <w:rPr>
          <w:noProof/>
          <w:lang w:eastAsia="ru-RU"/>
        </w:rPr>
        <w:drawing>
          <wp:inline distT="0" distB="0" distL="0" distR="0">
            <wp:extent cx="5935980" cy="2247900"/>
            <wp:effectExtent l="19050" t="19050" r="26670" b="190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5980" cy="2247900"/>
                    </a:xfrm>
                    <a:prstGeom prst="rect">
                      <a:avLst/>
                    </a:prstGeom>
                    <a:noFill/>
                    <a:ln>
                      <a:solidFill>
                        <a:schemeClr val="tx1"/>
                      </a:solidFill>
                    </a:ln>
                  </pic:spPr>
                </pic:pic>
              </a:graphicData>
            </a:graphic>
          </wp:inline>
        </w:drawing>
      </w:r>
    </w:p>
    <w:p w:rsidR="00AA72C7" w:rsidRDefault="00AA72C7" w:rsidP="00995DAB">
      <w:pPr>
        <w:pStyle w:val="StyleImage"/>
        <w:rPr>
          <w:lang w:val="en-US"/>
        </w:rPr>
      </w:pPr>
      <w:r>
        <w:t xml:space="preserve">Рисунок </w:t>
      </w:r>
      <w:r>
        <w:rPr>
          <w:lang w:val="en-US"/>
        </w:rPr>
        <w:t>X</w:t>
      </w:r>
      <w:r w:rsidRPr="00AA72C7">
        <w:t xml:space="preserve"> – </w:t>
      </w:r>
      <w:r>
        <w:t>Результат выполнения теста №16 из таблицы тестирования №</w:t>
      </w:r>
      <w:r>
        <w:rPr>
          <w:lang w:val="en-US"/>
        </w:rPr>
        <w:t>X</w:t>
      </w:r>
    </w:p>
    <w:p w:rsidR="00513AE5" w:rsidRDefault="00513AE5" w:rsidP="00995DAB">
      <w:pPr>
        <w:pStyle w:val="StyleImage"/>
        <w:rPr>
          <w:lang w:val="en-US"/>
        </w:rPr>
      </w:pPr>
    </w:p>
    <w:p w:rsidR="00513AE5" w:rsidRDefault="00513AE5" w:rsidP="00995DAB">
      <w:pPr>
        <w:pStyle w:val="StyleImage"/>
      </w:pPr>
      <w:r>
        <w:rPr>
          <w:noProof/>
          <w:lang w:eastAsia="ru-RU"/>
        </w:rPr>
        <w:drawing>
          <wp:inline distT="0" distB="0" distL="0" distR="0">
            <wp:extent cx="5935980" cy="2194560"/>
            <wp:effectExtent l="19050" t="19050" r="26670" b="152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5980" cy="2194560"/>
                    </a:xfrm>
                    <a:prstGeom prst="rect">
                      <a:avLst/>
                    </a:prstGeom>
                    <a:noFill/>
                    <a:ln>
                      <a:solidFill>
                        <a:schemeClr val="tx1"/>
                      </a:solidFill>
                    </a:ln>
                  </pic:spPr>
                </pic:pic>
              </a:graphicData>
            </a:graphic>
          </wp:inline>
        </w:drawing>
      </w:r>
    </w:p>
    <w:p w:rsidR="00192626" w:rsidRPr="00192626" w:rsidRDefault="00513AE5" w:rsidP="00192626">
      <w:pPr>
        <w:pStyle w:val="StyleImage"/>
      </w:pPr>
      <w:r>
        <w:t xml:space="preserve">Рисунок </w:t>
      </w:r>
      <w:r>
        <w:rPr>
          <w:lang w:val="en-US"/>
        </w:rPr>
        <w:t>X</w:t>
      </w:r>
      <w:r w:rsidRPr="00513AE5">
        <w:t xml:space="preserve"> – </w:t>
      </w:r>
      <w:r>
        <w:t>Результат выполнения теста №17 из таблицы тестирования №</w:t>
      </w:r>
      <w:r>
        <w:rPr>
          <w:lang w:val="en-US"/>
        </w:rPr>
        <w:t>X</w:t>
      </w:r>
    </w:p>
    <w:p w:rsidR="00192626" w:rsidRDefault="00192626" w:rsidP="00995DAB">
      <w:pPr>
        <w:pStyle w:val="StyleImage"/>
      </w:pPr>
      <w:r>
        <w:rPr>
          <w:noProof/>
          <w:lang w:eastAsia="ru-RU"/>
        </w:rPr>
        <w:lastRenderedPageBreak/>
        <w:drawing>
          <wp:inline distT="0" distB="0" distL="0" distR="0">
            <wp:extent cx="5943600" cy="1981200"/>
            <wp:effectExtent l="19050" t="19050" r="19050" b="190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solidFill>
                        <a:schemeClr val="tx1"/>
                      </a:solidFill>
                    </a:ln>
                  </pic:spPr>
                </pic:pic>
              </a:graphicData>
            </a:graphic>
          </wp:inline>
        </w:drawing>
      </w:r>
    </w:p>
    <w:p w:rsidR="00192626" w:rsidRDefault="00192626" w:rsidP="00995DAB">
      <w:pPr>
        <w:pStyle w:val="StyleImage"/>
        <w:rPr>
          <w:lang w:val="en-US"/>
        </w:rPr>
      </w:pPr>
      <w:r>
        <w:t xml:space="preserve">Рисунок </w:t>
      </w:r>
      <w:r>
        <w:rPr>
          <w:lang w:val="en-US"/>
        </w:rPr>
        <w:t>X</w:t>
      </w:r>
      <w:r w:rsidRPr="00192626">
        <w:t xml:space="preserve"> – </w:t>
      </w:r>
      <w:r>
        <w:t>Результат выполнения теста №18 из таблицы тестирования №</w:t>
      </w:r>
      <w:r>
        <w:rPr>
          <w:lang w:val="en-US"/>
        </w:rPr>
        <w:t>X</w:t>
      </w:r>
    </w:p>
    <w:p w:rsidR="009F404B" w:rsidRDefault="009F404B" w:rsidP="00995DAB">
      <w:pPr>
        <w:pStyle w:val="StyleImage"/>
        <w:rPr>
          <w:lang w:val="en-US"/>
        </w:rPr>
      </w:pPr>
    </w:p>
    <w:p w:rsidR="009F404B" w:rsidRDefault="009F404B" w:rsidP="00995DAB">
      <w:pPr>
        <w:pStyle w:val="StyleImage"/>
      </w:pPr>
      <w:r>
        <w:rPr>
          <w:noProof/>
          <w:lang w:eastAsia="ru-RU"/>
        </w:rPr>
        <w:drawing>
          <wp:inline distT="0" distB="0" distL="0" distR="0">
            <wp:extent cx="5935980" cy="2979420"/>
            <wp:effectExtent l="19050" t="19050" r="26670" b="1143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5980" cy="2979420"/>
                    </a:xfrm>
                    <a:prstGeom prst="rect">
                      <a:avLst/>
                    </a:prstGeom>
                    <a:noFill/>
                    <a:ln>
                      <a:solidFill>
                        <a:schemeClr val="tx1"/>
                      </a:solidFill>
                    </a:ln>
                  </pic:spPr>
                </pic:pic>
              </a:graphicData>
            </a:graphic>
          </wp:inline>
        </w:drawing>
      </w:r>
    </w:p>
    <w:p w:rsidR="009F404B" w:rsidRDefault="009F404B" w:rsidP="00995DAB">
      <w:pPr>
        <w:pStyle w:val="StyleImage"/>
        <w:rPr>
          <w:lang w:val="en-US"/>
        </w:rPr>
      </w:pPr>
      <w:r>
        <w:t xml:space="preserve">Рисунок </w:t>
      </w:r>
      <w:r>
        <w:rPr>
          <w:lang w:val="en-US"/>
        </w:rPr>
        <w:t>X</w:t>
      </w:r>
      <w:r w:rsidRPr="009F404B">
        <w:t xml:space="preserve"> – </w:t>
      </w:r>
      <w:r>
        <w:t>Результат выполнения теста №19 из таблицы тестирования №</w:t>
      </w:r>
      <w:r>
        <w:rPr>
          <w:lang w:val="en-US"/>
        </w:rPr>
        <w:t>X</w:t>
      </w:r>
    </w:p>
    <w:p w:rsidR="00234A33" w:rsidRDefault="00234A33" w:rsidP="00995DAB">
      <w:pPr>
        <w:pStyle w:val="StyleImage"/>
        <w:rPr>
          <w:lang w:val="en-US"/>
        </w:rPr>
      </w:pPr>
    </w:p>
    <w:p w:rsidR="00234A33" w:rsidRDefault="00234A33" w:rsidP="00995DAB">
      <w:pPr>
        <w:pStyle w:val="StyleImage"/>
      </w:pPr>
      <w:r>
        <w:rPr>
          <w:noProof/>
          <w:lang w:eastAsia="ru-RU"/>
        </w:rPr>
        <w:drawing>
          <wp:inline distT="0" distB="0" distL="0" distR="0">
            <wp:extent cx="5935980" cy="1996440"/>
            <wp:effectExtent l="19050" t="19050" r="26670" b="2286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5980" cy="1996440"/>
                    </a:xfrm>
                    <a:prstGeom prst="rect">
                      <a:avLst/>
                    </a:prstGeom>
                    <a:noFill/>
                    <a:ln>
                      <a:solidFill>
                        <a:schemeClr val="tx1"/>
                      </a:solidFill>
                    </a:ln>
                  </pic:spPr>
                </pic:pic>
              </a:graphicData>
            </a:graphic>
          </wp:inline>
        </w:drawing>
      </w:r>
    </w:p>
    <w:p w:rsidR="00234A33" w:rsidRPr="00234A33" w:rsidRDefault="00234A33" w:rsidP="00995DAB">
      <w:pPr>
        <w:pStyle w:val="StyleImage"/>
      </w:pPr>
      <w:r>
        <w:t xml:space="preserve">Рисунок </w:t>
      </w:r>
      <w:r>
        <w:rPr>
          <w:lang w:val="en-US"/>
        </w:rPr>
        <w:t>X</w:t>
      </w:r>
      <w:r w:rsidRPr="00234A33">
        <w:t xml:space="preserve"> – </w:t>
      </w:r>
      <w:r>
        <w:t>Результат выполнения теста №20 из таблицы тестирования №</w:t>
      </w:r>
      <w:r>
        <w:rPr>
          <w:lang w:val="en-US"/>
        </w:rPr>
        <w:t>X</w:t>
      </w:r>
    </w:p>
    <w:p w:rsidR="00192626" w:rsidRDefault="00995DAB">
      <w:r>
        <w:br w:type="page"/>
      </w:r>
    </w:p>
    <w:p w:rsidR="007552B0" w:rsidRDefault="007552B0"/>
    <w:p w:rsidR="007552B0" w:rsidRDefault="007552B0"/>
    <w:p w:rsidR="00995DAB" w:rsidRDefault="00995DAB"/>
    <w:p w:rsidR="002F59E6" w:rsidRPr="00AB1E8B" w:rsidRDefault="002F59E6" w:rsidP="00C773C0"/>
    <w:sdt>
      <w:sdtPr>
        <w:rPr>
          <w:rFonts w:ascii="Times New Roman" w:eastAsiaTheme="minorHAnsi" w:hAnsi="Times New Roman"/>
          <w:noProof/>
        </w:rPr>
        <w:tag w:val="CitaviBibliography"/>
        <w:id w:val="-354580399"/>
        <w:placeholder>
          <w:docPart w:val="DefaultPlaceholder_-1854013440"/>
        </w:placeholder>
      </w:sdtPr>
      <w:sdtEndPr>
        <w:rPr>
          <w:rFonts w:cstheme="minorBidi"/>
          <w:b w:val="0"/>
          <w:bCs w:val="0"/>
          <w:szCs w:val="22"/>
        </w:rPr>
      </w:sdtEndPr>
      <w:sdtContent>
        <w:p w:rsidR="00EE7021" w:rsidRDefault="008624B7" w:rsidP="00EE7021">
          <w:pPr>
            <w:pStyle w:val="CitaviBibliographyHeading"/>
            <w:rPr>
              <w:noProof/>
            </w:rPr>
          </w:pPr>
          <w:r>
            <w:rPr>
              <w:noProof/>
            </w:rPr>
            <w:fldChar w:fldCharType="begin"/>
          </w:r>
          <w:r>
            <w:rPr>
              <w:noProof/>
            </w:rPr>
            <w:instrText>ADDIN CitaviBibliography</w:instrText>
          </w:r>
          <w:r>
            <w:rPr>
              <w:noProof/>
            </w:rPr>
            <w:fldChar w:fldCharType="separate"/>
          </w:r>
          <w:bookmarkStart w:id="17" w:name="_Toc71684910"/>
          <w:r w:rsidR="00EE7021">
            <w:rPr>
              <w:noProof/>
            </w:rPr>
            <w:t>ссылки</w:t>
          </w:r>
          <w:bookmarkEnd w:id="17"/>
        </w:p>
        <w:p w:rsidR="00EE7021" w:rsidRDefault="00EE7021" w:rsidP="00EE7021">
          <w:pPr>
            <w:pStyle w:val="CitaviBibliographyEntry"/>
            <w:rPr>
              <w:noProof/>
            </w:rPr>
          </w:pPr>
          <w:r>
            <w:rPr>
              <w:noProof/>
            </w:rPr>
            <w:t>1.</w:t>
          </w:r>
          <w:r>
            <w:rPr>
              <w:noProof/>
            </w:rPr>
            <w:tab/>
          </w:r>
          <w:bookmarkStart w:id="18" w:name="_CTVL001c13028cc448d4af6b5ddb634a3e57bf4"/>
          <w:r>
            <w:rPr>
              <w:noProof/>
            </w:rPr>
            <w:t>REQBIN. – URL: https://reqbin.com/ (дата обращения: 12.05.2021).</w:t>
          </w:r>
        </w:p>
        <w:bookmarkEnd w:id="18"/>
        <w:p w:rsidR="00EE7021" w:rsidRDefault="00EE7021" w:rsidP="00EE7021">
          <w:pPr>
            <w:pStyle w:val="CitaviBibliographyEntry"/>
            <w:rPr>
              <w:noProof/>
            </w:rPr>
          </w:pPr>
          <w:r>
            <w:rPr>
              <w:noProof/>
            </w:rPr>
            <w:t>2.</w:t>
          </w:r>
          <w:r>
            <w:rPr>
              <w:noProof/>
            </w:rPr>
            <w:tab/>
          </w:r>
          <w:bookmarkStart w:id="19" w:name="_CTVL001e0ae30bf568242a1911c6494f5bf951e"/>
          <w:r>
            <w:rPr>
              <w:noProof/>
            </w:rPr>
            <w:t>SDK распознования номеров вагонов - Intlab Wagon. – URL: https://www.intlab.com/products/intlab-wagon (дата обращения: 17.03.2021).</w:t>
          </w:r>
        </w:p>
        <w:bookmarkEnd w:id="19"/>
        <w:p w:rsidR="00EE7021" w:rsidRDefault="00EE7021" w:rsidP="00EE7021">
          <w:pPr>
            <w:pStyle w:val="CitaviBibliographyEntry"/>
            <w:rPr>
              <w:noProof/>
            </w:rPr>
          </w:pPr>
          <w:r>
            <w:rPr>
              <w:noProof/>
            </w:rPr>
            <w:t>3.</w:t>
          </w:r>
          <w:r>
            <w:rPr>
              <w:noProof/>
            </w:rPr>
            <w:tab/>
          </w:r>
          <w:bookmarkStart w:id="20" w:name="_CTVL001378954fb80e149aaa15ac1617998c6b5"/>
          <w:r>
            <w:rPr>
              <w:noProof/>
            </w:rPr>
            <w:t>Автоматизация и роботизация производства. – URL: https://top3dshop.ru/blog/industry-automatization-with-robots.html (дата обращения: 17.03.2021).</w:t>
          </w:r>
        </w:p>
        <w:bookmarkEnd w:id="20"/>
        <w:p w:rsidR="00EE7021" w:rsidRDefault="00EE7021" w:rsidP="00EE7021">
          <w:pPr>
            <w:pStyle w:val="CitaviBibliographyEntry"/>
            <w:rPr>
              <w:noProof/>
            </w:rPr>
          </w:pPr>
          <w:r>
            <w:rPr>
              <w:noProof/>
            </w:rPr>
            <w:t>4.</w:t>
          </w:r>
          <w:r>
            <w:rPr>
              <w:noProof/>
            </w:rPr>
            <w:tab/>
          </w:r>
          <w:bookmarkStart w:id="21" w:name="_CTVL00103ea9462815442708390cb9dcbd05566"/>
          <w:r>
            <w:rPr>
              <w:noProof/>
            </w:rPr>
            <w:t>Анна Немировская, Системы распознавания номеров на практике. – URL: https://habr.com/ru/company/croc/blog/158719/ (дата обращения: 17.03.2021).</w:t>
          </w:r>
        </w:p>
        <w:bookmarkEnd w:id="21"/>
        <w:p w:rsidR="00EE7021" w:rsidRDefault="00EE7021" w:rsidP="00EE7021">
          <w:pPr>
            <w:pStyle w:val="CitaviBibliographyEntry"/>
            <w:rPr>
              <w:noProof/>
            </w:rPr>
          </w:pPr>
          <w:r>
            <w:rPr>
              <w:noProof/>
            </w:rPr>
            <w:t>5.</w:t>
          </w:r>
          <w:r>
            <w:rPr>
              <w:noProof/>
            </w:rPr>
            <w:tab/>
          </w:r>
          <w:bookmarkStart w:id="22" w:name="_CTVL00183f7ce7e4d2841ccbc7cf2fc313268bc"/>
          <w:r>
            <w:rPr>
              <w:noProof/>
            </w:rPr>
            <w:t>В июле 2020 года общая численность грузовых вагонов на сети выросла на 3,8% в годовой динамике. – URL: https://finance.rambler.ru/other/44626876-v-iyule-2020-goda-obschaya-chislennost-gruzovyh-vagonov-na-seti-vyrosla-na-3-8-v-godovoy-dinamike/ (дата обращения: 18.04.2021).</w:t>
          </w:r>
        </w:p>
        <w:bookmarkEnd w:id="22"/>
        <w:p w:rsidR="00EE7021" w:rsidRDefault="00EE7021" w:rsidP="00EE7021">
          <w:pPr>
            <w:pStyle w:val="CitaviBibliographyEntry"/>
            <w:rPr>
              <w:noProof/>
            </w:rPr>
          </w:pPr>
          <w:r>
            <w:rPr>
              <w:noProof/>
            </w:rPr>
            <w:t>6.</w:t>
          </w:r>
          <w:r>
            <w:rPr>
              <w:noProof/>
            </w:rPr>
            <w:tab/>
          </w:r>
          <w:bookmarkStart w:id="23" w:name="_CTVL00185eff51f842048aa9af2fd7d0eafd7a2"/>
          <w:r>
            <w:rPr>
              <w:noProof/>
            </w:rPr>
            <w:t>Светлана Соболева, Как работает и где используется технология компьютерного зрения. – URL: https://blog.onlime.ru/2019/07/04/kak_rabotaet_tehnologia_komputernogo_zrenia/ (дата обращения: 18.03.2021).</w:t>
          </w:r>
        </w:p>
        <w:bookmarkEnd w:id="23"/>
        <w:p w:rsidR="008624B7" w:rsidRPr="008624B7" w:rsidRDefault="00EE7021" w:rsidP="00EE7021">
          <w:pPr>
            <w:pStyle w:val="CitaviBibliographyEntry"/>
            <w:rPr>
              <w:noProof/>
            </w:rPr>
          </w:pPr>
          <w:r>
            <w:rPr>
              <w:noProof/>
            </w:rPr>
            <w:t>7.</w:t>
          </w:r>
          <w:r>
            <w:rPr>
              <w:noProof/>
            </w:rPr>
            <w:tab/>
          </w:r>
          <w:bookmarkStart w:id="24" w:name="_CTVL001d785fd3b43fe4fad8807ed91ac542689"/>
          <w:r>
            <w:rPr>
              <w:noProof/>
            </w:rPr>
            <w:t>Система распознавания номеров железнодорожных вагонов. – URL: https://iss.ru/products/securos-transit (дата обращения: 17.03.2021)</w:t>
          </w:r>
          <w:bookmarkEnd w:id="24"/>
          <w:r>
            <w:rPr>
              <w:noProof/>
            </w:rPr>
            <w:t>.</w:t>
          </w:r>
          <w:r w:rsidR="008624B7">
            <w:rPr>
              <w:noProof/>
            </w:rPr>
            <w:fldChar w:fldCharType="end"/>
          </w:r>
        </w:p>
      </w:sdtContent>
    </w:sdt>
    <w:p w:rsidR="008624B7" w:rsidRPr="008624B7" w:rsidRDefault="008624B7" w:rsidP="008624B7">
      <w:pPr>
        <w:rPr>
          <w:noProof/>
        </w:rPr>
      </w:pPr>
    </w:p>
    <w:sectPr w:rsidR="008624B7" w:rsidRPr="008624B7" w:rsidSect="00D161A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6B21" w:rsidRDefault="00006B21">
      <w:pPr>
        <w:spacing w:after="0" w:line="240" w:lineRule="auto"/>
      </w:pPr>
      <w:r>
        <w:separator/>
      </w:r>
    </w:p>
  </w:endnote>
  <w:endnote w:type="continuationSeparator" w:id="0">
    <w:p w:rsidR="00006B21" w:rsidRDefault="00006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6859560"/>
      <w:docPartObj>
        <w:docPartGallery w:val="Page Numbers (Bottom of Page)"/>
        <w:docPartUnique/>
      </w:docPartObj>
    </w:sdtPr>
    <w:sdtContent>
      <w:p w:rsidR="00FE3120" w:rsidRPr="0081443D" w:rsidRDefault="00FE3120" w:rsidP="006A4C91">
        <w:pPr>
          <w:pStyle w:val="a6"/>
          <w:jc w:val="center"/>
          <w:rPr>
            <w:rFonts w:ascii="Times New Roman" w:hAnsi="Times New Roman" w:cs="Times New Roman"/>
            <w:sz w:val="24"/>
            <w:szCs w:val="24"/>
          </w:rPr>
        </w:pPr>
        <w:r w:rsidRPr="0081443D">
          <w:rPr>
            <w:rFonts w:ascii="Times New Roman" w:hAnsi="Times New Roman" w:cs="Times New Roman"/>
            <w:sz w:val="24"/>
            <w:szCs w:val="24"/>
          </w:rPr>
          <w:fldChar w:fldCharType="begin"/>
        </w:r>
        <w:r w:rsidRPr="0081443D">
          <w:rPr>
            <w:rFonts w:ascii="Times New Roman" w:hAnsi="Times New Roman" w:cs="Times New Roman"/>
            <w:sz w:val="24"/>
            <w:szCs w:val="24"/>
          </w:rPr>
          <w:instrText>PAGE   \* MERGEFORMAT</w:instrText>
        </w:r>
        <w:r w:rsidRPr="0081443D">
          <w:rPr>
            <w:rFonts w:ascii="Times New Roman" w:hAnsi="Times New Roman" w:cs="Times New Roman"/>
            <w:sz w:val="24"/>
            <w:szCs w:val="24"/>
          </w:rPr>
          <w:fldChar w:fldCharType="separate"/>
        </w:r>
        <w:r w:rsidR="00CE59AA">
          <w:rPr>
            <w:rFonts w:ascii="Times New Roman" w:hAnsi="Times New Roman" w:cs="Times New Roman"/>
            <w:noProof/>
            <w:sz w:val="24"/>
            <w:szCs w:val="24"/>
          </w:rPr>
          <w:t>3</w:t>
        </w:r>
        <w:r w:rsidRPr="0081443D">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6B21" w:rsidRDefault="00006B21">
      <w:pPr>
        <w:spacing w:after="0" w:line="240" w:lineRule="auto"/>
      </w:pPr>
      <w:r>
        <w:separator/>
      </w:r>
    </w:p>
  </w:footnote>
  <w:footnote w:type="continuationSeparator" w:id="0">
    <w:p w:rsidR="00006B21" w:rsidRDefault="00006B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3120" w:rsidRDefault="00FE3120"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FE3120" w:rsidRDefault="00FE3120" w:rsidP="006A4C91">
    <w:pPr>
      <w:pStyle w:val="a8"/>
      <w:ind w:right="360"/>
    </w:pPr>
  </w:p>
  <w:p w:rsidR="00FE3120" w:rsidRDefault="00FE312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35AAF3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1384EF3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CE360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0A213479"/>
    <w:multiLevelType w:val="hybridMultilevel"/>
    <w:tmpl w:val="9438CAC2"/>
    <w:lvl w:ilvl="0" w:tplc="49F21A8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5" w15:restartNumberingAfterBreak="0">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2E326C99"/>
    <w:multiLevelType w:val="hybridMultilevel"/>
    <w:tmpl w:val="53681DA6"/>
    <w:lvl w:ilvl="0" w:tplc="EC7E27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2F297A86"/>
    <w:multiLevelType w:val="hybridMultilevel"/>
    <w:tmpl w:val="85CA2470"/>
    <w:lvl w:ilvl="0" w:tplc="7C7E59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15:restartNumberingAfterBreak="0">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4" w15:restartNumberingAfterBreak="0">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6F52761C"/>
    <w:multiLevelType w:val="hybridMultilevel"/>
    <w:tmpl w:val="CB7003A6"/>
    <w:lvl w:ilvl="0" w:tplc="04E074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773A35ED"/>
    <w:multiLevelType w:val="hybridMultilevel"/>
    <w:tmpl w:val="9B14E690"/>
    <w:lvl w:ilvl="0" w:tplc="6018CB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30"/>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3"/>
  </w:num>
  <w:num w:numId="16">
    <w:abstractNumId w:val="20"/>
  </w:num>
  <w:num w:numId="17">
    <w:abstractNumId w:val="24"/>
  </w:num>
  <w:num w:numId="18">
    <w:abstractNumId w:val="26"/>
  </w:num>
  <w:num w:numId="19">
    <w:abstractNumId w:val="15"/>
  </w:num>
  <w:num w:numId="20">
    <w:abstractNumId w:val="22"/>
  </w:num>
  <w:num w:numId="21">
    <w:abstractNumId w:val="27"/>
  </w:num>
  <w:num w:numId="22">
    <w:abstractNumId w:val="28"/>
  </w:num>
  <w:num w:numId="23">
    <w:abstractNumId w:val="32"/>
  </w:num>
  <w:num w:numId="24">
    <w:abstractNumId w:val="12"/>
  </w:num>
  <w:num w:numId="25">
    <w:abstractNumId w:val="16"/>
  </w:num>
  <w:num w:numId="26">
    <w:abstractNumId w:val="21"/>
  </w:num>
  <w:num w:numId="27">
    <w:abstractNumId w:val="25"/>
  </w:num>
  <w:num w:numId="28">
    <w:abstractNumId w:val="11"/>
  </w:num>
  <w:num w:numId="29">
    <w:abstractNumId w:val="13"/>
  </w:num>
  <w:num w:numId="30">
    <w:abstractNumId w:val="17"/>
  </w:num>
  <w:num w:numId="31">
    <w:abstractNumId w:val="18"/>
  </w:num>
  <w:num w:numId="32">
    <w:abstractNumId w:val="31"/>
  </w:num>
  <w:num w:numId="33">
    <w:abstractNumId w:val="2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2430"/>
    <w:rsid w:val="00003AB0"/>
    <w:rsid w:val="00004C1F"/>
    <w:rsid w:val="00005F2C"/>
    <w:rsid w:val="00006B21"/>
    <w:rsid w:val="0001067A"/>
    <w:rsid w:val="00030888"/>
    <w:rsid w:val="00030C5A"/>
    <w:rsid w:val="00031AC5"/>
    <w:rsid w:val="00031BD5"/>
    <w:rsid w:val="00033135"/>
    <w:rsid w:val="00042D38"/>
    <w:rsid w:val="000461E0"/>
    <w:rsid w:val="00051AAA"/>
    <w:rsid w:val="00052F82"/>
    <w:rsid w:val="00055DC8"/>
    <w:rsid w:val="00057B19"/>
    <w:rsid w:val="00063469"/>
    <w:rsid w:val="00064827"/>
    <w:rsid w:val="0006537E"/>
    <w:rsid w:val="00070636"/>
    <w:rsid w:val="00071CBD"/>
    <w:rsid w:val="00073D05"/>
    <w:rsid w:val="0007446F"/>
    <w:rsid w:val="00077978"/>
    <w:rsid w:val="00080E77"/>
    <w:rsid w:val="000879F9"/>
    <w:rsid w:val="000905E6"/>
    <w:rsid w:val="00096B4A"/>
    <w:rsid w:val="000A1FFA"/>
    <w:rsid w:val="000B16CF"/>
    <w:rsid w:val="000C1A89"/>
    <w:rsid w:val="000C2414"/>
    <w:rsid w:val="000C2C44"/>
    <w:rsid w:val="000C496A"/>
    <w:rsid w:val="000C5E62"/>
    <w:rsid w:val="000C67BA"/>
    <w:rsid w:val="000D4C51"/>
    <w:rsid w:val="000E0642"/>
    <w:rsid w:val="000E2217"/>
    <w:rsid w:val="000F15AF"/>
    <w:rsid w:val="000F5579"/>
    <w:rsid w:val="0010506E"/>
    <w:rsid w:val="00105999"/>
    <w:rsid w:val="001131F4"/>
    <w:rsid w:val="00113594"/>
    <w:rsid w:val="00117870"/>
    <w:rsid w:val="00120197"/>
    <w:rsid w:val="00121E3E"/>
    <w:rsid w:val="001220F3"/>
    <w:rsid w:val="001254DA"/>
    <w:rsid w:val="00143398"/>
    <w:rsid w:val="001475D0"/>
    <w:rsid w:val="00150E5A"/>
    <w:rsid w:val="001559C8"/>
    <w:rsid w:val="00156C6C"/>
    <w:rsid w:val="00162075"/>
    <w:rsid w:val="0016799F"/>
    <w:rsid w:val="001742FF"/>
    <w:rsid w:val="00175BFE"/>
    <w:rsid w:val="00192626"/>
    <w:rsid w:val="00192E82"/>
    <w:rsid w:val="0019570C"/>
    <w:rsid w:val="00197AE4"/>
    <w:rsid w:val="001A2F21"/>
    <w:rsid w:val="001A458E"/>
    <w:rsid w:val="001A6F0E"/>
    <w:rsid w:val="001B04BF"/>
    <w:rsid w:val="001B7734"/>
    <w:rsid w:val="001C2F47"/>
    <w:rsid w:val="001C31CC"/>
    <w:rsid w:val="001C6148"/>
    <w:rsid w:val="001C7128"/>
    <w:rsid w:val="001C7355"/>
    <w:rsid w:val="001D2549"/>
    <w:rsid w:val="001D7675"/>
    <w:rsid w:val="001F48DD"/>
    <w:rsid w:val="00205649"/>
    <w:rsid w:val="00206F79"/>
    <w:rsid w:val="00212A8E"/>
    <w:rsid w:val="0022090C"/>
    <w:rsid w:val="00224910"/>
    <w:rsid w:val="00230BFC"/>
    <w:rsid w:val="00234A33"/>
    <w:rsid w:val="0024666E"/>
    <w:rsid w:val="00253346"/>
    <w:rsid w:val="002735BD"/>
    <w:rsid w:val="00276EAA"/>
    <w:rsid w:val="0027759F"/>
    <w:rsid w:val="0028129C"/>
    <w:rsid w:val="002847D1"/>
    <w:rsid w:val="00284833"/>
    <w:rsid w:val="00286053"/>
    <w:rsid w:val="002879B3"/>
    <w:rsid w:val="0029549D"/>
    <w:rsid w:val="0029785B"/>
    <w:rsid w:val="002A27E3"/>
    <w:rsid w:val="002A5CE3"/>
    <w:rsid w:val="002A7123"/>
    <w:rsid w:val="002A7F1A"/>
    <w:rsid w:val="002B58A6"/>
    <w:rsid w:val="002B6B7B"/>
    <w:rsid w:val="002C54E0"/>
    <w:rsid w:val="002C6E27"/>
    <w:rsid w:val="002D502E"/>
    <w:rsid w:val="002D7F33"/>
    <w:rsid w:val="002E082A"/>
    <w:rsid w:val="002E6DD9"/>
    <w:rsid w:val="002E6EAF"/>
    <w:rsid w:val="002F0D95"/>
    <w:rsid w:val="002F3265"/>
    <w:rsid w:val="002F59E6"/>
    <w:rsid w:val="0030162A"/>
    <w:rsid w:val="00302BC3"/>
    <w:rsid w:val="003061C7"/>
    <w:rsid w:val="00306372"/>
    <w:rsid w:val="00310177"/>
    <w:rsid w:val="00316FD0"/>
    <w:rsid w:val="0032355A"/>
    <w:rsid w:val="0033074E"/>
    <w:rsid w:val="00335A8B"/>
    <w:rsid w:val="003377E4"/>
    <w:rsid w:val="0034526E"/>
    <w:rsid w:val="00347E15"/>
    <w:rsid w:val="00350EC4"/>
    <w:rsid w:val="0035195A"/>
    <w:rsid w:val="003540A1"/>
    <w:rsid w:val="003576DD"/>
    <w:rsid w:val="003608B1"/>
    <w:rsid w:val="00362FD7"/>
    <w:rsid w:val="00363413"/>
    <w:rsid w:val="00366D82"/>
    <w:rsid w:val="0037163D"/>
    <w:rsid w:val="00376F54"/>
    <w:rsid w:val="003770AD"/>
    <w:rsid w:val="00377F1F"/>
    <w:rsid w:val="00381615"/>
    <w:rsid w:val="0038789E"/>
    <w:rsid w:val="00395039"/>
    <w:rsid w:val="0039564E"/>
    <w:rsid w:val="00396BEC"/>
    <w:rsid w:val="003A225E"/>
    <w:rsid w:val="003B349E"/>
    <w:rsid w:val="003B5B37"/>
    <w:rsid w:val="003B5B7B"/>
    <w:rsid w:val="003B5FA3"/>
    <w:rsid w:val="003B6DEB"/>
    <w:rsid w:val="003C5F16"/>
    <w:rsid w:val="003D3A75"/>
    <w:rsid w:val="003F0858"/>
    <w:rsid w:val="003F224C"/>
    <w:rsid w:val="003F70BE"/>
    <w:rsid w:val="003F7263"/>
    <w:rsid w:val="00400E60"/>
    <w:rsid w:val="004056C1"/>
    <w:rsid w:val="0041630B"/>
    <w:rsid w:val="004175E8"/>
    <w:rsid w:val="0042008E"/>
    <w:rsid w:val="00422C21"/>
    <w:rsid w:val="0042422D"/>
    <w:rsid w:val="00424351"/>
    <w:rsid w:val="00430F40"/>
    <w:rsid w:val="00433543"/>
    <w:rsid w:val="00433883"/>
    <w:rsid w:val="00435289"/>
    <w:rsid w:val="00455D96"/>
    <w:rsid w:val="004616D5"/>
    <w:rsid w:val="004643AB"/>
    <w:rsid w:val="0046649F"/>
    <w:rsid w:val="00472874"/>
    <w:rsid w:val="004729C8"/>
    <w:rsid w:val="00476A56"/>
    <w:rsid w:val="00477E39"/>
    <w:rsid w:val="004803AC"/>
    <w:rsid w:val="004820EB"/>
    <w:rsid w:val="004878F6"/>
    <w:rsid w:val="0049098E"/>
    <w:rsid w:val="00493865"/>
    <w:rsid w:val="0049591B"/>
    <w:rsid w:val="004A28DF"/>
    <w:rsid w:val="004B6156"/>
    <w:rsid w:val="004C04E2"/>
    <w:rsid w:val="004C58A3"/>
    <w:rsid w:val="004D051F"/>
    <w:rsid w:val="004D129A"/>
    <w:rsid w:val="004D54B4"/>
    <w:rsid w:val="004F0EC5"/>
    <w:rsid w:val="004F2A3F"/>
    <w:rsid w:val="004F32A7"/>
    <w:rsid w:val="004F54CE"/>
    <w:rsid w:val="005013FF"/>
    <w:rsid w:val="005015F2"/>
    <w:rsid w:val="00504E29"/>
    <w:rsid w:val="0050783B"/>
    <w:rsid w:val="00513AE5"/>
    <w:rsid w:val="00513CD2"/>
    <w:rsid w:val="00514162"/>
    <w:rsid w:val="00521356"/>
    <w:rsid w:val="00531FAF"/>
    <w:rsid w:val="00532496"/>
    <w:rsid w:val="0053723D"/>
    <w:rsid w:val="00540ACC"/>
    <w:rsid w:val="005443A3"/>
    <w:rsid w:val="00547ED7"/>
    <w:rsid w:val="00557119"/>
    <w:rsid w:val="00557DD8"/>
    <w:rsid w:val="0056167D"/>
    <w:rsid w:val="00563E61"/>
    <w:rsid w:val="005670CD"/>
    <w:rsid w:val="00576ED4"/>
    <w:rsid w:val="0058081E"/>
    <w:rsid w:val="005837ED"/>
    <w:rsid w:val="005840A5"/>
    <w:rsid w:val="00585570"/>
    <w:rsid w:val="005857CD"/>
    <w:rsid w:val="005877D4"/>
    <w:rsid w:val="005932AC"/>
    <w:rsid w:val="00596B96"/>
    <w:rsid w:val="005A0C49"/>
    <w:rsid w:val="005A3280"/>
    <w:rsid w:val="005B39C7"/>
    <w:rsid w:val="005B6ADB"/>
    <w:rsid w:val="005C091A"/>
    <w:rsid w:val="005C4C66"/>
    <w:rsid w:val="005C7FC9"/>
    <w:rsid w:val="005D3F2D"/>
    <w:rsid w:val="005E3748"/>
    <w:rsid w:val="005E723B"/>
    <w:rsid w:val="005F09D9"/>
    <w:rsid w:val="005F564A"/>
    <w:rsid w:val="00614A31"/>
    <w:rsid w:val="00616C4C"/>
    <w:rsid w:val="00623C06"/>
    <w:rsid w:val="00630CDE"/>
    <w:rsid w:val="00630E74"/>
    <w:rsid w:val="00640158"/>
    <w:rsid w:val="00646C85"/>
    <w:rsid w:val="006477D1"/>
    <w:rsid w:val="00653FE0"/>
    <w:rsid w:val="006551C0"/>
    <w:rsid w:val="00656A92"/>
    <w:rsid w:val="00661189"/>
    <w:rsid w:val="00671B4E"/>
    <w:rsid w:val="006729FD"/>
    <w:rsid w:val="006744DB"/>
    <w:rsid w:val="00674780"/>
    <w:rsid w:val="00674E1D"/>
    <w:rsid w:val="006765C1"/>
    <w:rsid w:val="00685651"/>
    <w:rsid w:val="00687E6F"/>
    <w:rsid w:val="00691ED7"/>
    <w:rsid w:val="0069475A"/>
    <w:rsid w:val="006A0E05"/>
    <w:rsid w:val="006A4C91"/>
    <w:rsid w:val="006A655E"/>
    <w:rsid w:val="006B3FA4"/>
    <w:rsid w:val="006B4620"/>
    <w:rsid w:val="006C372D"/>
    <w:rsid w:val="006C4E24"/>
    <w:rsid w:val="006C61E3"/>
    <w:rsid w:val="006C7DEF"/>
    <w:rsid w:val="006D2181"/>
    <w:rsid w:val="006D47E9"/>
    <w:rsid w:val="006D4E80"/>
    <w:rsid w:val="006D6D50"/>
    <w:rsid w:val="006E035F"/>
    <w:rsid w:val="006E0F19"/>
    <w:rsid w:val="006E45F5"/>
    <w:rsid w:val="006F2CF3"/>
    <w:rsid w:val="007171D1"/>
    <w:rsid w:val="007173FC"/>
    <w:rsid w:val="0072330B"/>
    <w:rsid w:val="0072450A"/>
    <w:rsid w:val="00724820"/>
    <w:rsid w:val="00726171"/>
    <w:rsid w:val="007355E0"/>
    <w:rsid w:val="007456BB"/>
    <w:rsid w:val="00751A0A"/>
    <w:rsid w:val="00754006"/>
    <w:rsid w:val="007552B0"/>
    <w:rsid w:val="007603DC"/>
    <w:rsid w:val="007657D4"/>
    <w:rsid w:val="0077214B"/>
    <w:rsid w:val="00777626"/>
    <w:rsid w:val="0077795E"/>
    <w:rsid w:val="00781257"/>
    <w:rsid w:val="00782810"/>
    <w:rsid w:val="00787673"/>
    <w:rsid w:val="007970A4"/>
    <w:rsid w:val="007A350F"/>
    <w:rsid w:val="007A5B08"/>
    <w:rsid w:val="007B6327"/>
    <w:rsid w:val="007D1497"/>
    <w:rsid w:val="007D5B46"/>
    <w:rsid w:val="007E030D"/>
    <w:rsid w:val="007E2D0D"/>
    <w:rsid w:val="007E354D"/>
    <w:rsid w:val="007E47FC"/>
    <w:rsid w:val="007E6A4A"/>
    <w:rsid w:val="007E6A72"/>
    <w:rsid w:val="007E7B53"/>
    <w:rsid w:val="007E7C00"/>
    <w:rsid w:val="007F61A4"/>
    <w:rsid w:val="007F61C6"/>
    <w:rsid w:val="008006BA"/>
    <w:rsid w:val="00810C9D"/>
    <w:rsid w:val="00813DA6"/>
    <w:rsid w:val="008166E2"/>
    <w:rsid w:val="00832887"/>
    <w:rsid w:val="0083590B"/>
    <w:rsid w:val="00852375"/>
    <w:rsid w:val="008559A3"/>
    <w:rsid w:val="00861927"/>
    <w:rsid w:val="00861C3C"/>
    <w:rsid w:val="008624B7"/>
    <w:rsid w:val="00867617"/>
    <w:rsid w:val="008709CF"/>
    <w:rsid w:val="008714FB"/>
    <w:rsid w:val="00871665"/>
    <w:rsid w:val="00876428"/>
    <w:rsid w:val="00884040"/>
    <w:rsid w:val="00885F51"/>
    <w:rsid w:val="00887365"/>
    <w:rsid w:val="008943F9"/>
    <w:rsid w:val="008975D7"/>
    <w:rsid w:val="008A58D1"/>
    <w:rsid w:val="008B0A43"/>
    <w:rsid w:val="008B732B"/>
    <w:rsid w:val="008C1AB9"/>
    <w:rsid w:val="008D1A18"/>
    <w:rsid w:val="008F5475"/>
    <w:rsid w:val="008F7058"/>
    <w:rsid w:val="00902C2C"/>
    <w:rsid w:val="00902FC3"/>
    <w:rsid w:val="00913563"/>
    <w:rsid w:val="00922E7E"/>
    <w:rsid w:val="00923FEF"/>
    <w:rsid w:val="00925865"/>
    <w:rsid w:val="009315D4"/>
    <w:rsid w:val="00934FCB"/>
    <w:rsid w:val="0094035C"/>
    <w:rsid w:val="0094311D"/>
    <w:rsid w:val="00945C7A"/>
    <w:rsid w:val="0096078A"/>
    <w:rsid w:val="00980182"/>
    <w:rsid w:val="0098091B"/>
    <w:rsid w:val="00984B50"/>
    <w:rsid w:val="009871CB"/>
    <w:rsid w:val="00995DAB"/>
    <w:rsid w:val="009A149F"/>
    <w:rsid w:val="009A51C6"/>
    <w:rsid w:val="009A5B17"/>
    <w:rsid w:val="009B3D39"/>
    <w:rsid w:val="009C05EA"/>
    <w:rsid w:val="009C24E9"/>
    <w:rsid w:val="009C402B"/>
    <w:rsid w:val="009C4B39"/>
    <w:rsid w:val="009D7B3D"/>
    <w:rsid w:val="009E1C4C"/>
    <w:rsid w:val="009E72A4"/>
    <w:rsid w:val="009E7A51"/>
    <w:rsid w:val="009F36BB"/>
    <w:rsid w:val="009F3F4B"/>
    <w:rsid w:val="009F404B"/>
    <w:rsid w:val="00A07520"/>
    <w:rsid w:val="00A10CD9"/>
    <w:rsid w:val="00A1188B"/>
    <w:rsid w:val="00A125E4"/>
    <w:rsid w:val="00A24269"/>
    <w:rsid w:val="00A32D8D"/>
    <w:rsid w:val="00A33CE6"/>
    <w:rsid w:val="00A36B45"/>
    <w:rsid w:val="00A37296"/>
    <w:rsid w:val="00A41856"/>
    <w:rsid w:val="00A41AEB"/>
    <w:rsid w:val="00A46A7E"/>
    <w:rsid w:val="00A5217F"/>
    <w:rsid w:val="00A529F5"/>
    <w:rsid w:val="00A52B43"/>
    <w:rsid w:val="00A5391A"/>
    <w:rsid w:val="00A55EA1"/>
    <w:rsid w:val="00A6086A"/>
    <w:rsid w:val="00A672CA"/>
    <w:rsid w:val="00A72343"/>
    <w:rsid w:val="00A81B88"/>
    <w:rsid w:val="00A839CB"/>
    <w:rsid w:val="00AA72C7"/>
    <w:rsid w:val="00AB1E8B"/>
    <w:rsid w:val="00AB22F5"/>
    <w:rsid w:val="00AB461A"/>
    <w:rsid w:val="00AC0667"/>
    <w:rsid w:val="00AC7D6B"/>
    <w:rsid w:val="00AD77D5"/>
    <w:rsid w:val="00AE2734"/>
    <w:rsid w:val="00AF5CBE"/>
    <w:rsid w:val="00B01B80"/>
    <w:rsid w:val="00B02DAC"/>
    <w:rsid w:val="00B043D8"/>
    <w:rsid w:val="00B12FE4"/>
    <w:rsid w:val="00B16A27"/>
    <w:rsid w:val="00B208DE"/>
    <w:rsid w:val="00B22301"/>
    <w:rsid w:val="00B237C2"/>
    <w:rsid w:val="00B2454E"/>
    <w:rsid w:val="00B3060A"/>
    <w:rsid w:val="00B34549"/>
    <w:rsid w:val="00B35937"/>
    <w:rsid w:val="00B35F51"/>
    <w:rsid w:val="00B37936"/>
    <w:rsid w:val="00B437FA"/>
    <w:rsid w:val="00B521FC"/>
    <w:rsid w:val="00B53903"/>
    <w:rsid w:val="00B560A1"/>
    <w:rsid w:val="00B64276"/>
    <w:rsid w:val="00B72124"/>
    <w:rsid w:val="00B73761"/>
    <w:rsid w:val="00B77CF0"/>
    <w:rsid w:val="00B81370"/>
    <w:rsid w:val="00B81AE8"/>
    <w:rsid w:val="00B82588"/>
    <w:rsid w:val="00B83E02"/>
    <w:rsid w:val="00B85B98"/>
    <w:rsid w:val="00B8712B"/>
    <w:rsid w:val="00B92E6D"/>
    <w:rsid w:val="00BA2D3A"/>
    <w:rsid w:val="00BA66F5"/>
    <w:rsid w:val="00BB309B"/>
    <w:rsid w:val="00BB5C3D"/>
    <w:rsid w:val="00BD462A"/>
    <w:rsid w:val="00BE01F5"/>
    <w:rsid w:val="00BE0A64"/>
    <w:rsid w:val="00BE411B"/>
    <w:rsid w:val="00BF02E6"/>
    <w:rsid w:val="00BF0B8C"/>
    <w:rsid w:val="00C00837"/>
    <w:rsid w:val="00C036F2"/>
    <w:rsid w:val="00C05DB2"/>
    <w:rsid w:val="00C11DA7"/>
    <w:rsid w:val="00C159CD"/>
    <w:rsid w:val="00C15B29"/>
    <w:rsid w:val="00C218C1"/>
    <w:rsid w:val="00C23487"/>
    <w:rsid w:val="00C239C2"/>
    <w:rsid w:val="00C24662"/>
    <w:rsid w:val="00C36695"/>
    <w:rsid w:val="00C40891"/>
    <w:rsid w:val="00C40F9F"/>
    <w:rsid w:val="00C42455"/>
    <w:rsid w:val="00C52581"/>
    <w:rsid w:val="00C526FA"/>
    <w:rsid w:val="00C528BA"/>
    <w:rsid w:val="00C5574A"/>
    <w:rsid w:val="00C564CD"/>
    <w:rsid w:val="00C5702A"/>
    <w:rsid w:val="00C659FA"/>
    <w:rsid w:val="00C74840"/>
    <w:rsid w:val="00C773C0"/>
    <w:rsid w:val="00C864DA"/>
    <w:rsid w:val="00C900E4"/>
    <w:rsid w:val="00C94F42"/>
    <w:rsid w:val="00C96D65"/>
    <w:rsid w:val="00CA2A1E"/>
    <w:rsid w:val="00CA5E82"/>
    <w:rsid w:val="00CB3DC6"/>
    <w:rsid w:val="00CB5470"/>
    <w:rsid w:val="00CC0B10"/>
    <w:rsid w:val="00CC3A70"/>
    <w:rsid w:val="00CD3FC4"/>
    <w:rsid w:val="00CD6308"/>
    <w:rsid w:val="00CD6D4D"/>
    <w:rsid w:val="00CE10E9"/>
    <w:rsid w:val="00CE29C7"/>
    <w:rsid w:val="00CE59AA"/>
    <w:rsid w:val="00CF2180"/>
    <w:rsid w:val="00D02349"/>
    <w:rsid w:val="00D05B31"/>
    <w:rsid w:val="00D11CBC"/>
    <w:rsid w:val="00D161AD"/>
    <w:rsid w:val="00D22AF5"/>
    <w:rsid w:val="00D23881"/>
    <w:rsid w:val="00D303A6"/>
    <w:rsid w:val="00D37326"/>
    <w:rsid w:val="00D4228A"/>
    <w:rsid w:val="00D44124"/>
    <w:rsid w:val="00D50FFE"/>
    <w:rsid w:val="00D52698"/>
    <w:rsid w:val="00D57FF4"/>
    <w:rsid w:val="00D63596"/>
    <w:rsid w:val="00D67DF5"/>
    <w:rsid w:val="00D7017F"/>
    <w:rsid w:val="00D84BD5"/>
    <w:rsid w:val="00D86212"/>
    <w:rsid w:val="00D97BC8"/>
    <w:rsid w:val="00DA089B"/>
    <w:rsid w:val="00DA43A7"/>
    <w:rsid w:val="00DA5C2D"/>
    <w:rsid w:val="00DB08AB"/>
    <w:rsid w:val="00DB5729"/>
    <w:rsid w:val="00DB5AE2"/>
    <w:rsid w:val="00DB6BA7"/>
    <w:rsid w:val="00DB7CBE"/>
    <w:rsid w:val="00DC1F16"/>
    <w:rsid w:val="00DC2314"/>
    <w:rsid w:val="00DC2950"/>
    <w:rsid w:val="00DD6002"/>
    <w:rsid w:val="00DE3338"/>
    <w:rsid w:val="00DE3CC3"/>
    <w:rsid w:val="00DE70C9"/>
    <w:rsid w:val="00E1270C"/>
    <w:rsid w:val="00E25518"/>
    <w:rsid w:val="00E30A82"/>
    <w:rsid w:val="00E40748"/>
    <w:rsid w:val="00E44928"/>
    <w:rsid w:val="00E53BDD"/>
    <w:rsid w:val="00E5576A"/>
    <w:rsid w:val="00E56FB5"/>
    <w:rsid w:val="00E57487"/>
    <w:rsid w:val="00E61368"/>
    <w:rsid w:val="00E62D3F"/>
    <w:rsid w:val="00E64279"/>
    <w:rsid w:val="00E76480"/>
    <w:rsid w:val="00E81066"/>
    <w:rsid w:val="00E822C2"/>
    <w:rsid w:val="00E83DD2"/>
    <w:rsid w:val="00E9385D"/>
    <w:rsid w:val="00E93877"/>
    <w:rsid w:val="00EA21A5"/>
    <w:rsid w:val="00EA2347"/>
    <w:rsid w:val="00EA25FC"/>
    <w:rsid w:val="00EA5D29"/>
    <w:rsid w:val="00EA7160"/>
    <w:rsid w:val="00EA7FEA"/>
    <w:rsid w:val="00EB1035"/>
    <w:rsid w:val="00EB5231"/>
    <w:rsid w:val="00EB7C81"/>
    <w:rsid w:val="00EC135A"/>
    <w:rsid w:val="00EC3359"/>
    <w:rsid w:val="00EC3C96"/>
    <w:rsid w:val="00EC503D"/>
    <w:rsid w:val="00EC6330"/>
    <w:rsid w:val="00ED2A68"/>
    <w:rsid w:val="00ED5369"/>
    <w:rsid w:val="00ED64D0"/>
    <w:rsid w:val="00EE7021"/>
    <w:rsid w:val="00EF0BBF"/>
    <w:rsid w:val="00EF701E"/>
    <w:rsid w:val="00F041F2"/>
    <w:rsid w:val="00F0447C"/>
    <w:rsid w:val="00F10E14"/>
    <w:rsid w:val="00F12854"/>
    <w:rsid w:val="00F13009"/>
    <w:rsid w:val="00F15ADE"/>
    <w:rsid w:val="00F162D9"/>
    <w:rsid w:val="00F17200"/>
    <w:rsid w:val="00F204A8"/>
    <w:rsid w:val="00F2526B"/>
    <w:rsid w:val="00F30FC7"/>
    <w:rsid w:val="00F3676B"/>
    <w:rsid w:val="00F42EBC"/>
    <w:rsid w:val="00F43FF4"/>
    <w:rsid w:val="00F47816"/>
    <w:rsid w:val="00F47D90"/>
    <w:rsid w:val="00F50996"/>
    <w:rsid w:val="00F54704"/>
    <w:rsid w:val="00F622AC"/>
    <w:rsid w:val="00F63645"/>
    <w:rsid w:val="00F64569"/>
    <w:rsid w:val="00F77BAA"/>
    <w:rsid w:val="00F80213"/>
    <w:rsid w:val="00F82C07"/>
    <w:rsid w:val="00F82FCE"/>
    <w:rsid w:val="00F83712"/>
    <w:rsid w:val="00F83B46"/>
    <w:rsid w:val="00F8704D"/>
    <w:rsid w:val="00F91B09"/>
    <w:rsid w:val="00F967BF"/>
    <w:rsid w:val="00FA026C"/>
    <w:rsid w:val="00FA3CAF"/>
    <w:rsid w:val="00FA7F7F"/>
    <w:rsid w:val="00FC1674"/>
    <w:rsid w:val="00FC375D"/>
    <w:rsid w:val="00FC388B"/>
    <w:rsid w:val="00FC4D6B"/>
    <w:rsid w:val="00FE3120"/>
    <w:rsid w:val="00FE3C7F"/>
    <w:rsid w:val="00FE4313"/>
    <w:rsid w:val="00FE5E0C"/>
    <w:rsid w:val="00FF2B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C60D7"/>
  <w15:docId w15:val="{66D76AB0-FBD3-4E57-9CE9-C252D4FBB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Заголовок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DBB7813B-095C-45A1-A705-BADAC3CD6D87}"/>
      </w:docPartPr>
      <w:docPartBody>
        <w:p w:rsidR="001B367E" w:rsidRDefault="00332747">
          <w:r w:rsidRPr="00B5191D">
            <w:rPr>
              <w:rStyle w:val="a3"/>
            </w:rPr>
            <w:t>Место для ввода текста.</w:t>
          </w:r>
        </w:p>
      </w:docPartBody>
    </w:docPart>
    <w:docPart>
      <w:docPartPr>
        <w:name w:val="767CC61CCBB84809B3D321B377147BE2"/>
        <w:category>
          <w:name w:val="Общие"/>
          <w:gallery w:val="placeholder"/>
        </w:category>
        <w:types>
          <w:type w:val="bbPlcHdr"/>
        </w:types>
        <w:behaviors>
          <w:behavior w:val="content"/>
        </w:behaviors>
        <w:guid w:val="{3324CA49-AC3B-4D32-A544-96CDFB7F401D}"/>
      </w:docPartPr>
      <w:docPartBody>
        <w:p w:rsidR="007C3005" w:rsidRDefault="008A5773" w:rsidP="008A5773">
          <w:pPr>
            <w:pStyle w:val="767CC61CCBB84809B3D321B377147BE2"/>
          </w:pPr>
          <w:r w:rsidRPr="00B5191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747"/>
    <w:rsid w:val="00136D62"/>
    <w:rsid w:val="00136E6F"/>
    <w:rsid w:val="001B367E"/>
    <w:rsid w:val="002065F8"/>
    <w:rsid w:val="002B6800"/>
    <w:rsid w:val="002B6EBC"/>
    <w:rsid w:val="00332747"/>
    <w:rsid w:val="003C417E"/>
    <w:rsid w:val="003D2BDD"/>
    <w:rsid w:val="00447186"/>
    <w:rsid w:val="0049496B"/>
    <w:rsid w:val="004B03F3"/>
    <w:rsid w:val="005A0CDA"/>
    <w:rsid w:val="005D2E5E"/>
    <w:rsid w:val="007C3005"/>
    <w:rsid w:val="007E246D"/>
    <w:rsid w:val="00805C8D"/>
    <w:rsid w:val="00820D81"/>
    <w:rsid w:val="00833B56"/>
    <w:rsid w:val="008855B0"/>
    <w:rsid w:val="008A0145"/>
    <w:rsid w:val="008A5773"/>
    <w:rsid w:val="008B1349"/>
    <w:rsid w:val="00AF2F49"/>
    <w:rsid w:val="00D57041"/>
    <w:rsid w:val="00DA294E"/>
    <w:rsid w:val="00E47979"/>
    <w:rsid w:val="00EC6B8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A5773"/>
    <w:rPr>
      <w:color w:val="808080"/>
    </w:rPr>
  </w:style>
  <w:style w:type="paragraph" w:customStyle="1" w:styleId="F7C82312382546129256E55B45667605">
    <w:name w:val="F7C82312382546129256E55B45667605"/>
    <w:rsid w:val="008A5773"/>
  </w:style>
  <w:style w:type="paragraph" w:customStyle="1" w:styleId="767CC61CCBB84809B3D321B377147BE2">
    <w:name w:val="767CC61CCBB84809B3D321B377147BE2"/>
    <w:rsid w:val="008A5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5ECAA25-DA78-4BB8-A48B-9E58C1B40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8</TotalTime>
  <Pages>63</Pages>
  <Words>13740</Words>
  <Characters>78323</Characters>
  <Application>Microsoft Office Word</Application>
  <DocSecurity>0</DocSecurity>
  <Lines>652</Lines>
  <Paragraphs>18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саченков</dc:creator>
  <cp:keywords/>
  <dc:description/>
  <cp:lastModifiedBy>Dan SW</cp:lastModifiedBy>
  <cp:revision>217</cp:revision>
  <dcterms:created xsi:type="dcterms:W3CDTF">2020-12-06T15:59:00Z</dcterms:created>
  <dcterms:modified xsi:type="dcterms:W3CDTF">2021-05-1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6">
    <vt:lpwstr>True</vt:lpwstr>
  </property>
  <property fmtid="{D5CDD505-2E9C-101B-9397-08002B2CF9AE}" pid="5" name="CitaviDocumentProperty_8">
    <vt:lpwstr>C:\Projects\CitaviProjects\CourseWork_DanSW\CourseWork_DanSW.ctv6</vt:lpwstr>
  </property>
  <property fmtid="{D5CDD505-2E9C-101B-9397-08002B2CF9AE}" pid="6" name="CitaviDocumentProperty_1">
    <vt:lpwstr>6.8.0.0</vt:lpwstr>
  </property>
</Properties>
</file>